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B18B0" w:rsidRPr="007C0371" w:rsidRDefault="00503333" w:rsidP="001565AD">
      <w:pPr>
        <w:pStyle w:val="Heading3"/>
        <w:numPr>
          <w:ilvl w:val="0"/>
          <w:numId w:val="0"/>
        </w:numPr>
        <w:ind w:left="720" w:hanging="720"/>
        <w:jc w:val="center"/>
      </w:pPr>
      <w:bookmarkStart w:id="0" w:name="_Toc143023215"/>
      <w:bookmarkStart w:id="1" w:name="_Toc144274674"/>
      <w:r>
        <w:rPr>
          <w:rFonts w:hint="eastAsia"/>
        </w:rPr>
        <w:t xml:space="preserve">　</w:t>
      </w:r>
      <w:r w:rsidR="00DB18B0" w:rsidRPr="007C0371">
        <w:rPr>
          <w:noProof/>
          <w:lang w:val="id-ID" w:eastAsia="id-ID"/>
        </w:rPr>
        <w:drawing>
          <wp:inline distT="0" distB="0" distL="0" distR="0">
            <wp:extent cx="1295400" cy="1516400"/>
            <wp:effectExtent l="0" t="0" r="0" b="7620"/>
            <wp:docPr id="1" name="Picture 1" descr="logo undip 03 | Motiv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dip 03 | Motivasi"/>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318925" cy="1543938"/>
                    </a:xfrm>
                    <a:prstGeom prst="rect">
                      <a:avLst/>
                    </a:prstGeom>
                    <a:noFill/>
                    <a:ln>
                      <a:noFill/>
                    </a:ln>
                  </pic:spPr>
                </pic:pic>
              </a:graphicData>
            </a:graphic>
          </wp:inline>
        </w:drawing>
      </w:r>
      <w:bookmarkEnd w:id="0"/>
      <w:bookmarkEnd w:id="1"/>
    </w:p>
    <w:p w:rsidR="00DB18B0" w:rsidRPr="007C0371" w:rsidRDefault="00DB18B0" w:rsidP="000A4AAC">
      <w:pPr>
        <w:spacing w:line="360" w:lineRule="auto"/>
        <w:jc w:val="center"/>
        <w:rPr>
          <w:rFonts w:ascii="Times New Roman" w:hAnsi="Times New Roman" w:cs="Times New Roman"/>
          <w:b/>
          <w:sz w:val="32"/>
          <w:szCs w:val="32"/>
        </w:rPr>
      </w:pPr>
      <w:r w:rsidRPr="007C0371">
        <w:rPr>
          <w:rFonts w:ascii="Times New Roman" w:hAnsi="Times New Roman" w:cs="Times New Roman"/>
          <w:b/>
          <w:sz w:val="32"/>
          <w:szCs w:val="32"/>
        </w:rPr>
        <w:t>ANALISIS KONTRASTIF ABREVIASI BAHASA SLANG</w:t>
      </w:r>
      <w:r w:rsidR="00CF0A17" w:rsidRPr="007C0371">
        <w:rPr>
          <w:rFonts w:ascii="Times New Roman" w:hAnsi="Times New Roman" w:cs="Times New Roman"/>
          <w:b/>
          <w:sz w:val="32"/>
          <w:szCs w:val="32"/>
        </w:rPr>
        <w:t xml:space="preserve"> JEPANG DAN </w:t>
      </w:r>
      <w:r w:rsidRPr="007C0371">
        <w:rPr>
          <w:rFonts w:ascii="Times New Roman" w:hAnsi="Times New Roman" w:cs="Times New Roman"/>
          <w:b/>
          <w:sz w:val="32"/>
          <w:szCs w:val="32"/>
        </w:rPr>
        <w:t>INDONESIA</w:t>
      </w:r>
    </w:p>
    <w:p w:rsidR="00DB18B0" w:rsidRPr="007C0371" w:rsidRDefault="00CE17AB" w:rsidP="000A4A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heme="minorEastAsia" w:hAnsiTheme="minorEastAsia" w:cs="MS Mincho"/>
          <w:b/>
          <w:sz w:val="28"/>
          <w:szCs w:val="28"/>
        </w:rPr>
      </w:pPr>
      <w:r w:rsidRPr="007C0371">
        <w:rPr>
          <w:rFonts w:asciiTheme="minorEastAsia" w:hAnsiTheme="minorEastAsia" w:cs="MS Mincho" w:hint="eastAsia"/>
          <w:b/>
          <w:sz w:val="28"/>
          <w:szCs w:val="28"/>
        </w:rPr>
        <w:t>日本語とインドネシア語のスラングの略語の</w:t>
      </w:r>
      <w:r w:rsidR="00AF3C88" w:rsidRPr="007C0371">
        <w:rPr>
          <w:rFonts w:asciiTheme="minorEastAsia" w:hAnsiTheme="minorEastAsia"/>
          <w:b/>
          <w:sz w:val="28"/>
          <w:szCs w:val="28"/>
        </w:rPr>
        <w:t>対</w:t>
      </w:r>
      <w:r w:rsidR="00AF3C88" w:rsidRPr="007C0371">
        <w:rPr>
          <w:rFonts w:asciiTheme="minorEastAsia" w:hAnsiTheme="minorEastAsia" w:cs="MS Mincho" w:hint="eastAsia"/>
          <w:b/>
          <w:sz w:val="28"/>
          <w:szCs w:val="28"/>
        </w:rPr>
        <w:t>照</w:t>
      </w:r>
      <w:r w:rsidRPr="007C0371">
        <w:rPr>
          <w:rFonts w:asciiTheme="minorEastAsia" w:hAnsiTheme="minorEastAsia" w:cs="MS Mincho" w:hint="eastAsia"/>
          <w:b/>
          <w:sz w:val="28"/>
          <w:szCs w:val="28"/>
        </w:rPr>
        <w:t>分析</w:t>
      </w:r>
    </w:p>
    <w:p w:rsidR="00DB18B0" w:rsidRPr="007C0371" w:rsidRDefault="00DB18B0" w:rsidP="000A4A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MS Mincho" w:eastAsia="MS Mincho" w:hAnsi="MS Mincho" w:cs="MS Mincho"/>
          <w:sz w:val="20"/>
          <w:szCs w:val="20"/>
        </w:rPr>
      </w:pPr>
    </w:p>
    <w:p w:rsidR="00DB18B0" w:rsidRPr="007C0371" w:rsidRDefault="00DB18B0" w:rsidP="000A4A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sz w:val="24"/>
          <w:szCs w:val="24"/>
        </w:rPr>
      </w:pPr>
      <w:r w:rsidRPr="007C0371">
        <w:rPr>
          <w:rFonts w:ascii="Times New Roman" w:eastAsia="Times New Roman" w:hAnsi="Times New Roman" w:cs="Times New Roman"/>
          <w:b/>
          <w:sz w:val="24"/>
          <w:szCs w:val="24"/>
        </w:rPr>
        <w:t>SKRIPSI</w:t>
      </w:r>
    </w:p>
    <w:p w:rsidR="00DB18B0" w:rsidRPr="007C0371" w:rsidRDefault="00DB18B0" w:rsidP="000A4A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sz w:val="24"/>
          <w:szCs w:val="24"/>
        </w:rPr>
      </w:pPr>
      <w:r w:rsidRPr="007C0371">
        <w:rPr>
          <w:rFonts w:ascii="Times New Roman" w:eastAsia="Times New Roman" w:hAnsi="Times New Roman" w:cs="Times New Roman"/>
          <w:sz w:val="24"/>
          <w:szCs w:val="24"/>
        </w:rPr>
        <w:t>Diajukan sebagai Salah Satu Syarat untuk Memenuhi Ujian</w:t>
      </w:r>
      <w:r w:rsidR="007D47B6" w:rsidRPr="007C0371">
        <w:rPr>
          <w:rFonts w:ascii="Times New Roman" w:eastAsia="Times New Roman" w:hAnsi="Times New Roman" w:cs="Times New Roman"/>
          <w:sz w:val="24"/>
          <w:szCs w:val="24"/>
        </w:rPr>
        <w:t xml:space="preserve"> Sarjana</w:t>
      </w:r>
    </w:p>
    <w:p w:rsidR="00DB18B0" w:rsidRPr="007C0371" w:rsidRDefault="00DB18B0" w:rsidP="000A4A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sz w:val="24"/>
          <w:szCs w:val="24"/>
        </w:rPr>
      </w:pPr>
      <w:r w:rsidRPr="007C0371">
        <w:rPr>
          <w:rFonts w:ascii="Times New Roman" w:eastAsia="Times New Roman" w:hAnsi="Times New Roman" w:cs="Times New Roman"/>
          <w:sz w:val="24"/>
          <w:szCs w:val="24"/>
        </w:rPr>
        <w:t>S1 Linguistik dalam Ilmu Bahasa dan Kebudayaan Jepang</w:t>
      </w:r>
    </w:p>
    <w:p w:rsidR="00DB18B0" w:rsidRPr="007C0371" w:rsidRDefault="00DB18B0" w:rsidP="000A4A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sz w:val="24"/>
          <w:szCs w:val="24"/>
        </w:rPr>
      </w:pPr>
      <w:r w:rsidRPr="007C0371">
        <w:rPr>
          <w:rFonts w:ascii="Times New Roman" w:eastAsia="Times New Roman" w:hAnsi="Times New Roman" w:cs="Times New Roman"/>
          <w:sz w:val="24"/>
          <w:szCs w:val="24"/>
        </w:rPr>
        <w:t>Fakultas Ilmu Budaya Universitas Diponegoro</w:t>
      </w:r>
    </w:p>
    <w:p w:rsidR="00DB18B0" w:rsidRPr="007C0371" w:rsidRDefault="00DB18B0" w:rsidP="000A4A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sz w:val="24"/>
          <w:szCs w:val="24"/>
        </w:rPr>
      </w:pPr>
    </w:p>
    <w:p w:rsidR="00DB18B0" w:rsidRPr="007C0371" w:rsidRDefault="00CF0A17" w:rsidP="000A4A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sz w:val="28"/>
          <w:szCs w:val="28"/>
        </w:rPr>
      </w:pPr>
      <w:r w:rsidRPr="007C0371">
        <w:rPr>
          <w:rFonts w:ascii="Times New Roman" w:eastAsia="Times New Roman" w:hAnsi="Times New Roman" w:cs="Times New Roman"/>
          <w:b/>
          <w:sz w:val="28"/>
          <w:szCs w:val="28"/>
        </w:rPr>
        <w:t>Oleh</w:t>
      </w:r>
      <w:r w:rsidR="00DB18B0" w:rsidRPr="007C0371">
        <w:rPr>
          <w:rFonts w:ascii="Times New Roman" w:eastAsia="Times New Roman" w:hAnsi="Times New Roman" w:cs="Times New Roman"/>
          <w:b/>
          <w:sz w:val="28"/>
          <w:szCs w:val="28"/>
        </w:rPr>
        <w:t xml:space="preserve">: </w:t>
      </w:r>
    </w:p>
    <w:p w:rsidR="00DB18B0" w:rsidRPr="007C0371" w:rsidRDefault="00DB18B0" w:rsidP="000A4A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sz w:val="28"/>
          <w:szCs w:val="28"/>
        </w:rPr>
      </w:pPr>
      <w:r w:rsidRPr="007C0371">
        <w:rPr>
          <w:rFonts w:ascii="Times New Roman" w:eastAsia="Times New Roman" w:hAnsi="Times New Roman" w:cs="Times New Roman"/>
          <w:b/>
          <w:sz w:val="28"/>
          <w:szCs w:val="28"/>
        </w:rPr>
        <w:t>Maulida Khodijah</w:t>
      </w:r>
    </w:p>
    <w:p w:rsidR="00DB18B0" w:rsidRPr="007C0371" w:rsidRDefault="000A4AAC" w:rsidP="000A4A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sz w:val="28"/>
          <w:szCs w:val="28"/>
        </w:rPr>
      </w:pPr>
      <w:r w:rsidRPr="007C0371">
        <w:rPr>
          <w:rFonts w:ascii="Times New Roman" w:eastAsia="Times New Roman" w:hAnsi="Times New Roman" w:cs="Times New Roman"/>
          <w:b/>
          <w:sz w:val="28"/>
          <w:szCs w:val="28"/>
        </w:rPr>
        <w:t>13020219120002</w:t>
      </w:r>
    </w:p>
    <w:p w:rsidR="000A4AAC" w:rsidRPr="007C0371" w:rsidRDefault="000A4AAC" w:rsidP="000A4A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sz w:val="24"/>
          <w:szCs w:val="24"/>
        </w:rPr>
      </w:pPr>
    </w:p>
    <w:p w:rsidR="00DB18B0" w:rsidRPr="007C0371" w:rsidRDefault="00DB18B0" w:rsidP="000A4A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sz w:val="24"/>
          <w:szCs w:val="24"/>
        </w:rPr>
      </w:pPr>
      <w:r w:rsidRPr="007C0371">
        <w:rPr>
          <w:rFonts w:ascii="Times New Roman" w:eastAsia="Times New Roman" w:hAnsi="Times New Roman" w:cs="Times New Roman"/>
          <w:b/>
          <w:sz w:val="24"/>
          <w:szCs w:val="24"/>
        </w:rPr>
        <w:t>PROGRAM STUDI S1 BAHASA DAN KEBUDAYAAN JEPANG</w:t>
      </w:r>
    </w:p>
    <w:p w:rsidR="00DB18B0" w:rsidRPr="007C0371" w:rsidRDefault="00DB18B0" w:rsidP="000A4A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sz w:val="24"/>
          <w:szCs w:val="24"/>
        </w:rPr>
      </w:pPr>
      <w:r w:rsidRPr="007C0371">
        <w:rPr>
          <w:rFonts w:ascii="Times New Roman" w:eastAsia="Times New Roman" w:hAnsi="Times New Roman" w:cs="Times New Roman"/>
          <w:b/>
          <w:sz w:val="24"/>
          <w:szCs w:val="24"/>
        </w:rPr>
        <w:t>FAKULTAS ILMU BUDAYA UN</w:t>
      </w:r>
      <w:r w:rsidR="00B01BED">
        <w:rPr>
          <w:rFonts w:ascii="Times New Roman" w:eastAsia="Times New Roman" w:hAnsi="Times New Roman" w:cs="Times New Roman"/>
          <w:b/>
          <w:sz w:val="24"/>
          <w:szCs w:val="24"/>
        </w:rPr>
        <w:t>I</w:t>
      </w:r>
      <w:r w:rsidRPr="007C0371">
        <w:rPr>
          <w:rFonts w:ascii="Times New Roman" w:eastAsia="Times New Roman" w:hAnsi="Times New Roman" w:cs="Times New Roman"/>
          <w:b/>
          <w:sz w:val="24"/>
          <w:szCs w:val="24"/>
        </w:rPr>
        <w:t>VERSITAS DIPONEGORO</w:t>
      </w:r>
    </w:p>
    <w:p w:rsidR="00DB18B0" w:rsidRPr="007C0371" w:rsidRDefault="00DB18B0" w:rsidP="000A4A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sz w:val="24"/>
          <w:szCs w:val="24"/>
        </w:rPr>
      </w:pPr>
      <w:r w:rsidRPr="007C0371">
        <w:rPr>
          <w:rFonts w:ascii="Times New Roman" w:eastAsia="Times New Roman" w:hAnsi="Times New Roman" w:cs="Times New Roman"/>
          <w:b/>
          <w:sz w:val="24"/>
          <w:szCs w:val="24"/>
        </w:rPr>
        <w:t>SEMARANG</w:t>
      </w:r>
    </w:p>
    <w:p w:rsidR="00C65A62" w:rsidRPr="007C0371" w:rsidRDefault="00BD5350" w:rsidP="004D65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sz w:val="24"/>
          <w:szCs w:val="24"/>
        </w:rPr>
      </w:pPr>
      <w:r w:rsidRPr="007C0371">
        <w:rPr>
          <w:rFonts w:ascii="Times New Roman" w:eastAsia="Times New Roman" w:hAnsi="Times New Roman" w:cs="Times New Roman"/>
          <w:b/>
          <w:sz w:val="24"/>
          <w:szCs w:val="24"/>
        </w:rPr>
        <w:t>2023</w:t>
      </w:r>
    </w:p>
    <w:p w:rsidR="00561208" w:rsidRPr="007C0371" w:rsidRDefault="00561208" w:rsidP="008652BC">
      <w:pPr>
        <w:spacing w:line="480" w:lineRule="auto"/>
        <w:rPr>
          <w:rFonts w:ascii="Times New Roman" w:hAnsi="Times New Roman" w:cs="Times New Roman"/>
          <w:b/>
          <w:sz w:val="24"/>
          <w:szCs w:val="24"/>
        </w:rPr>
        <w:sectPr w:rsidR="00561208" w:rsidRPr="007C0371" w:rsidSect="00561208">
          <w:footerReference w:type="default" r:id="rId9"/>
          <w:pgSz w:w="11906" w:h="16838" w:code="9"/>
          <w:pgMar w:top="2268" w:right="1701" w:bottom="1701" w:left="2268" w:header="709" w:footer="709" w:gutter="0"/>
          <w:cols w:space="708"/>
          <w:titlePg/>
          <w:docGrid w:linePitch="360"/>
        </w:sectPr>
      </w:pPr>
    </w:p>
    <w:p w:rsidR="00DA6F4E" w:rsidRPr="007C0371" w:rsidRDefault="00DA6F4E" w:rsidP="00DA6F4E">
      <w:pPr>
        <w:spacing w:line="360" w:lineRule="auto"/>
        <w:jc w:val="center"/>
        <w:rPr>
          <w:rFonts w:ascii="Times New Roman" w:hAnsi="Times New Roman" w:cs="Times New Roman"/>
          <w:b/>
          <w:sz w:val="32"/>
          <w:szCs w:val="32"/>
        </w:rPr>
      </w:pPr>
      <w:r w:rsidRPr="007C0371">
        <w:rPr>
          <w:rFonts w:ascii="Times New Roman" w:hAnsi="Times New Roman" w:cs="Times New Roman"/>
          <w:b/>
          <w:sz w:val="32"/>
          <w:szCs w:val="32"/>
        </w:rPr>
        <w:lastRenderedPageBreak/>
        <w:t>ANALISIS KONTRASTIF ABREVIASI BAHASA SLANG JEPANG DAN INDONESIA</w:t>
      </w:r>
    </w:p>
    <w:p w:rsidR="00DA6F4E" w:rsidRPr="007C0371" w:rsidRDefault="00DA6F4E" w:rsidP="00DA6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heme="minorEastAsia" w:hAnsiTheme="minorEastAsia" w:cs="MS Mincho"/>
          <w:b/>
          <w:sz w:val="28"/>
          <w:szCs w:val="28"/>
        </w:rPr>
      </w:pPr>
      <w:r w:rsidRPr="007C0371">
        <w:rPr>
          <w:rFonts w:asciiTheme="minorEastAsia" w:hAnsiTheme="minorEastAsia" w:cs="MS Mincho" w:hint="eastAsia"/>
          <w:b/>
          <w:sz w:val="28"/>
          <w:szCs w:val="28"/>
        </w:rPr>
        <w:t>日本語とインドネシア語のスラングの略語の</w:t>
      </w:r>
      <w:r w:rsidRPr="007C0371">
        <w:rPr>
          <w:rFonts w:asciiTheme="minorEastAsia" w:hAnsiTheme="minorEastAsia"/>
          <w:b/>
          <w:sz w:val="28"/>
          <w:szCs w:val="28"/>
        </w:rPr>
        <w:t>対</w:t>
      </w:r>
      <w:r w:rsidRPr="007C0371">
        <w:rPr>
          <w:rFonts w:asciiTheme="minorEastAsia" w:hAnsiTheme="minorEastAsia" w:cs="MS Mincho" w:hint="eastAsia"/>
          <w:b/>
          <w:sz w:val="28"/>
          <w:szCs w:val="28"/>
        </w:rPr>
        <w:t>照分析</w:t>
      </w:r>
    </w:p>
    <w:p w:rsidR="00DA6F4E" w:rsidRDefault="00DA6F4E" w:rsidP="00DA6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MS Mincho" w:eastAsia="MS Mincho" w:hAnsi="MS Mincho" w:cs="MS Mincho"/>
          <w:sz w:val="20"/>
          <w:szCs w:val="20"/>
        </w:rPr>
      </w:pPr>
    </w:p>
    <w:p w:rsidR="003A2FA4" w:rsidRPr="007C0371" w:rsidRDefault="003A2FA4" w:rsidP="00DA6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MS Mincho" w:eastAsia="MS Mincho" w:hAnsi="MS Mincho" w:cs="MS Mincho"/>
          <w:sz w:val="20"/>
          <w:szCs w:val="20"/>
        </w:rPr>
      </w:pPr>
    </w:p>
    <w:p w:rsidR="00DA6F4E" w:rsidRPr="007C0371" w:rsidRDefault="00DA6F4E" w:rsidP="00DA6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sz w:val="24"/>
          <w:szCs w:val="24"/>
        </w:rPr>
      </w:pPr>
      <w:r w:rsidRPr="007C0371">
        <w:rPr>
          <w:rFonts w:ascii="Times New Roman" w:eastAsia="Times New Roman" w:hAnsi="Times New Roman" w:cs="Times New Roman"/>
          <w:b/>
          <w:sz w:val="24"/>
          <w:szCs w:val="24"/>
        </w:rPr>
        <w:t>SKRIPSI</w:t>
      </w:r>
    </w:p>
    <w:p w:rsidR="00DA6F4E" w:rsidRPr="007C0371" w:rsidRDefault="00DA6F4E" w:rsidP="00DA6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sz w:val="24"/>
          <w:szCs w:val="24"/>
        </w:rPr>
      </w:pPr>
      <w:r w:rsidRPr="007C0371">
        <w:rPr>
          <w:rFonts w:ascii="Times New Roman" w:eastAsia="Times New Roman" w:hAnsi="Times New Roman" w:cs="Times New Roman"/>
          <w:sz w:val="24"/>
          <w:szCs w:val="24"/>
        </w:rPr>
        <w:t xml:space="preserve">Diajukan sebagai Salah Satu Syarat untuk Memenuhi Ujian Sarjana </w:t>
      </w:r>
    </w:p>
    <w:p w:rsidR="00DA6F4E" w:rsidRPr="007C0371" w:rsidRDefault="00DA6F4E" w:rsidP="00DA6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sz w:val="24"/>
          <w:szCs w:val="24"/>
        </w:rPr>
      </w:pPr>
      <w:r w:rsidRPr="007C0371">
        <w:rPr>
          <w:rFonts w:ascii="Times New Roman" w:eastAsia="Times New Roman" w:hAnsi="Times New Roman" w:cs="Times New Roman"/>
          <w:sz w:val="24"/>
          <w:szCs w:val="24"/>
        </w:rPr>
        <w:t>S1 Linguistik dalam Ilmu Bahasa dan Kebudayaan Jepang</w:t>
      </w:r>
    </w:p>
    <w:p w:rsidR="00DA6F4E" w:rsidRPr="007C0371" w:rsidRDefault="00DA6F4E" w:rsidP="00DA6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sz w:val="24"/>
          <w:szCs w:val="24"/>
        </w:rPr>
      </w:pPr>
      <w:r w:rsidRPr="007C0371">
        <w:rPr>
          <w:rFonts w:ascii="Times New Roman" w:eastAsia="Times New Roman" w:hAnsi="Times New Roman" w:cs="Times New Roman"/>
          <w:sz w:val="24"/>
          <w:szCs w:val="24"/>
        </w:rPr>
        <w:t>Fakultas Ilmu Budaya Universitas Diponegoro</w:t>
      </w:r>
    </w:p>
    <w:p w:rsidR="00DA6F4E" w:rsidRDefault="00DA6F4E" w:rsidP="00DA6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sz w:val="24"/>
          <w:szCs w:val="24"/>
        </w:rPr>
      </w:pPr>
    </w:p>
    <w:p w:rsidR="003A2FA4" w:rsidRDefault="003A2FA4" w:rsidP="00DA6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sz w:val="24"/>
          <w:szCs w:val="24"/>
        </w:rPr>
      </w:pPr>
    </w:p>
    <w:p w:rsidR="003A2FA4" w:rsidRPr="007C0371" w:rsidRDefault="003A2FA4" w:rsidP="00DA6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sz w:val="24"/>
          <w:szCs w:val="24"/>
        </w:rPr>
      </w:pPr>
    </w:p>
    <w:p w:rsidR="00DA6F4E" w:rsidRPr="007C0371" w:rsidRDefault="00DA6F4E" w:rsidP="00DA6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sz w:val="28"/>
          <w:szCs w:val="28"/>
        </w:rPr>
      </w:pPr>
      <w:r w:rsidRPr="007C0371">
        <w:rPr>
          <w:rFonts w:ascii="Times New Roman" w:eastAsia="Times New Roman" w:hAnsi="Times New Roman" w:cs="Times New Roman"/>
          <w:b/>
          <w:sz w:val="28"/>
          <w:szCs w:val="28"/>
        </w:rPr>
        <w:t xml:space="preserve">Oleh: </w:t>
      </w:r>
    </w:p>
    <w:p w:rsidR="00DA6F4E" w:rsidRPr="007C0371" w:rsidRDefault="00DA6F4E" w:rsidP="00DA6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sz w:val="28"/>
          <w:szCs w:val="28"/>
        </w:rPr>
      </w:pPr>
      <w:r w:rsidRPr="007C0371">
        <w:rPr>
          <w:rFonts w:ascii="Times New Roman" w:eastAsia="Times New Roman" w:hAnsi="Times New Roman" w:cs="Times New Roman"/>
          <w:b/>
          <w:sz w:val="28"/>
          <w:szCs w:val="28"/>
        </w:rPr>
        <w:t>Maulida Khodijah</w:t>
      </w:r>
    </w:p>
    <w:p w:rsidR="00DA6F4E" w:rsidRPr="007C0371" w:rsidRDefault="00DA6F4E" w:rsidP="00DA6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sz w:val="28"/>
          <w:szCs w:val="28"/>
        </w:rPr>
      </w:pPr>
      <w:r w:rsidRPr="007C0371">
        <w:rPr>
          <w:rFonts w:ascii="Times New Roman" w:eastAsia="Times New Roman" w:hAnsi="Times New Roman" w:cs="Times New Roman"/>
          <w:b/>
          <w:sz w:val="28"/>
          <w:szCs w:val="28"/>
        </w:rPr>
        <w:t>13020219120002</w:t>
      </w:r>
    </w:p>
    <w:p w:rsidR="00DA6F4E" w:rsidRDefault="00DA6F4E" w:rsidP="00DA6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sz w:val="24"/>
          <w:szCs w:val="24"/>
        </w:rPr>
      </w:pPr>
    </w:p>
    <w:p w:rsidR="003A2FA4" w:rsidRDefault="003A2FA4" w:rsidP="00DA6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sz w:val="24"/>
          <w:szCs w:val="24"/>
        </w:rPr>
      </w:pPr>
    </w:p>
    <w:p w:rsidR="003A2FA4" w:rsidRPr="007C0371" w:rsidRDefault="003A2FA4" w:rsidP="00DA6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sz w:val="24"/>
          <w:szCs w:val="24"/>
        </w:rPr>
      </w:pPr>
    </w:p>
    <w:p w:rsidR="00DA6F4E" w:rsidRPr="007C0371" w:rsidRDefault="00DA6F4E" w:rsidP="00DA6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sz w:val="24"/>
          <w:szCs w:val="24"/>
        </w:rPr>
      </w:pPr>
      <w:r w:rsidRPr="007C0371">
        <w:rPr>
          <w:rFonts w:ascii="Times New Roman" w:eastAsia="Times New Roman" w:hAnsi="Times New Roman" w:cs="Times New Roman"/>
          <w:b/>
          <w:sz w:val="24"/>
          <w:szCs w:val="24"/>
        </w:rPr>
        <w:t>PROGRAM STUDI S1 BAHASA DAN KEBUDAYAAN JEPANG</w:t>
      </w:r>
    </w:p>
    <w:p w:rsidR="00DA6F4E" w:rsidRPr="007C0371" w:rsidRDefault="00DA6F4E" w:rsidP="00DA6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sz w:val="24"/>
          <w:szCs w:val="24"/>
        </w:rPr>
      </w:pPr>
      <w:r w:rsidRPr="007C0371">
        <w:rPr>
          <w:rFonts w:ascii="Times New Roman" w:eastAsia="Times New Roman" w:hAnsi="Times New Roman" w:cs="Times New Roman"/>
          <w:b/>
          <w:sz w:val="24"/>
          <w:szCs w:val="24"/>
        </w:rPr>
        <w:t>FAKULTAS ILMU BUDAYA UN</w:t>
      </w:r>
      <w:r>
        <w:rPr>
          <w:rFonts w:ascii="Times New Roman" w:eastAsia="Times New Roman" w:hAnsi="Times New Roman" w:cs="Times New Roman"/>
          <w:b/>
          <w:sz w:val="24"/>
          <w:szCs w:val="24"/>
        </w:rPr>
        <w:t>I</w:t>
      </w:r>
      <w:r w:rsidRPr="007C0371">
        <w:rPr>
          <w:rFonts w:ascii="Times New Roman" w:eastAsia="Times New Roman" w:hAnsi="Times New Roman" w:cs="Times New Roman"/>
          <w:b/>
          <w:sz w:val="24"/>
          <w:szCs w:val="24"/>
        </w:rPr>
        <w:t>VERSITAS DIPONEGORO</w:t>
      </w:r>
    </w:p>
    <w:p w:rsidR="00DA6F4E" w:rsidRPr="007C0371" w:rsidRDefault="00DA6F4E" w:rsidP="00DA6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sz w:val="24"/>
          <w:szCs w:val="24"/>
        </w:rPr>
      </w:pPr>
      <w:r w:rsidRPr="007C0371">
        <w:rPr>
          <w:rFonts w:ascii="Times New Roman" w:eastAsia="Times New Roman" w:hAnsi="Times New Roman" w:cs="Times New Roman"/>
          <w:b/>
          <w:sz w:val="24"/>
          <w:szCs w:val="24"/>
        </w:rPr>
        <w:t>SEMARANG</w:t>
      </w:r>
    </w:p>
    <w:p w:rsidR="008652BC" w:rsidRPr="00DA6F4E" w:rsidRDefault="003A2FA4" w:rsidP="003A2F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023</w:t>
      </w:r>
    </w:p>
    <w:p w:rsidR="005146C3" w:rsidRPr="007C0371" w:rsidRDefault="005146C3" w:rsidP="009B6D4D">
      <w:pPr>
        <w:pStyle w:val="Heading1"/>
        <w:spacing w:line="480" w:lineRule="auto"/>
      </w:pPr>
      <w:bookmarkStart w:id="2" w:name="_Toc144274675"/>
      <w:r w:rsidRPr="007C0371">
        <w:t>HALAMAN PERNYATAAAN</w:t>
      </w:r>
      <w:bookmarkEnd w:id="2"/>
    </w:p>
    <w:p w:rsidR="005146C3" w:rsidRPr="007C0371" w:rsidRDefault="005146C3" w:rsidP="005146C3">
      <w:pPr>
        <w:spacing w:line="480" w:lineRule="auto"/>
        <w:ind w:firstLine="720"/>
        <w:jc w:val="both"/>
        <w:rPr>
          <w:rFonts w:ascii="Times New Roman" w:eastAsia="MS Mincho" w:hAnsi="Times New Roman" w:cs="Times New Roman"/>
          <w:bCs/>
          <w:sz w:val="24"/>
          <w:szCs w:val="24"/>
        </w:rPr>
      </w:pPr>
      <w:r w:rsidRPr="007C0371">
        <w:rPr>
          <w:rFonts w:ascii="Times New Roman" w:eastAsia="MS Mincho" w:hAnsi="Times New Roman" w:cs="Times New Roman"/>
          <w:sz w:val="24"/>
          <w:szCs w:val="24"/>
        </w:rPr>
        <w:lastRenderedPageBreak/>
        <w:t>Penulis</w:t>
      </w:r>
      <w:r w:rsidRPr="007C0371">
        <w:rPr>
          <w:rFonts w:ascii="Times New Roman" w:eastAsia="MS Mincho" w:hAnsi="Times New Roman" w:cs="Times New Roman"/>
          <w:bCs/>
          <w:sz w:val="24"/>
          <w:szCs w:val="24"/>
        </w:rPr>
        <w:t xml:space="preserve"> menyatakan dengan sebenarnya bahwa skripsi ini disusun tanpa mengambil bahan hasil penelitian yang sudah ada, baik untuk memperoleh suatu gelar sarjana atau diploma di universitas lain maupun hasil penelitian lainnya. Penulis juga menyatakan bahwa skripsi ini tidak mengambil bahan dari publikasi atau karya tulis orang lain kecuali publikasi yang sudah disebutkan dalam rujukan dan dalam daftar pustaka. Penulis bersedia menerima sanksi jika terbukti melakukan plagiasi atau penjiplakan.</w:t>
      </w:r>
    </w:p>
    <w:p w:rsidR="005146C3" w:rsidRPr="007C0371" w:rsidRDefault="005146C3" w:rsidP="005146C3">
      <w:pPr>
        <w:spacing w:line="480" w:lineRule="auto"/>
        <w:jc w:val="both"/>
        <w:rPr>
          <w:rFonts w:ascii="Times New Roman" w:hAnsi="Times New Roman" w:cs="Times New Roman"/>
          <w:sz w:val="24"/>
          <w:szCs w:val="24"/>
        </w:rPr>
      </w:pPr>
    </w:p>
    <w:p w:rsidR="005146C3" w:rsidRPr="007C0371" w:rsidRDefault="00A31A9C" w:rsidP="005146C3">
      <w:pPr>
        <w:spacing w:line="480" w:lineRule="auto"/>
        <w:jc w:val="right"/>
        <w:rPr>
          <w:rFonts w:ascii="Times New Roman" w:hAnsi="Times New Roman" w:cs="Times New Roman"/>
          <w:sz w:val="24"/>
          <w:szCs w:val="24"/>
        </w:rPr>
      </w:pPr>
      <w:r>
        <w:rPr>
          <w:rFonts w:ascii="Times New Roman" w:hAnsi="Times New Roman" w:cs="Times New Roman"/>
          <w:sz w:val="24"/>
          <w:szCs w:val="24"/>
        </w:rPr>
        <w:t xml:space="preserve">Semarang, 27 </w:t>
      </w:r>
      <w:r w:rsidR="00CF049F">
        <w:rPr>
          <w:rFonts w:ascii="Times New Roman" w:hAnsi="Times New Roman" w:cs="Times New Roman"/>
          <w:sz w:val="24"/>
          <w:szCs w:val="24"/>
        </w:rPr>
        <w:t>September</w:t>
      </w:r>
      <w:r w:rsidR="005146C3" w:rsidRPr="007C0371">
        <w:rPr>
          <w:rFonts w:ascii="Times New Roman" w:hAnsi="Times New Roman" w:cs="Times New Roman"/>
          <w:sz w:val="24"/>
          <w:szCs w:val="24"/>
        </w:rPr>
        <w:t xml:space="preserve"> 2023</w:t>
      </w:r>
    </w:p>
    <w:p w:rsidR="005146C3" w:rsidRPr="007C0371" w:rsidRDefault="00596FD6" w:rsidP="005146C3">
      <w:pPr>
        <w:spacing w:line="480" w:lineRule="auto"/>
        <w:jc w:val="right"/>
        <w:rPr>
          <w:rFonts w:ascii="Times New Roman" w:hAnsi="Times New Roman" w:cs="Times New Roman"/>
          <w:sz w:val="24"/>
          <w:szCs w:val="24"/>
        </w:rPr>
      </w:pPr>
      <w:r>
        <w:rPr>
          <w:noProof/>
          <w:sz w:val="24"/>
          <w:szCs w:val="24"/>
          <w:lang w:val="id-ID" w:eastAsia="id-ID"/>
        </w:rPr>
        <w:drawing>
          <wp:anchor distT="0" distB="0" distL="114300" distR="114300" simplePos="0" relativeHeight="251668480" behindDoc="0" locked="0" layoutInCell="1" allowOverlap="1">
            <wp:simplePos x="0" y="0"/>
            <wp:positionH relativeFrom="column">
              <wp:posOffset>4303395</wp:posOffset>
            </wp:positionH>
            <wp:positionV relativeFrom="paragraph">
              <wp:posOffset>257175</wp:posOffset>
            </wp:positionV>
            <wp:extent cx="734060" cy="560455"/>
            <wp:effectExtent l="0" t="0" r="8890" b="0"/>
            <wp:wrapNone/>
            <wp:docPr id="2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a:xfrm>
                      <a:off x="0" y="0"/>
                      <a:ext cx="734060" cy="560455"/>
                    </a:xfrm>
                    <a:prstGeom prst="rect">
                      <a:avLst/>
                    </a:prstGeom>
                    <a:ln/>
                  </pic:spPr>
                </pic:pic>
              </a:graphicData>
            </a:graphic>
          </wp:anchor>
        </w:drawing>
      </w:r>
      <w:r w:rsidR="005146C3" w:rsidRPr="007C0371">
        <w:rPr>
          <w:rFonts w:ascii="Times New Roman" w:hAnsi="Times New Roman" w:cs="Times New Roman"/>
          <w:sz w:val="24"/>
          <w:szCs w:val="24"/>
        </w:rPr>
        <w:t xml:space="preserve">Penulis, </w:t>
      </w:r>
    </w:p>
    <w:p w:rsidR="005146C3" w:rsidRPr="007C0371" w:rsidRDefault="005146C3" w:rsidP="005146C3">
      <w:pPr>
        <w:spacing w:line="480" w:lineRule="auto"/>
        <w:jc w:val="right"/>
        <w:rPr>
          <w:rFonts w:ascii="Times New Roman" w:hAnsi="Times New Roman" w:cs="Times New Roman"/>
          <w:sz w:val="24"/>
          <w:szCs w:val="24"/>
        </w:rPr>
      </w:pPr>
    </w:p>
    <w:p w:rsidR="005146C3" w:rsidRPr="007C0371" w:rsidRDefault="005146C3" w:rsidP="005146C3">
      <w:pPr>
        <w:spacing w:line="480" w:lineRule="auto"/>
        <w:jc w:val="right"/>
        <w:rPr>
          <w:rFonts w:ascii="Times New Roman" w:hAnsi="Times New Roman" w:cs="Times New Roman"/>
          <w:sz w:val="24"/>
          <w:szCs w:val="24"/>
        </w:rPr>
      </w:pPr>
      <w:r w:rsidRPr="007C0371">
        <w:rPr>
          <w:rFonts w:ascii="Times New Roman" w:hAnsi="Times New Roman" w:cs="Times New Roman"/>
          <w:sz w:val="24"/>
          <w:szCs w:val="24"/>
        </w:rPr>
        <w:t>Maulida Khodijah</w:t>
      </w:r>
    </w:p>
    <w:p w:rsidR="005146C3" w:rsidRPr="007C0371" w:rsidRDefault="005146C3" w:rsidP="005146C3">
      <w:pPr>
        <w:spacing w:line="480" w:lineRule="auto"/>
        <w:jc w:val="both"/>
        <w:rPr>
          <w:rFonts w:ascii="Times New Roman" w:hAnsi="Times New Roman" w:cs="Times New Roman"/>
          <w:sz w:val="24"/>
          <w:szCs w:val="24"/>
        </w:rPr>
      </w:pPr>
    </w:p>
    <w:p w:rsidR="005146C3" w:rsidRPr="007C0371" w:rsidRDefault="005146C3" w:rsidP="005146C3">
      <w:pPr>
        <w:spacing w:line="480" w:lineRule="auto"/>
        <w:jc w:val="both"/>
        <w:rPr>
          <w:rFonts w:ascii="Times New Roman" w:hAnsi="Times New Roman" w:cs="Times New Roman"/>
          <w:sz w:val="24"/>
          <w:szCs w:val="24"/>
        </w:rPr>
      </w:pPr>
    </w:p>
    <w:p w:rsidR="005146C3" w:rsidRPr="007C0371" w:rsidRDefault="005146C3" w:rsidP="005146C3">
      <w:pPr>
        <w:spacing w:line="480" w:lineRule="auto"/>
        <w:jc w:val="both"/>
        <w:rPr>
          <w:rFonts w:ascii="Times New Roman" w:hAnsi="Times New Roman" w:cs="Times New Roman"/>
          <w:sz w:val="24"/>
          <w:szCs w:val="24"/>
        </w:rPr>
      </w:pPr>
    </w:p>
    <w:p w:rsidR="005146C3" w:rsidRPr="007C0371" w:rsidRDefault="005146C3" w:rsidP="005146C3">
      <w:pPr>
        <w:spacing w:line="480" w:lineRule="auto"/>
        <w:jc w:val="both"/>
        <w:rPr>
          <w:rFonts w:ascii="Times New Roman" w:hAnsi="Times New Roman" w:cs="Times New Roman"/>
          <w:sz w:val="24"/>
          <w:szCs w:val="24"/>
        </w:rPr>
      </w:pPr>
    </w:p>
    <w:p w:rsidR="005146C3" w:rsidRPr="007C0371" w:rsidRDefault="005146C3" w:rsidP="005146C3">
      <w:pPr>
        <w:spacing w:line="480" w:lineRule="auto"/>
        <w:jc w:val="both"/>
        <w:rPr>
          <w:rFonts w:ascii="Times New Roman" w:hAnsi="Times New Roman" w:cs="Times New Roman"/>
          <w:sz w:val="24"/>
          <w:szCs w:val="24"/>
        </w:rPr>
      </w:pPr>
    </w:p>
    <w:p w:rsidR="005146C3" w:rsidRPr="007C0371" w:rsidRDefault="005146C3" w:rsidP="005146C3">
      <w:pPr>
        <w:spacing w:line="480" w:lineRule="auto"/>
        <w:jc w:val="both"/>
        <w:rPr>
          <w:rFonts w:ascii="Times New Roman" w:hAnsi="Times New Roman" w:cs="Times New Roman"/>
          <w:sz w:val="24"/>
          <w:szCs w:val="24"/>
        </w:rPr>
      </w:pPr>
    </w:p>
    <w:p w:rsidR="005146C3" w:rsidRPr="007C0371" w:rsidRDefault="005146C3" w:rsidP="009B6D4D">
      <w:pPr>
        <w:pStyle w:val="Heading1"/>
        <w:spacing w:line="480" w:lineRule="auto"/>
      </w:pPr>
      <w:bookmarkStart w:id="3" w:name="_Toc144274676"/>
      <w:r w:rsidRPr="007C0371">
        <w:t>HALAMAN PERSETUJUAN</w:t>
      </w:r>
      <w:bookmarkEnd w:id="3"/>
    </w:p>
    <w:p w:rsidR="005146C3" w:rsidRPr="007C0371" w:rsidRDefault="005146C3" w:rsidP="005146C3">
      <w:pPr>
        <w:spacing w:line="480" w:lineRule="auto"/>
        <w:jc w:val="both"/>
        <w:rPr>
          <w:rFonts w:ascii="Times New Roman" w:hAnsi="Times New Roman" w:cs="Times New Roman"/>
          <w:sz w:val="24"/>
          <w:szCs w:val="24"/>
        </w:rPr>
      </w:pPr>
    </w:p>
    <w:p w:rsidR="005146C3" w:rsidRPr="007C0371" w:rsidRDefault="005146C3" w:rsidP="005146C3">
      <w:pPr>
        <w:spacing w:line="480" w:lineRule="auto"/>
        <w:jc w:val="both"/>
        <w:rPr>
          <w:rFonts w:ascii="Times New Roman" w:hAnsi="Times New Roman" w:cs="Times New Roman"/>
          <w:sz w:val="24"/>
          <w:szCs w:val="24"/>
        </w:rPr>
      </w:pPr>
    </w:p>
    <w:p w:rsidR="005146C3" w:rsidRPr="007C0371" w:rsidRDefault="005146C3" w:rsidP="005146C3">
      <w:pPr>
        <w:spacing w:line="480" w:lineRule="auto"/>
        <w:jc w:val="both"/>
        <w:rPr>
          <w:rFonts w:ascii="Times New Roman" w:hAnsi="Times New Roman" w:cs="Times New Roman"/>
          <w:sz w:val="24"/>
          <w:szCs w:val="24"/>
        </w:rPr>
      </w:pPr>
    </w:p>
    <w:p w:rsidR="005146C3" w:rsidRPr="007C0371" w:rsidRDefault="005146C3" w:rsidP="005146C3">
      <w:pPr>
        <w:spacing w:line="480" w:lineRule="auto"/>
        <w:jc w:val="both"/>
        <w:rPr>
          <w:rFonts w:ascii="Times New Roman" w:hAnsi="Times New Roman" w:cs="Times New Roman"/>
          <w:sz w:val="24"/>
          <w:szCs w:val="24"/>
        </w:rPr>
      </w:pPr>
    </w:p>
    <w:p w:rsidR="005146C3" w:rsidRPr="007C0371" w:rsidRDefault="005146C3" w:rsidP="005146C3">
      <w:pPr>
        <w:spacing w:line="480" w:lineRule="auto"/>
        <w:jc w:val="both"/>
        <w:rPr>
          <w:rFonts w:ascii="Times New Roman" w:hAnsi="Times New Roman" w:cs="Times New Roman"/>
          <w:sz w:val="24"/>
          <w:szCs w:val="24"/>
        </w:rPr>
      </w:pPr>
    </w:p>
    <w:p w:rsidR="005146C3" w:rsidRPr="007C0371" w:rsidRDefault="005146C3" w:rsidP="005146C3">
      <w:pPr>
        <w:spacing w:line="480" w:lineRule="auto"/>
        <w:jc w:val="both"/>
        <w:rPr>
          <w:rFonts w:ascii="Times New Roman" w:hAnsi="Times New Roman" w:cs="Times New Roman"/>
          <w:sz w:val="24"/>
          <w:szCs w:val="24"/>
        </w:rPr>
      </w:pPr>
    </w:p>
    <w:p w:rsidR="005146C3" w:rsidRPr="007C0371" w:rsidRDefault="005146C3" w:rsidP="005146C3">
      <w:pPr>
        <w:spacing w:line="480" w:lineRule="auto"/>
        <w:jc w:val="both"/>
        <w:rPr>
          <w:rFonts w:ascii="Times New Roman" w:hAnsi="Times New Roman" w:cs="Times New Roman"/>
          <w:sz w:val="24"/>
          <w:szCs w:val="24"/>
        </w:rPr>
      </w:pPr>
    </w:p>
    <w:p w:rsidR="00206F37" w:rsidRDefault="003E71BB" w:rsidP="00206F37">
      <w:pPr>
        <w:spacing w:line="480" w:lineRule="auto"/>
        <w:jc w:val="center"/>
        <w:rPr>
          <w:rFonts w:ascii="Times New Roman" w:hAnsi="Times New Roman"/>
          <w:sz w:val="24"/>
        </w:rPr>
      </w:pPr>
      <w:r>
        <w:rPr>
          <w:rFonts w:ascii="Times New Roman" w:hAnsi="Times New Roman"/>
          <w:sz w:val="24"/>
        </w:rPr>
        <w:t>Disetujui oleh,</w:t>
      </w:r>
    </w:p>
    <w:p w:rsidR="00206F37" w:rsidRDefault="00426B10" w:rsidP="00206F37">
      <w:pPr>
        <w:spacing w:line="480" w:lineRule="auto"/>
        <w:jc w:val="center"/>
        <w:rPr>
          <w:rFonts w:ascii="Times New Roman" w:hAnsi="Times New Roman"/>
          <w:sz w:val="24"/>
        </w:rPr>
      </w:pPr>
      <w:r>
        <w:rPr>
          <w:rFonts w:ascii="Times New Roman" w:hAnsi="Times New Roman"/>
          <w:noProof/>
          <w:sz w:val="24"/>
          <w:lang w:val="id-ID" w:eastAsia="id-ID"/>
        </w:rPr>
        <w:drawing>
          <wp:anchor distT="0" distB="0" distL="114300" distR="114300" simplePos="0" relativeHeight="251662336" behindDoc="0" locked="0" layoutInCell="1" allowOverlap="1">
            <wp:simplePos x="0" y="0"/>
            <wp:positionH relativeFrom="margin">
              <wp:align>center</wp:align>
            </wp:positionH>
            <wp:positionV relativeFrom="paragraph">
              <wp:posOffset>264572</wp:posOffset>
            </wp:positionV>
            <wp:extent cx="2619632" cy="102151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_Image_2023-09-28_at_10.51.01-removebg-preview.pn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619632" cy="1021515"/>
                    </a:xfrm>
                    <a:prstGeom prst="rect">
                      <a:avLst/>
                    </a:prstGeom>
                  </pic:spPr>
                </pic:pic>
              </a:graphicData>
            </a:graphic>
          </wp:anchor>
        </w:drawing>
      </w:r>
      <w:r w:rsidR="00DA6F4E">
        <w:rPr>
          <w:rFonts w:ascii="Times New Roman" w:hAnsi="Times New Roman"/>
          <w:sz w:val="24"/>
        </w:rPr>
        <w:t>Dosen Pembimbing</w:t>
      </w:r>
    </w:p>
    <w:p w:rsidR="00206F37" w:rsidRDefault="00206F37" w:rsidP="00206F37">
      <w:pPr>
        <w:spacing w:line="480" w:lineRule="auto"/>
        <w:jc w:val="center"/>
        <w:rPr>
          <w:rFonts w:ascii="Times New Roman" w:hAnsi="Times New Roman"/>
          <w:sz w:val="24"/>
        </w:rPr>
      </w:pPr>
    </w:p>
    <w:p w:rsidR="00206F37" w:rsidRDefault="00206F37" w:rsidP="00206F37">
      <w:pPr>
        <w:spacing w:line="480" w:lineRule="auto"/>
        <w:jc w:val="center"/>
        <w:rPr>
          <w:rFonts w:ascii="Times New Roman" w:hAnsi="Times New Roman"/>
          <w:sz w:val="24"/>
        </w:rPr>
      </w:pPr>
    </w:p>
    <w:p w:rsidR="004253DD" w:rsidRPr="005527C6" w:rsidRDefault="004253DD" w:rsidP="004253DD">
      <w:pPr>
        <w:spacing w:after="0" w:line="240" w:lineRule="auto"/>
        <w:ind w:right="12"/>
        <w:jc w:val="center"/>
        <w:rPr>
          <w:rFonts w:asciiTheme="majorBidi" w:eastAsia="MS Mincho" w:hAnsiTheme="majorBidi" w:cstheme="majorBidi"/>
          <w:bCs/>
          <w:sz w:val="24"/>
          <w:szCs w:val="24"/>
          <w:u w:val="single"/>
        </w:rPr>
      </w:pPr>
      <w:r>
        <w:rPr>
          <w:rFonts w:asciiTheme="majorBidi" w:eastAsia="MS Mincho" w:hAnsiTheme="majorBidi" w:cstheme="majorBidi"/>
          <w:bCs/>
          <w:sz w:val="24"/>
          <w:szCs w:val="24"/>
          <w:u w:val="single"/>
        </w:rPr>
        <w:t>Elizabeth Ika Hesti ANR</w:t>
      </w:r>
      <w:r w:rsidRPr="005527C6">
        <w:rPr>
          <w:rFonts w:asciiTheme="majorBidi" w:eastAsia="MS Mincho" w:hAnsiTheme="majorBidi" w:cstheme="majorBidi"/>
          <w:bCs/>
          <w:sz w:val="24"/>
          <w:szCs w:val="24"/>
          <w:u w:val="single"/>
        </w:rPr>
        <w:t>, S.S, M.Hum.</w:t>
      </w:r>
    </w:p>
    <w:p w:rsidR="005146C3" w:rsidRPr="007C0371" w:rsidRDefault="004253DD" w:rsidP="004253DD">
      <w:pPr>
        <w:spacing w:line="480" w:lineRule="auto"/>
        <w:jc w:val="center"/>
        <w:rPr>
          <w:rFonts w:asciiTheme="majorBidi" w:eastAsia="MS Mincho" w:hAnsiTheme="majorBidi" w:cstheme="majorBidi"/>
          <w:bCs/>
          <w:sz w:val="24"/>
          <w:szCs w:val="24"/>
        </w:rPr>
      </w:pPr>
      <w:r w:rsidRPr="005527C6">
        <w:rPr>
          <w:rFonts w:asciiTheme="majorBidi" w:eastAsia="MS Mincho" w:hAnsiTheme="majorBidi" w:cstheme="majorBidi"/>
          <w:bCs/>
          <w:sz w:val="24"/>
          <w:szCs w:val="24"/>
        </w:rPr>
        <w:t xml:space="preserve">NIP. </w:t>
      </w:r>
      <w:r>
        <w:rPr>
          <w:rFonts w:asciiTheme="majorBidi" w:eastAsia="MS Mincho" w:hAnsiTheme="majorBidi" w:cstheme="majorBidi"/>
          <w:bCs/>
          <w:sz w:val="24"/>
          <w:szCs w:val="24"/>
        </w:rPr>
        <w:t>197504182003122001</w:t>
      </w:r>
    </w:p>
    <w:p w:rsidR="005146C3" w:rsidRPr="007C0371" w:rsidRDefault="005146C3" w:rsidP="005146C3">
      <w:pPr>
        <w:spacing w:line="480" w:lineRule="auto"/>
        <w:jc w:val="both"/>
        <w:rPr>
          <w:rFonts w:asciiTheme="majorBidi" w:eastAsia="MS Mincho" w:hAnsiTheme="majorBidi" w:cstheme="majorBidi"/>
          <w:bCs/>
          <w:sz w:val="24"/>
          <w:szCs w:val="24"/>
        </w:rPr>
      </w:pPr>
    </w:p>
    <w:p w:rsidR="005146C3" w:rsidRPr="007C0371" w:rsidRDefault="005146C3" w:rsidP="005146C3">
      <w:pPr>
        <w:spacing w:line="480" w:lineRule="auto"/>
        <w:jc w:val="both"/>
        <w:rPr>
          <w:rFonts w:asciiTheme="majorBidi" w:eastAsia="MS Mincho" w:hAnsiTheme="majorBidi" w:cstheme="majorBidi"/>
          <w:bCs/>
          <w:sz w:val="24"/>
          <w:szCs w:val="24"/>
        </w:rPr>
      </w:pPr>
    </w:p>
    <w:p w:rsidR="005146C3" w:rsidRDefault="005146C3" w:rsidP="005146C3">
      <w:pPr>
        <w:spacing w:line="480" w:lineRule="auto"/>
        <w:jc w:val="both"/>
        <w:rPr>
          <w:rFonts w:asciiTheme="majorBidi" w:eastAsia="MS Mincho" w:hAnsiTheme="majorBidi" w:cstheme="majorBidi"/>
          <w:bCs/>
          <w:sz w:val="24"/>
          <w:szCs w:val="24"/>
        </w:rPr>
      </w:pPr>
    </w:p>
    <w:p w:rsidR="004253DD" w:rsidRPr="007C0371" w:rsidRDefault="004253DD" w:rsidP="005146C3">
      <w:pPr>
        <w:spacing w:line="480" w:lineRule="auto"/>
        <w:jc w:val="both"/>
        <w:rPr>
          <w:rFonts w:asciiTheme="majorBidi" w:eastAsia="MS Mincho" w:hAnsiTheme="majorBidi" w:cstheme="majorBidi"/>
          <w:bCs/>
          <w:sz w:val="24"/>
          <w:szCs w:val="24"/>
        </w:rPr>
      </w:pPr>
    </w:p>
    <w:p w:rsidR="005146C3" w:rsidRPr="007C0371" w:rsidRDefault="005146C3" w:rsidP="005146C3">
      <w:pPr>
        <w:spacing w:line="480" w:lineRule="auto"/>
        <w:jc w:val="both"/>
        <w:rPr>
          <w:rFonts w:asciiTheme="majorBidi" w:eastAsia="MS Mincho" w:hAnsiTheme="majorBidi" w:cstheme="majorBidi"/>
          <w:bCs/>
          <w:sz w:val="24"/>
          <w:szCs w:val="24"/>
        </w:rPr>
      </w:pPr>
    </w:p>
    <w:p w:rsidR="005146C3" w:rsidRPr="007C0371" w:rsidRDefault="005146C3" w:rsidP="009B6D4D">
      <w:pPr>
        <w:pStyle w:val="Heading1"/>
        <w:spacing w:line="480" w:lineRule="auto"/>
      </w:pPr>
      <w:bookmarkStart w:id="4" w:name="_Toc144274677"/>
      <w:r w:rsidRPr="007C0371">
        <w:t>HALAMAN PENGESAHAN</w:t>
      </w:r>
      <w:bookmarkEnd w:id="4"/>
    </w:p>
    <w:p w:rsidR="005146C3" w:rsidRPr="007C0371" w:rsidRDefault="005146C3" w:rsidP="005146C3">
      <w:pPr>
        <w:spacing w:line="480" w:lineRule="auto"/>
        <w:ind w:firstLine="720"/>
        <w:jc w:val="both"/>
        <w:rPr>
          <w:rFonts w:ascii="Times New Roman" w:hAnsi="Times New Roman" w:cs="Times New Roman"/>
          <w:sz w:val="24"/>
          <w:szCs w:val="24"/>
        </w:rPr>
      </w:pPr>
      <w:r w:rsidRPr="007C0371">
        <w:rPr>
          <w:rFonts w:ascii="Times New Roman" w:hAnsi="Times New Roman" w:cs="Times New Roman"/>
          <w:sz w:val="24"/>
          <w:szCs w:val="24"/>
        </w:rPr>
        <w:lastRenderedPageBreak/>
        <w:t>Skripsi dengan judul “Analisis Kontrastif Abreviasi Bahasa Slang Jepang dan Indonesia” ini telah diterima dan disahkan oleh Panitia Ujian Skripsi Program Strata-1 Program Studi Bahasa dan Kebudayaan Jepang, Fakultas Ilmu Budaya, Universit</w:t>
      </w:r>
      <w:r w:rsidR="00A2369E">
        <w:rPr>
          <w:rFonts w:ascii="Times New Roman" w:hAnsi="Times New Roman" w:cs="Times New Roman"/>
          <w:sz w:val="24"/>
          <w:szCs w:val="24"/>
        </w:rPr>
        <w:t>as Di</w:t>
      </w:r>
      <w:r w:rsidR="00861F76">
        <w:rPr>
          <w:rFonts w:ascii="Times New Roman" w:hAnsi="Times New Roman" w:cs="Times New Roman"/>
          <w:sz w:val="24"/>
          <w:szCs w:val="24"/>
        </w:rPr>
        <w:t>ponegoro pada tanggal 27</w:t>
      </w:r>
      <w:r w:rsidR="00CF049F">
        <w:rPr>
          <w:rFonts w:ascii="Times New Roman" w:hAnsi="Times New Roman" w:cs="Times New Roman"/>
          <w:sz w:val="24"/>
          <w:szCs w:val="24"/>
        </w:rPr>
        <w:t>September</w:t>
      </w:r>
      <w:r w:rsidRPr="007C0371">
        <w:rPr>
          <w:rFonts w:ascii="Times New Roman" w:hAnsi="Times New Roman" w:cs="Times New Roman"/>
          <w:sz w:val="24"/>
          <w:szCs w:val="24"/>
        </w:rPr>
        <w:t xml:space="preserve"> 2023.</w:t>
      </w:r>
    </w:p>
    <w:p w:rsidR="005146C3" w:rsidRPr="007C0371" w:rsidRDefault="004976FD" w:rsidP="00DA6F4E">
      <w:pPr>
        <w:spacing w:line="480" w:lineRule="auto"/>
        <w:jc w:val="center"/>
        <w:rPr>
          <w:rFonts w:ascii="Times New Roman" w:hAnsi="Times New Roman" w:cs="Times New Roman"/>
          <w:sz w:val="24"/>
          <w:szCs w:val="24"/>
        </w:rPr>
      </w:pPr>
      <w:r>
        <w:rPr>
          <w:rFonts w:asciiTheme="majorBidi" w:eastAsia="MS Mincho" w:hAnsiTheme="majorBidi" w:cstheme="majorBidi"/>
          <w:bCs/>
          <w:noProof/>
          <w:sz w:val="24"/>
          <w:szCs w:val="24"/>
          <w:lang w:val="id-ID" w:eastAsia="id-ID"/>
        </w:rPr>
        <w:drawing>
          <wp:anchor distT="0" distB="0" distL="114300" distR="114300" simplePos="0" relativeHeight="251667456" behindDoc="0" locked="0" layoutInCell="1" allowOverlap="1">
            <wp:simplePos x="0" y="0"/>
            <wp:positionH relativeFrom="margin">
              <wp:posOffset>2674620</wp:posOffset>
            </wp:positionH>
            <wp:positionV relativeFrom="paragraph">
              <wp:posOffset>5492</wp:posOffset>
            </wp:positionV>
            <wp:extent cx="2948837" cy="3651566"/>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hatsApp_Image_2023-09-28_at_11.19.57-removebg-preview.png"/>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955492" cy="3659807"/>
                    </a:xfrm>
                    <a:prstGeom prst="rect">
                      <a:avLst/>
                    </a:prstGeom>
                  </pic:spPr>
                </pic:pic>
              </a:graphicData>
            </a:graphic>
          </wp:anchor>
        </w:drawing>
      </w:r>
      <w:r w:rsidR="005146C3" w:rsidRPr="007C0371">
        <w:rPr>
          <w:rFonts w:ascii="Times New Roman" w:hAnsi="Times New Roman" w:cs="Times New Roman"/>
          <w:sz w:val="24"/>
          <w:szCs w:val="24"/>
        </w:rPr>
        <w:t>Tim Penguji Skripsi</w:t>
      </w:r>
    </w:p>
    <w:p w:rsidR="005146C3" w:rsidRDefault="005146C3" w:rsidP="005146C3">
      <w:pPr>
        <w:spacing w:line="480" w:lineRule="auto"/>
        <w:jc w:val="both"/>
        <w:rPr>
          <w:rFonts w:ascii="Times New Roman" w:hAnsi="Times New Roman" w:cs="Times New Roman"/>
          <w:sz w:val="24"/>
          <w:szCs w:val="24"/>
        </w:rPr>
      </w:pPr>
      <w:r w:rsidRPr="007C0371">
        <w:rPr>
          <w:rFonts w:ascii="Times New Roman" w:hAnsi="Times New Roman" w:cs="Times New Roman"/>
          <w:sz w:val="24"/>
          <w:szCs w:val="24"/>
        </w:rPr>
        <w:t>Ketua,</w:t>
      </w:r>
    </w:p>
    <w:p w:rsidR="00DA6F4E" w:rsidRPr="00AB47E6" w:rsidRDefault="004253DD" w:rsidP="004253DD">
      <w:pPr>
        <w:spacing w:after="0" w:line="240" w:lineRule="auto"/>
        <w:ind w:right="12"/>
        <w:jc w:val="both"/>
        <w:rPr>
          <w:rFonts w:asciiTheme="majorBidi" w:eastAsia="MS Mincho" w:hAnsiTheme="majorBidi" w:cstheme="majorBidi"/>
          <w:bCs/>
          <w:sz w:val="24"/>
          <w:szCs w:val="24"/>
        </w:rPr>
      </w:pPr>
      <w:r>
        <w:rPr>
          <w:rFonts w:asciiTheme="majorBidi" w:eastAsia="MS Mincho" w:hAnsiTheme="majorBidi" w:cstheme="majorBidi"/>
          <w:bCs/>
          <w:sz w:val="24"/>
          <w:szCs w:val="24"/>
          <w:u w:val="single"/>
        </w:rPr>
        <w:t>Elizabeth Ika Hesti ANR</w:t>
      </w:r>
      <w:r w:rsidR="00DA6F4E" w:rsidRPr="005527C6">
        <w:rPr>
          <w:rFonts w:asciiTheme="majorBidi" w:eastAsia="MS Mincho" w:hAnsiTheme="majorBidi" w:cstheme="majorBidi"/>
          <w:bCs/>
          <w:sz w:val="24"/>
          <w:szCs w:val="24"/>
          <w:u w:val="single"/>
        </w:rPr>
        <w:t>, S.S, M.Hum.</w:t>
      </w:r>
    </w:p>
    <w:p w:rsidR="005146C3" w:rsidRDefault="00DA6F4E" w:rsidP="00AB47E6">
      <w:pPr>
        <w:spacing w:after="0" w:line="240" w:lineRule="auto"/>
        <w:ind w:right="12"/>
        <w:jc w:val="both"/>
        <w:rPr>
          <w:rFonts w:asciiTheme="majorBidi" w:eastAsia="MS Mincho" w:hAnsiTheme="majorBidi" w:cstheme="majorBidi"/>
          <w:bCs/>
          <w:sz w:val="24"/>
          <w:szCs w:val="24"/>
        </w:rPr>
      </w:pPr>
      <w:r w:rsidRPr="005527C6">
        <w:rPr>
          <w:rFonts w:asciiTheme="majorBidi" w:eastAsia="MS Mincho" w:hAnsiTheme="majorBidi" w:cstheme="majorBidi"/>
          <w:bCs/>
          <w:sz w:val="24"/>
          <w:szCs w:val="24"/>
        </w:rPr>
        <w:t xml:space="preserve">NIP. </w:t>
      </w:r>
      <w:r w:rsidR="004253DD">
        <w:rPr>
          <w:rFonts w:asciiTheme="majorBidi" w:eastAsia="MS Mincho" w:hAnsiTheme="majorBidi" w:cstheme="majorBidi"/>
          <w:bCs/>
          <w:sz w:val="24"/>
          <w:szCs w:val="24"/>
        </w:rPr>
        <w:t>197504182003122001</w:t>
      </w:r>
    </w:p>
    <w:p w:rsidR="00AB47E6" w:rsidRPr="00AB47E6" w:rsidRDefault="00AB47E6" w:rsidP="001C5683">
      <w:pPr>
        <w:spacing w:after="0" w:line="480" w:lineRule="auto"/>
        <w:ind w:right="12"/>
        <w:jc w:val="both"/>
        <w:rPr>
          <w:rFonts w:asciiTheme="majorBidi" w:eastAsia="MS Mincho" w:hAnsiTheme="majorBidi" w:cstheme="majorBidi"/>
          <w:bCs/>
          <w:sz w:val="24"/>
          <w:szCs w:val="24"/>
        </w:rPr>
      </w:pPr>
    </w:p>
    <w:p w:rsidR="005146C3" w:rsidRDefault="005146C3" w:rsidP="001C5683">
      <w:pPr>
        <w:spacing w:line="480" w:lineRule="auto"/>
        <w:jc w:val="both"/>
        <w:rPr>
          <w:rFonts w:ascii="Times New Roman" w:hAnsi="Times New Roman" w:cs="Times New Roman"/>
          <w:sz w:val="24"/>
          <w:szCs w:val="24"/>
        </w:rPr>
      </w:pPr>
      <w:r w:rsidRPr="007C0371">
        <w:rPr>
          <w:rFonts w:ascii="Times New Roman" w:hAnsi="Times New Roman" w:cs="Times New Roman"/>
          <w:sz w:val="24"/>
          <w:szCs w:val="24"/>
        </w:rPr>
        <w:t>Anggota I</w:t>
      </w:r>
    </w:p>
    <w:p w:rsidR="00F21C4A" w:rsidRPr="00AB47E6" w:rsidRDefault="00F21C4A" w:rsidP="00F21C4A">
      <w:pPr>
        <w:spacing w:after="0" w:line="240" w:lineRule="auto"/>
        <w:ind w:right="12"/>
        <w:jc w:val="both"/>
        <w:rPr>
          <w:rFonts w:asciiTheme="majorBidi" w:eastAsia="MS Mincho" w:hAnsiTheme="majorBidi" w:cstheme="majorBidi"/>
          <w:bCs/>
          <w:sz w:val="24"/>
          <w:szCs w:val="24"/>
        </w:rPr>
      </w:pPr>
      <w:r w:rsidRPr="005527C6">
        <w:rPr>
          <w:rFonts w:asciiTheme="majorBidi" w:eastAsia="MS Mincho" w:hAnsiTheme="majorBidi" w:cstheme="majorBidi"/>
          <w:bCs/>
          <w:sz w:val="24"/>
          <w:szCs w:val="24"/>
          <w:u w:val="single"/>
        </w:rPr>
        <w:t>Sriwahyu Istana Trahutami, S.S, M.Hum.</w:t>
      </w:r>
    </w:p>
    <w:p w:rsidR="00F21C4A" w:rsidRDefault="00F21C4A" w:rsidP="00F21C4A">
      <w:pPr>
        <w:spacing w:line="480" w:lineRule="auto"/>
        <w:jc w:val="both"/>
        <w:rPr>
          <w:rFonts w:asciiTheme="majorBidi" w:eastAsia="MS Mincho" w:hAnsiTheme="majorBidi" w:cstheme="majorBidi"/>
          <w:bCs/>
          <w:sz w:val="24"/>
          <w:szCs w:val="24"/>
        </w:rPr>
      </w:pPr>
      <w:r w:rsidRPr="005527C6">
        <w:rPr>
          <w:rFonts w:asciiTheme="majorBidi" w:eastAsia="MS Mincho" w:hAnsiTheme="majorBidi" w:cstheme="majorBidi"/>
          <w:bCs/>
          <w:sz w:val="24"/>
          <w:szCs w:val="24"/>
        </w:rPr>
        <w:t xml:space="preserve">NIP. </w:t>
      </w:r>
      <w:r>
        <w:rPr>
          <w:rFonts w:asciiTheme="majorBidi" w:eastAsia="MS Mincho" w:hAnsiTheme="majorBidi" w:cstheme="majorBidi"/>
          <w:bCs/>
          <w:sz w:val="24"/>
          <w:szCs w:val="24"/>
        </w:rPr>
        <w:t>197403012000122001</w:t>
      </w:r>
    </w:p>
    <w:p w:rsidR="00F21C4A" w:rsidRPr="007C0371" w:rsidRDefault="00F21C4A" w:rsidP="00F21C4A">
      <w:pPr>
        <w:spacing w:line="480" w:lineRule="auto"/>
        <w:jc w:val="both"/>
        <w:rPr>
          <w:rFonts w:ascii="Times New Roman" w:hAnsi="Times New Roman" w:cs="Times New Roman"/>
          <w:sz w:val="24"/>
          <w:szCs w:val="24"/>
        </w:rPr>
      </w:pPr>
      <w:r w:rsidRPr="007C0371">
        <w:rPr>
          <w:rFonts w:ascii="Times New Roman" w:hAnsi="Times New Roman" w:cs="Times New Roman"/>
          <w:sz w:val="24"/>
          <w:szCs w:val="24"/>
        </w:rPr>
        <w:t>Anggota II</w:t>
      </w:r>
    </w:p>
    <w:p w:rsidR="004253DD" w:rsidRPr="00AB47E6" w:rsidRDefault="004253DD" w:rsidP="004253DD">
      <w:pPr>
        <w:spacing w:after="0" w:line="240" w:lineRule="auto"/>
        <w:ind w:right="12"/>
        <w:jc w:val="both"/>
        <w:rPr>
          <w:rFonts w:asciiTheme="majorBidi" w:eastAsia="MS Mincho" w:hAnsiTheme="majorBidi" w:cstheme="majorBidi"/>
          <w:bCs/>
          <w:sz w:val="24"/>
          <w:szCs w:val="24"/>
        </w:rPr>
      </w:pPr>
      <w:r>
        <w:rPr>
          <w:rFonts w:asciiTheme="majorBidi" w:eastAsia="MS Mincho" w:hAnsiTheme="majorBidi" w:cstheme="majorBidi"/>
          <w:bCs/>
          <w:sz w:val="24"/>
          <w:szCs w:val="24"/>
          <w:u w:val="single"/>
        </w:rPr>
        <w:t>Reny Wiyatasari</w:t>
      </w:r>
      <w:r w:rsidRPr="005527C6">
        <w:rPr>
          <w:rFonts w:asciiTheme="majorBidi" w:eastAsia="MS Mincho" w:hAnsiTheme="majorBidi" w:cstheme="majorBidi"/>
          <w:bCs/>
          <w:sz w:val="24"/>
          <w:szCs w:val="24"/>
          <w:u w:val="single"/>
        </w:rPr>
        <w:t>, S.S, M.Hum.</w:t>
      </w:r>
    </w:p>
    <w:p w:rsidR="005146C3" w:rsidRPr="007C0371" w:rsidRDefault="004253DD" w:rsidP="005146C3">
      <w:pPr>
        <w:spacing w:line="480" w:lineRule="auto"/>
        <w:jc w:val="both"/>
        <w:rPr>
          <w:rFonts w:ascii="Times New Roman" w:hAnsi="Times New Roman" w:cs="Times New Roman"/>
          <w:sz w:val="24"/>
          <w:szCs w:val="24"/>
        </w:rPr>
      </w:pPr>
      <w:r w:rsidRPr="005527C6">
        <w:rPr>
          <w:rFonts w:asciiTheme="majorBidi" w:eastAsia="MS Mincho" w:hAnsiTheme="majorBidi" w:cstheme="majorBidi"/>
          <w:bCs/>
          <w:sz w:val="24"/>
          <w:szCs w:val="24"/>
        </w:rPr>
        <w:t xml:space="preserve">NIP. </w:t>
      </w:r>
      <w:r w:rsidR="003E71BB">
        <w:rPr>
          <w:rFonts w:asciiTheme="majorBidi" w:eastAsia="MS Mincho" w:hAnsiTheme="majorBidi" w:cstheme="majorBidi"/>
          <w:bCs/>
          <w:sz w:val="24"/>
          <w:szCs w:val="24"/>
        </w:rPr>
        <w:t>197603042014042001</w:t>
      </w:r>
    </w:p>
    <w:p w:rsidR="00F21C4A" w:rsidRPr="007C0371" w:rsidRDefault="00F21C4A" w:rsidP="005146C3">
      <w:pPr>
        <w:spacing w:line="480" w:lineRule="auto"/>
        <w:jc w:val="both"/>
        <w:rPr>
          <w:rFonts w:ascii="Times New Roman" w:hAnsi="Times New Roman" w:cs="Times New Roman"/>
          <w:sz w:val="24"/>
          <w:szCs w:val="24"/>
        </w:rPr>
      </w:pPr>
    </w:p>
    <w:p w:rsidR="005146C3" w:rsidRPr="007C0371" w:rsidRDefault="008E5C9D" w:rsidP="003E71BB">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666432" behindDoc="0" locked="0" layoutInCell="1" allowOverlap="1">
            <wp:simplePos x="0" y="0"/>
            <wp:positionH relativeFrom="margin">
              <wp:posOffset>1150619</wp:posOffset>
            </wp:positionH>
            <wp:positionV relativeFrom="paragraph">
              <wp:posOffset>178435</wp:posOffset>
            </wp:positionV>
            <wp:extent cx="2638425" cy="174307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_Image_2023-09-28_at_11.12.54-removebg-preview.png"/>
                    <pic:cNvPicPr/>
                  </pic:nvPicPr>
                  <pic:blipFill>
                    <a:blip r:embed="rId13">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14:imgLayer r:embed="rId14">
                              <a14:imgEffect>
                                <a14:sharpenSoften amount="25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638425" cy="1743075"/>
                    </a:xfrm>
                    <a:prstGeom prst="rect">
                      <a:avLst/>
                    </a:prstGeom>
                  </pic:spPr>
                </pic:pic>
              </a:graphicData>
            </a:graphic>
          </wp:anchor>
        </w:drawing>
      </w:r>
      <w:r w:rsidR="005146C3" w:rsidRPr="007C0371">
        <w:rPr>
          <w:rFonts w:ascii="Times New Roman" w:hAnsi="Times New Roman" w:cs="Times New Roman"/>
          <w:sz w:val="24"/>
          <w:szCs w:val="24"/>
        </w:rPr>
        <w:t>Dekan Fakultas Ilmu Budaya Universitas Diponegoro</w:t>
      </w:r>
    </w:p>
    <w:p w:rsidR="005146C3" w:rsidRDefault="005146C3" w:rsidP="005146C3">
      <w:pPr>
        <w:spacing w:line="480" w:lineRule="auto"/>
        <w:jc w:val="both"/>
        <w:rPr>
          <w:rFonts w:ascii="Times New Roman" w:hAnsi="Times New Roman" w:cs="Times New Roman"/>
          <w:sz w:val="24"/>
          <w:szCs w:val="24"/>
        </w:rPr>
      </w:pPr>
    </w:p>
    <w:p w:rsidR="003E71BB" w:rsidRPr="007C0371" w:rsidRDefault="003E71BB" w:rsidP="005146C3">
      <w:pPr>
        <w:spacing w:line="480" w:lineRule="auto"/>
        <w:jc w:val="both"/>
        <w:rPr>
          <w:rFonts w:ascii="Times New Roman" w:hAnsi="Times New Roman" w:cs="Times New Roman"/>
          <w:sz w:val="24"/>
          <w:szCs w:val="24"/>
        </w:rPr>
      </w:pPr>
    </w:p>
    <w:p w:rsidR="00F21C4A" w:rsidRDefault="00F21C4A" w:rsidP="00AA2F6D">
      <w:pPr>
        <w:spacing w:after="0" w:line="240" w:lineRule="auto"/>
        <w:ind w:right="12"/>
        <w:jc w:val="center"/>
        <w:rPr>
          <w:rFonts w:asciiTheme="majorBidi" w:eastAsia="MS Mincho" w:hAnsiTheme="majorBidi" w:cstheme="majorBidi"/>
          <w:bCs/>
          <w:sz w:val="24"/>
          <w:szCs w:val="24"/>
          <w:u w:val="single"/>
        </w:rPr>
      </w:pPr>
    </w:p>
    <w:p w:rsidR="008E5C9D" w:rsidRDefault="008E5C9D" w:rsidP="00AA2F6D">
      <w:pPr>
        <w:spacing w:after="0" w:line="240" w:lineRule="auto"/>
        <w:ind w:right="12"/>
        <w:jc w:val="center"/>
        <w:rPr>
          <w:rFonts w:asciiTheme="majorBidi" w:eastAsia="MS Mincho" w:hAnsiTheme="majorBidi" w:cstheme="majorBidi"/>
          <w:bCs/>
          <w:sz w:val="24"/>
          <w:szCs w:val="24"/>
          <w:u w:val="single"/>
        </w:rPr>
      </w:pPr>
    </w:p>
    <w:p w:rsidR="008E5C9D" w:rsidRPr="00AA2F6D" w:rsidRDefault="008E5C9D" w:rsidP="00AA2F6D">
      <w:pPr>
        <w:spacing w:after="0" w:line="240" w:lineRule="auto"/>
        <w:ind w:right="12"/>
        <w:jc w:val="center"/>
        <w:rPr>
          <w:rFonts w:asciiTheme="majorBidi" w:eastAsia="MS Mincho" w:hAnsiTheme="majorBidi" w:cstheme="majorBidi"/>
          <w:bCs/>
          <w:sz w:val="24"/>
          <w:szCs w:val="24"/>
        </w:rPr>
      </w:pPr>
    </w:p>
    <w:p w:rsidR="005146C3" w:rsidRPr="007C0371" w:rsidRDefault="005146C3" w:rsidP="009B6D4D">
      <w:pPr>
        <w:pStyle w:val="Heading1"/>
        <w:spacing w:line="480" w:lineRule="auto"/>
      </w:pPr>
      <w:bookmarkStart w:id="5" w:name="_Toc144274678"/>
      <w:r w:rsidRPr="007C0371">
        <w:t>MOTTO DAN PERSEMBAHAN</w:t>
      </w:r>
      <w:bookmarkEnd w:id="5"/>
    </w:p>
    <w:p w:rsidR="00B530A9" w:rsidRDefault="00F24F98" w:rsidP="005146C3">
      <w:pPr>
        <w:spacing w:line="480" w:lineRule="auto"/>
        <w:jc w:val="both"/>
        <w:rPr>
          <w:rFonts w:ascii="Times New Roman" w:hAnsi="Times New Roman" w:cs="Times New Roman"/>
          <w:sz w:val="24"/>
        </w:rPr>
      </w:pPr>
      <w:r>
        <w:rPr>
          <w:rFonts w:ascii="Times New Roman" w:hAnsi="Times New Roman" w:cs="Times New Roman"/>
          <w:sz w:val="24"/>
        </w:rPr>
        <w:lastRenderedPageBreak/>
        <w:t>“</w:t>
      </w:r>
      <w:r w:rsidR="00B530A9">
        <w:rPr>
          <w:rFonts w:ascii="Times New Roman" w:hAnsi="Times New Roman" w:cs="Times New Roman"/>
          <w:sz w:val="24"/>
        </w:rPr>
        <w:t>Sesungguhnya setelah kesulitan itu ada kemudahan, maka apabila kamu telah selesai (dari suatu urusan), tetaplah bekerja keras (</w:t>
      </w:r>
      <w:r w:rsidR="008D631C">
        <w:rPr>
          <w:rFonts w:ascii="Times New Roman" w:hAnsi="Times New Roman" w:cs="Times New Roman"/>
          <w:sz w:val="24"/>
        </w:rPr>
        <w:t>untuk urusan yang lain)</w:t>
      </w:r>
      <w:r>
        <w:rPr>
          <w:rFonts w:ascii="Times New Roman" w:hAnsi="Times New Roman" w:cs="Times New Roman"/>
          <w:sz w:val="24"/>
        </w:rPr>
        <w:t>.”</w:t>
      </w:r>
    </w:p>
    <w:p w:rsidR="008D631C" w:rsidRDefault="004B6516" w:rsidP="008D631C">
      <w:pPr>
        <w:spacing w:line="480" w:lineRule="auto"/>
        <w:jc w:val="center"/>
        <w:rPr>
          <w:rFonts w:ascii="Times New Roman" w:hAnsi="Times New Roman" w:cs="Times New Roman"/>
          <w:sz w:val="24"/>
        </w:rPr>
      </w:pPr>
      <w:r>
        <w:rPr>
          <w:rFonts w:ascii="Times New Roman" w:hAnsi="Times New Roman" w:cs="Times New Roman"/>
          <w:sz w:val="24"/>
        </w:rPr>
        <w:t>(</w:t>
      </w:r>
      <w:r w:rsidR="008D631C">
        <w:rPr>
          <w:rFonts w:ascii="Times New Roman" w:hAnsi="Times New Roman" w:cs="Times New Roman"/>
          <w:sz w:val="24"/>
        </w:rPr>
        <w:t>QS. Al-Insyirah: 6-7</w:t>
      </w:r>
      <w:r>
        <w:rPr>
          <w:rFonts w:ascii="Times New Roman" w:hAnsi="Times New Roman" w:cs="Times New Roman"/>
          <w:sz w:val="24"/>
        </w:rPr>
        <w:t>)</w:t>
      </w:r>
    </w:p>
    <w:p w:rsidR="005146C3" w:rsidRDefault="00180764" w:rsidP="005146C3">
      <w:pPr>
        <w:spacing w:line="480" w:lineRule="auto"/>
        <w:jc w:val="both"/>
        <w:rPr>
          <w:rFonts w:ascii="Times New Roman" w:hAnsi="Times New Roman" w:cs="Times New Roman"/>
          <w:sz w:val="24"/>
        </w:rPr>
      </w:pPr>
      <w:r>
        <w:rPr>
          <w:rFonts w:ascii="Times New Roman" w:hAnsi="Times New Roman" w:cs="Times New Roman"/>
          <w:sz w:val="24"/>
        </w:rPr>
        <w:t>“</w:t>
      </w:r>
      <w:r w:rsidRPr="00180764">
        <w:rPr>
          <w:rFonts w:ascii="Times New Roman" w:hAnsi="Times New Roman" w:cs="Times New Roman"/>
          <w:sz w:val="24"/>
        </w:rPr>
        <w:t>Pengetahuan yang baik adalah yang memberikan manfaat, bukan hanya diingat</w:t>
      </w:r>
      <w:r>
        <w:rPr>
          <w:rFonts w:ascii="Times New Roman" w:hAnsi="Times New Roman" w:cs="Times New Roman"/>
          <w:sz w:val="24"/>
        </w:rPr>
        <w:t>”</w:t>
      </w:r>
    </w:p>
    <w:p w:rsidR="00ED1DA2" w:rsidRDefault="004B6516" w:rsidP="008D631C">
      <w:pPr>
        <w:spacing w:line="480" w:lineRule="auto"/>
        <w:jc w:val="center"/>
        <w:rPr>
          <w:rFonts w:ascii="Times New Roman" w:hAnsi="Times New Roman" w:cs="Times New Roman"/>
          <w:sz w:val="24"/>
        </w:rPr>
      </w:pPr>
      <w:r>
        <w:rPr>
          <w:rFonts w:ascii="Times New Roman" w:hAnsi="Times New Roman" w:cs="Times New Roman"/>
          <w:sz w:val="24"/>
        </w:rPr>
        <w:t>(</w:t>
      </w:r>
      <w:r w:rsidR="00180764">
        <w:rPr>
          <w:rFonts w:ascii="Times New Roman" w:hAnsi="Times New Roman" w:cs="Times New Roman"/>
          <w:sz w:val="24"/>
        </w:rPr>
        <w:t>Imam Syafi’i</w:t>
      </w:r>
      <w:r>
        <w:rPr>
          <w:rFonts w:ascii="Times New Roman" w:hAnsi="Times New Roman" w:cs="Times New Roman"/>
          <w:sz w:val="24"/>
        </w:rPr>
        <w:t>)</w:t>
      </w:r>
    </w:p>
    <w:p w:rsidR="00180764" w:rsidRDefault="00180764" w:rsidP="00180764">
      <w:pPr>
        <w:spacing w:line="480" w:lineRule="auto"/>
        <w:jc w:val="center"/>
        <w:rPr>
          <w:rFonts w:ascii="Times New Roman" w:hAnsi="Times New Roman" w:cs="Times New Roman"/>
          <w:sz w:val="24"/>
        </w:rPr>
      </w:pPr>
      <w:r>
        <w:rPr>
          <w:rFonts w:ascii="Times New Roman" w:hAnsi="Times New Roman" w:cs="Times New Roman"/>
          <w:sz w:val="24"/>
        </w:rPr>
        <w:t>“</w:t>
      </w:r>
      <w:r w:rsidRPr="00F24F98">
        <w:rPr>
          <w:rFonts w:ascii="Times New Roman" w:hAnsi="Times New Roman" w:cs="Times New Roman"/>
          <w:i/>
          <w:sz w:val="24"/>
        </w:rPr>
        <w:t>Do</w:t>
      </w:r>
      <w:r w:rsidR="00ED1DA2" w:rsidRPr="00F24F98">
        <w:rPr>
          <w:rFonts w:ascii="Times New Roman" w:hAnsi="Times New Roman" w:cs="Times New Roman"/>
          <w:i/>
          <w:sz w:val="24"/>
        </w:rPr>
        <w:t xml:space="preserve"> the ordinary things in an</w:t>
      </w:r>
      <w:r w:rsidRPr="00F24F98">
        <w:rPr>
          <w:rFonts w:ascii="Times New Roman" w:hAnsi="Times New Roman" w:cs="Times New Roman"/>
          <w:i/>
          <w:sz w:val="24"/>
        </w:rPr>
        <w:t xml:space="preserve"> extraordinary way</w:t>
      </w:r>
      <w:r>
        <w:rPr>
          <w:rFonts w:ascii="Times New Roman" w:hAnsi="Times New Roman" w:cs="Times New Roman"/>
          <w:sz w:val="24"/>
        </w:rPr>
        <w:t>”</w:t>
      </w:r>
    </w:p>
    <w:p w:rsidR="00ED1DA2" w:rsidRDefault="004B6516" w:rsidP="00180764">
      <w:pPr>
        <w:spacing w:line="480" w:lineRule="auto"/>
        <w:jc w:val="center"/>
        <w:rPr>
          <w:rFonts w:ascii="Times New Roman" w:hAnsi="Times New Roman" w:cs="Times New Roman"/>
          <w:sz w:val="24"/>
        </w:rPr>
      </w:pPr>
      <w:r>
        <w:rPr>
          <w:rFonts w:ascii="Times New Roman" w:hAnsi="Times New Roman" w:cs="Times New Roman"/>
          <w:sz w:val="24"/>
        </w:rPr>
        <w:t>(</w:t>
      </w:r>
      <w:r w:rsidR="00ED1DA2">
        <w:rPr>
          <w:rFonts w:ascii="Times New Roman" w:hAnsi="Times New Roman" w:cs="Times New Roman"/>
          <w:sz w:val="24"/>
        </w:rPr>
        <w:t>Unknown</w:t>
      </w:r>
      <w:r>
        <w:rPr>
          <w:rFonts w:ascii="Times New Roman" w:hAnsi="Times New Roman" w:cs="Times New Roman"/>
          <w:sz w:val="24"/>
        </w:rPr>
        <w:t>)</w:t>
      </w:r>
    </w:p>
    <w:p w:rsidR="005146C3" w:rsidRPr="007C0371" w:rsidRDefault="008D631C" w:rsidP="00AA417B">
      <w:pPr>
        <w:spacing w:line="480" w:lineRule="auto"/>
        <w:jc w:val="center"/>
        <w:rPr>
          <w:rFonts w:ascii="Times New Roman" w:hAnsi="Times New Roman" w:cs="Times New Roman"/>
          <w:sz w:val="24"/>
          <w:szCs w:val="24"/>
        </w:rPr>
      </w:pPr>
      <w:r>
        <w:rPr>
          <w:rFonts w:ascii="Times New Roman" w:hAnsi="Times New Roman" w:cs="Times New Roman"/>
          <w:sz w:val="24"/>
        </w:rPr>
        <w:t>“Orang lain ga akan</w:t>
      </w:r>
      <w:r w:rsidR="0030490D">
        <w:rPr>
          <w:rFonts w:ascii="Times New Roman" w:hAnsi="Times New Roman" w:cs="Times New Roman"/>
          <w:sz w:val="24"/>
        </w:rPr>
        <w:t xml:space="preserve"> bisa</w:t>
      </w:r>
      <w:r>
        <w:rPr>
          <w:rFonts w:ascii="Times New Roman" w:hAnsi="Times New Roman" w:cs="Times New Roman"/>
          <w:sz w:val="24"/>
        </w:rPr>
        <w:t xml:space="preserve"> paham </w:t>
      </w:r>
      <w:r w:rsidRPr="004B6516">
        <w:rPr>
          <w:rFonts w:ascii="Times New Roman" w:hAnsi="Times New Roman" w:cs="Times New Roman"/>
          <w:i/>
          <w:sz w:val="24"/>
        </w:rPr>
        <w:t>struggle</w:t>
      </w:r>
      <w:r>
        <w:rPr>
          <w:rFonts w:ascii="Times New Roman" w:hAnsi="Times New Roman" w:cs="Times New Roman"/>
          <w:sz w:val="24"/>
        </w:rPr>
        <w:t xml:space="preserve"> dan masa sulitnya kita, yang mereka ingin tau hanya bagian </w:t>
      </w:r>
      <w:r w:rsidRPr="004B6516">
        <w:rPr>
          <w:rFonts w:ascii="Times New Roman" w:hAnsi="Times New Roman" w:cs="Times New Roman"/>
          <w:i/>
          <w:sz w:val="24"/>
        </w:rPr>
        <w:t>success stories</w:t>
      </w:r>
      <w:r>
        <w:rPr>
          <w:rFonts w:ascii="Times New Roman" w:hAnsi="Times New Roman" w:cs="Times New Roman"/>
          <w:sz w:val="24"/>
        </w:rPr>
        <w:t xml:space="preserve">nya aja. Jadi, berjuanglah untuk diri sendiri </w:t>
      </w:r>
      <w:r w:rsidR="0030490D">
        <w:rPr>
          <w:rFonts w:ascii="Times New Roman" w:hAnsi="Times New Roman" w:cs="Times New Roman"/>
          <w:sz w:val="24"/>
        </w:rPr>
        <w:t>walaupun ga ada yang tepuk tangan, kelak diri kita di masa depan akan sangat bangga dengan apa yang kita perjuangkan hari ini.”</w:t>
      </w:r>
    </w:p>
    <w:p w:rsidR="00172C17" w:rsidRDefault="00172C17" w:rsidP="00AA417B">
      <w:pPr>
        <w:spacing w:after="0" w:line="480" w:lineRule="auto"/>
        <w:ind w:right="492"/>
        <w:rPr>
          <w:rFonts w:asciiTheme="majorBidi" w:eastAsia="MS Mincho" w:hAnsiTheme="majorBidi" w:cstheme="majorBidi"/>
          <w:bCs/>
          <w:sz w:val="24"/>
          <w:szCs w:val="24"/>
        </w:rPr>
      </w:pPr>
    </w:p>
    <w:p w:rsidR="004B6516" w:rsidRDefault="004B6516" w:rsidP="00AA417B">
      <w:pPr>
        <w:spacing w:after="0" w:line="480" w:lineRule="auto"/>
        <w:ind w:right="492"/>
        <w:rPr>
          <w:rFonts w:asciiTheme="majorBidi" w:eastAsia="MS Mincho" w:hAnsiTheme="majorBidi" w:cstheme="majorBidi"/>
          <w:bCs/>
          <w:sz w:val="24"/>
          <w:szCs w:val="24"/>
        </w:rPr>
      </w:pPr>
    </w:p>
    <w:p w:rsidR="00172C17" w:rsidRDefault="00172C17" w:rsidP="00172C17">
      <w:pPr>
        <w:spacing w:after="0" w:line="480" w:lineRule="auto"/>
        <w:ind w:right="12"/>
        <w:jc w:val="right"/>
        <w:rPr>
          <w:rFonts w:asciiTheme="majorBidi" w:eastAsia="MS Mincho" w:hAnsiTheme="majorBidi" w:cstheme="majorBidi"/>
          <w:bCs/>
          <w:sz w:val="24"/>
          <w:szCs w:val="24"/>
        </w:rPr>
      </w:pPr>
      <w:r w:rsidRPr="005527C6">
        <w:rPr>
          <w:rFonts w:asciiTheme="majorBidi" w:eastAsia="MS Mincho" w:hAnsiTheme="majorBidi" w:cstheme="majorBidi"/>
          <w:bCs/>
          <w:sz w:val="24"/>
          <w:szCs w:val="24"/>
        </w:rPr>
        <w:t>Skripsi ini penulis persembah</w:t>
      </w:r>
      <w:r w:rsidR="00182239">
        <w:rPr>
          <w:rFonts w:asciiTheme="majorBidi" w:eastAsia="MS Mincho" w:hAnsiTheme="majorBidi" w:cstheme="majorBidi"/>
          <w:bCs/>
          <w:sz w:val="24"/>
          <w:szCs w:val="24"/>
        </w:rPr>
        <w:t>k</w:t>
      </w:r>
      <w:r w:rsidRPr="005527C6">
        <w:rPr>
          <w:rFonts w:asciiTheme="majorBidi" w:eastAsia="MS Mincho" w:hAnsiTheme="majorBidi" w:cstheme="majorBidi"/>
          <w:bCs/>
          <w:sz w:val="24"/>
          <w:szCs w:val="24"/>
        </w:rPr>
        <w:t xml:space="preserve">an untuk keluarga sederhana tercinta, Bapak, Mamak, </w:t>
      </w:r>
      <w:r>
        <w:rPr>
          <w:rFonts w:asciiTheme="majorBidi" w:eastAsia="MS Mincho" w:hAnsiTheme="majorBidi" w:cstheme="majorBidi"/>
          <w:bCs/>
          <w:sz w:val="24"/>
          <w:szCs w:val="24"/>
        </w:rPr>
        <w:t xml:space="preserve">Ahza, dan (Almh) mbah Salamah </w:t>
      </w:r>
      <w:r w:rsidRPr="005527C6">
        <w:rPr>
          <w:rFonts w:asciiTheme="majorBidi" w:eastAsia="MS Mincho" w:hAnsiTheme="majorBidi" w:cstheme="majorBidi"/>
          <w:bCs/>
          <w:sz w:val="24"/>
          <w:szCs w:val="24"/>
        </w:rPr>
        <w:t>yang selalu mendukung dan mendoakan dalam setiap langkah penulis.</w:t>
      </w:r>
      <w:r w:rsidR="00AA417B">
        <w:rPr>
          <w:rFonts w:asciiTheme="majorBidi" w:eastAsia="MS Mincho" w:hAnsiTheme="majorBidi" w:cstheme="majorBidi"/>
          <w:bCs/>
          <w:sz w:val="24"/>
          <w:szCs w:val="24"/>
        </w:rPr>
        <w:t xml:space="preserve"> Serta semua pihak yang selalu bertanya:</w:t>
      </w:r>
    </w:p>
    <w:p w:rsidR="00AA417B" w:rsidRDefault="0070051F" w:rsidP="00172C17">
      <w:pPr>
        <w:spacing w:after="0" w:line="480" w:lineRule="auto"/>
        <w:ind w:right="12"/>
        <w:jc w:val="right"/>
        <w:rPr>
          <w:rFonts w:asciiTheme="majorBidi" w:eastAsia="MS Mincho" w:hAnsiTheme="majorBidi" w:cstheme="majorBidi"/>
          <w:bCs/>
          <w:sz w:val="24"/>
          <w:szCs w:val="24"/>
        </w:rPr>
      </w:pPr>
      <w:r>
        <w:rPr>
          <w:rFonts w:asciiTheme="majorBidi" w:eastAsia="MS Mincho" w:hAnsiTheme="majorBidi" w:cstheme="majorBidi"/>
          <w:bCs/>
          <w:sz w:val="24"/>
          <w:szCs w:val="24"/>
        </w:rPr>
        <w:t xml:space="preserve">“Kapan sidang?” </w:t>
      </w:r>
    </w:p>
    <w:p w:rsidR="0070051F" w:rsidRDefault="0070051F" w:rsidP="00172C17">
      <w:pPr>
        <w:spacing w:after="0" w:line="480" w:lineRule="auto"/>
        <w:ind w:right="12"/>
        <w:jc w:val="right"/>
        <w:rPr>
          <w:rFonts w:asciiTheme="majorBidi" w:eastAsia="MS Mincho" w:hAnsiTheme="majorBidi" w:cstheme="majorBidi"/>
          <w:bCs/>
          <w:sz w:val="24"/>
          <w:szCs w:val="24"/>
        </w:rPr>
      </w:pPr>
      <w:r>
        <w:rPr>
          <w:rFonts w:asciiTheme="majorBidi" w:eastAsia="MS Mincho" w:hAnsiTheme="majorBidi" w:cstheme="majorBidi"/>
          <w:bCs/>
          <w:sz w:val="24"/>
          <w:szCs w:val="24"/>
        </w:rPr>
        <w:t>“Kapan wisuda?”</w:t>
      </w:r>
    </w:p>
    <w:p w:rsidR="0070051F" w:rsidRDefault="0070051F" w:rsidP="00172C17">
      <w:pPr>
        <w:spacing w:after="0" w:line="480" w:lineRule="auto"/>
        <w:ind w:right="12"/>
        <w:jc w:val="right"/>
        <w:rPr>
          <w:rFonts w:asciiTheme="majorBidi" w:eastAsia="MS Mincho" w:hAnsiTheme="majorBidi" w:cstheme="majorBidi"/>
          <w:bCs/>
          <w:sz w:val="24"/>
          <w:szCs w:val="24"/>
        </w:rPr>
      </w:pPr>
      <w:r>
        <w:rPr>
          <w:rFonts w:asciiTheme="majorBidi" w:eastAsia="MS Mincho" w:hAnsiTheme="majorBidi" w:cstheme="majorBidi"/>
          <w:bCs/>
          <w:sz w:val="24"/>
          <w:szCs w:val="24"/>
        </w:rPr>
        <w:t>“Kapan nyusul?”</w:t>
      </w:r>
    </w:p>
    <w:p w:rsidR="00172C17" w:rsidRPr="00172C17" w:rsidRDefault="005E0B0A" w:rsidP="00F24F98">
      <w:pPr>
        <w:spacing w:after="0" w:line="480" w:lineRule="auto"/>
        <w:ind w:right="12"/>
        <w:jc w:val="right"/>
        <w:rPr>
          <w:rFonts w:asciiTheme="majorBidi" w:eastAsia="MS Mincho" w:hAnsiTheme="majorBidi" w:cstheme="majorBidi"/>
          <w:bCs/>
          <w:sz w:val="24"/>
          <w:szCs w:val="24"/>
        </w:rPr>
      </w:pPr>
      <w:r>
        <w:rPr>
          <w:rFonts w:asciiTheme="majorBidi" w:eastAsia="MS Mincho" w:hAnsiTheme="majorBidi" w:cstheme="majorBidi"/>
          <w:bCs/>
          <w:sz w:val="24"/>
          <w:szCs w:val="24"/>
        </w:rPr>
        <w:t>dan semacam</w:t>
      </w:r>
      <w:r w:rsidR="0070051F">
        <w:rPr>
          <w:rFonts w:asciiTheme="majorBidi" w:eastAsia="MS Mincho" w:hAnsiTheme="majorBidi" w:cstheme="majorBidi"/>
          <w:bCs/>
          <w:sz w:val="24"/>
          <w:szCs w:val="24"/>
        </w:rPr>
        <w:t>nya.</w:t>
      </w:r>
    </w:p>
    <w:p w:rsidR="005146C3" w:rsidRPr="007C0371" w:rsidRDefault="005146C3" w:rsidP="009B6D4D">
      <w:pPr>
        <w:pStyle w:val="Heading1"/>
        <w:spacing w:line="480" w:lineRule="auto"/>
      </w:pPr>
      <w:bookmarkStart w:id="6" w:name="_Toc144274679"/>
      <w:r w:rsidRPr="007C0371">
        <w:t>PRAKATA</w:t>
      </w:r>
      <w:bookmarkEnd w:id="6"/>
    </w:p>
    <w:p w:rsidR="005146C3" w:rsidRPr="007C0371" w:rsidRDefault="005146C3" w:rsidP="005146C3">
      <w:pPr>
        <w:spacing w:after="0" w:line="480" w:lineRule="auto"/>
        <w:ind w:right="12" w:firstLine="720"/>
        <w:jc w:val="both"/>
        <w:rPr>
          <w:rFonts w:asciiTheme="majorBidi" w:eastAsia="MS Mincho" w:hAnsiTheme="majorBidi" w:cstheme="majorBidi"/>
          <w:sz w:val="24"/>
        </w:rPr>
      </w:pPr>
      <w:r w:rsidRPr="007C0371">
        <w:rPr>
          <w:rFonts w:asciiTheme="majorBidi" w:eastAsia="MS Mincho" w:hAnsiTheme="majorBidi" w:cstheme="majorBidi"/>
          <w:sz w:val="24"/>
        </w:rPr>
        <w:lastRenderedPageBreak/>
        <w:t>Puji dan syukur kehadirat Allah SWT Yang Maha Pemberi Petunjukdan Pertolongan atas taufik dan hidayah-Nya, sehingga penulis dapat menyelesaikan skripsi dengan judul “Analisis Kontrastif Abreviasi Bahasa Slang Jepang dan Indonesia”. Shalawat serta salam kepada Nabi Agung Muhammad SAW senantiasa mengiringi langkah penulis dalam menyelesaikan skripsi ini.</w:t>
      </w:r>
    </w:p>
    <w:p w:rsidR="005146C3" w:rsidRPr="007C0371" w:rsidRDefault="005146C3" w:rsidP="005146C3">
      <w:pPr>
        <w:spacing w:after="0" w:line="480" w:lineRule="auto"/>
        <w:ind w:right="12" w:firstLine="720"/>
        <w:jc w:val="both"/>
        <w:rPr>
          <w:rFonts w:asciiTheme="majorBidi" w:eastAsia="MS Mincho" w:hAnsiTheme="majorBidi" w:cstheme="majorBidi"/>
          <w:sz w:val="24"/>
        </w:rPr>
      </w:pPr>
      <w:r w:rsidRPr="007C0371">
        <w:rPr>
          <w:rFonts w:asciiTheme="majorBidi" w:eastAsia="MS Mincho" w:hAnsiTheme="majorBidi" w:cstheme="majorBidi"/>
          <w:sz w:val="24"/>
        </w:rPr>
        <w:t>Penulisan skripsi ini sebagai salah satu syarat untuk menyelesaikan program studi S-1 Bahasa dan Kebudayaan Jepang Fakultas Ilmu Budaya Universitas Diponegoro. Proses penulisan skripsi ini dari awal hingga akhir tidak terlepas dari bantuan, bimbingan, dan dukungan dari berbagai pihak baik secara langsung maupun tidak langsung. Oleh karena itu, penulis ingin menyampaikan terima kasih kepada:</w:t>
      </w:r>
    </w:p>
    <w:p w:rsidR="005146C3" w:rsidRPr="007C0371" w:rsidRDefault="005146C3" w:rsidP="000D1579">
      <w:pPr>
        <w:pStyle w:val="ListParagraph"/>
        <w:numPr>
          <w:ilvl w:val="0"/>
          <w:numId w:val="75"/>
        </w:numPr>
        <w:spacing w:after="0" w:line="480" w:lineRule="auto"/>
        <w:ind w:left="426" w:right="12" w:hanging="426"/>
        <w:jc w:val="both"/>
        <w:rPr>
          <w:rFonts w:asciiTheme="majorBidi" w:hAnsiTheme="majorBidi" w:cstheme="majorBidi"/>
          <w:sz w:val="32"/>
        </w:rPr>
      </w:pPr>
      <w:r w:rsidRPr="007C0371">
        <w:rPr>
          <w:rFonts w:asciiTheme="majorBidi" w:hAnsiTheme="majorBidi" w:cstheme="majorBidi"/>
          <w:sz w:val="24"/>
        </w:rPr>
        <w:t>Allah SWT yang dengan rahmat dan pertolongan-Nya, penulis dapat mencapai tahap ini.</w:t>
      </w:r>
    </w:p>
    <w:p w:rsidR="005146C3" w:rsidRPr="007C0371" w:rsidRDefault="005146C3" w:rsidP="000D1579">
      <w:pPr>
        <w:pStyle w:val="ListParagraph"/>
        <w:numPr>
          <w:ilvl w:val="0"/>
          <w:numId w:val="75"/>
        </w:numPr>
        <w:spacing w:after="0" w:line="480" w:lineRule="auto"/>
        <w:ind w:left="426" w:right="12" w:hanging="426"/>
        <w:jc w:val="both"/>
        <w:rPr>
          <w:rFonts w:asciiTheme="majorBidi" w:hAnsiTheme="majorBidi" w:cstheme="majorBidi"/>
          <w:sz w:val="32"/>
        </w:rPr>
      </w:pPr>
      <w:r w:rsidRPr="007C0371">
        <w:rPr>
          <w:rFonts w:asciiTheme="majorBidi" w:hAnsiTheme="majorBidi" w:cstheme="majorBidi"/>
          <w:sz w:val="24"/>
        </w:rPr>
        <w:t>Rasulullah SAW yang senantiasa penulis nanti-nanti syafaatnya.</w:t>
      </w:r>
    </w:p>
    <w:p w:rsidR="005146C3" w:rsidRPr="007C0371" w:rsidRDefault="005146C3" w:rsidP="000D1579">
      <w:pPr>
        <w:pStyle w:val="ListParagraph"/>
        <w:numPr>
          <w:ilvl w:val="0"/>
          <w:numId w:val="75"/>
        </w:numPr>
        <w:spacing w:after="0" w:line="480" w:lineRule="auto"/>
        <w:ind w:left="426" w:right="12" w:hanging="426"/>
        <w:jc w:val="both"/>
        <w:rPr>
          <w:rFonts w:asciiTheme="majorBidi" w:hAnsiTheme="majorBidi" w:cstheme="majorBidi"/>
          <w:sz w:val="32"/>
        </w:rPr>
      </w:pPr>
      <w:r w:rsidRPr="007C0371">
        <w:rPr>
          <w:rFonts w:asciiTheme="majorBidi" w:hAnsiTheme="majorBidi" w:cstheme="majorBidi"/>
          <w:sz w:val="24"/>
        </w:rPr>
        <w:t>Dr. Nurhayati, M.Hum. selaku Dekan Fakultas Ilmu Budaya Universitas Diponegoro.</w:t>
      </w:r>
    </w:p>
    <w:p w:rsidR="005146C3" w:rsidRPr="00EE2AF3" w:rsidRDefault="00F1277B" w:rsidP="00EE2AF3">
      <w:pPr>
        <w:pStyle w:val="ListParagraph"/>
        <w:numPr>
          <w:ilvl w:val="0"/>
          <w:numId w:val="75"/>
        </w:numPr>
        <w:spacing w:after="0" w:line="480" w:lineRule="auto"/>
        <w:ind w:left="426" w:right="12" w:hanging="426"/>
        <w:jc w:val="both"/>
        <w:rPr>
          <w:rFonts w:asciiTheme="majorBidi" w:hAnsiTheme="majorBidi" w:cstheme="majorBidi"/>
          <w:sz w:val="32"/>
        </w:rPr>
      </w:pPr>
      <w:r>
        <w:rPr>
          <w:rFonts w:asciiTheme="majorBidi" w:hAnsiTheme="majorBidi" w:cstheme="majorBidi"/>
          <w:sz w:val="24"/>
        </w:rPr>
        <w:t>Budi Mulyadi, S.Pd</w:t>
      </w:r>
      <w:r w:rsidR="005146C3" w:rsidRPr="007C0371">
        <w:rPr>
          <w:rFonts w:asciiTheme="majorBidi" w:hAnsiTheme="majorBidi" w:cstheme="majorBidi"/>
          <w:sz w:val="24"/>
        </w:rPr>
        <w:t xml:space="preserve">., M.Hum. selaku Ketua Program Studi S-1 Bahasa dan Kebudayaan Jepang </w:t>
      </w:r>
      <w:r w:rsidR="006B43C3">
        <w:rPr>
          <w:rFonts w:asciiTheme="majorBidi" w:hAnsiTheme="majorBidi" w:cstheme="majorBidi"/>
          <w:sz w:val="24"/>
        </w:rPr>
        <w:t>sekaligus</w:t>
      </w:r>
      <w:r w:rsidR="00EE2AF3">
        <w:rPr>
          <w:rFonts w:asciiTheme="majorBidi" w:hAnsiTheme="majorBidi" w:cstheme="majorBidi"/>
          <w:sz w:val="24"/>
        </w:rPr>
        <w:t xml:space="preserve"> dosen wali. </w:t>
      </w:r>
      <w:r w:rsidR="00EE2AF3" w:rsidRPr="007C0371">
        <w:rPr>
          <w:rFonts w:asciiTheme="majorBidi" w:hAnsiTheme="majorBidi" w:cstheme="majorBidi"/>
          <w:sz w:val="24"/>
        </w:rPr>
        <w:t xml:space="preserve">Terima kasih atas nasihat, ilmu, serta bimbingan yang telah </w:t>
      </w:r>
      <w:r w:rsidR="00EE2AF3" w:rsidRPr="007C0371">
        <w:rPr>
          <w:rFonts w:asciiTheme="majorBidi" w:hAnsiTheme="majorBidi" w:cstheme="majorBidi"/>
          <w:i/>
          <w:sz w:val="24"/>
        </w:rPr>
        <w:t>Sensei</w:t>
      </w:r>
      <w:r w:rsidR="00EE2AF3" w:rsidRPr="007C0371">
        <w:rPr>
          <w:rFonts w:asciiTheme="majorBidi" w:hAnsiTheme="majorBidi" w:cstheme="majorBidi"/>
          <w:sz w:val="24"/>
        </w:rPr>
        <w:t xml:space="preserve"> berikan. </w:t>
      </w:r>
    </w:p>
    <w:p w:rsidR="005146C3" w:rsidRPr="00EE2AF3" w:rsidRDefault="005146C3" w:rsidP="00EE2AF3">
      <w:pPr>
        <w:pStyle w:val="ListParagraph"/>
        <w:numPr>
          <w:ilvl w:val="0"/>
          <w:numId w:val="75"/>
        </w:numPr>
        <w:spacing w:after="0" w:line="480" w:lineRule="auto"/>
        <w:ind w:left="426" w:right="12" w:hanging="426"/>
        <w:jc w:val="both"/>
        <w:rPr>
          <w:rFonts w:asciiTheme="majorBidi" w:hAnsiTheme="majorBidi" w:cstheme="majorBidi"/>
          <w:sz w:val="32"/>
        </w:rPr>
      </w:pPr>
      <w:r w:rsidRPr="007C0371">
        <w:rPr>
          <w:rFonts w:asciiTheme="majorBidi" w:hAnsiTheme="majorBidi" w:cstheme="majorBidi"/>
          <w:sz w:val="24"/>
        </w:rPr>
        <w:t>Elizabeth Ika Hesti A.N.R, S.S., M.Hum. selaku dosen pembimbing skripsi ini. Terima kasih telah memb</w:t>
      </w:r>
      <w:r w:rsidR="006B43C3">
        <w:rPr>
          <w:rFonts w:asciiTheme="majorBidi" w:hAnsiTheme="majorBidi" w:cstheme="majorBidi"/>
          <w:sz w:val="24"/>
        </w:rPr>
        <w:t>imbing, membantu, serta memberikan</w:t>
      </w:r>
      <w:r w:rsidRPr="007C0371">
        <w:rPr>
          <w:rFonts w:asciiTheme="majorBidi" w:hAnsiTheme="majorBidi" w:cstheme="majorBidi"/>
          <w:sz w:val="24"/>
        </w:rPr>
        <w:t xml:space="preserve"> arahan dan dorongan sehingga penulis dapat menyele</w:t>
      </w:r>
      <w:r w:rsidR="006B43C3">
        <w:rPr>
          <w:rFonts w:asciiTheme="majorBidi" w:hAnsiTheme="majorBidi" w:cstheme="majorBidi"/>
          <w:sz w:val="24"/>
        </w:rPr>
        <w:t>saikan skripsi ini. Semoga Eliz</w:t>
      </w:r>
      <w:r w:rsidRPr="007C0371">
        <w:rPr>
          <w:rFonts w:asciiTheme="majorBidi" w:hAnsiTheme="majorBidi" w:cstheme="majorBidi"/>
          <w:i/>
          <w:iCs/>
          <w:sz w:val="24"/>
        </w:rPr>
        <w:t xml:space="preserve">Sensei </w:t>
      </w:r>
      <w:r w:rsidRPr="007C0371">
        <w:rPr>
          <w:rFonts w:asciiTheme="majorBidi" w:hAnsiTheme="majorBidi" w:cstheme="majorBidi"/>
          <w:sz w:val="24"/>
        </w:rPr>
        <w:t>senantiasa diberikan keberkahan.</w:t>
      </w:r>
    </w:p>
    <w:p w:rsidR="005146C3" w:rsidRPr="007C0371" w:rsidRDefault="005146C3" w:rsidP="000D1579">
      <w:pPr>
        <w:pStyle w:val="ListParagraph"/>
        <w:numPr>
          <w:ilvl w:val="0"/>
          <w:numId w:val="75"/>
        </w:numPr>
        <w:spacing w:after="0" w:line="480" w:lineRule="auto"/>
        <w:ind w:left="426" w:right="12" w:hanging="426"/>
        <w:jc w:val="both"/>
        <w:rPr>
          <w:rFonts w:asciiTheme="majorBidi" w:hAnsiTheme="majorBidi" w:cstheme="majorBidi"/>
          <w:sz w:val="24"/>
        </w:rPr>
      </w:pPr>
      <w:r w:rsidRPr="007C0371">
        <w:rPr>
          <w:rFonts w:asciiTheme="majorBidi" w:hAnsiTheme="majorBidi" w:cstheme="majorBidi"/>
          <w:sz w:val="24"/>
        </w:rPr>
        <w:lastRenderedPageBreak/>
        <w:t>Seluruh dosen Program Studi S-1 Bahasa dan Kebudayaan Jepang Fakultas Ilmu Budaya Universitas Diponegoro yang telah berjasa menyampaikan ilmu, memberikan motivasi dan arahan selama perkuliahan.</w:t>
      </w:r>
    </w:p>
    <w:p w:rsidR="005146C3" w:rsidRPr="007C0371" w:rsidRDefault="005146C3" w:rsidP="000D1579">
      <w:pPr>
        <w:pStyle w:val="ListParagraph"/>
        <w:numPr>
          <w:ilvl w:val="0"/>
          <w:numId w:val="75"/>
        </w:numPr>
        <w:spacing w:after="0" w:line="480" w:lineRule="auto"/>
        <w:ind w:left="426" w:right="12" w:hanging="426"/>
        <w:jc w:val="both"/>
        <w:rPr>
          <w:rFonts w:asciiTheme="majorBidi" w:hAnsiTheme="majorBidi" w:cstheme="majorBidi"/>
          <w:sz w:val="24"/>
        </w:rPr>
      </w:pPr>
      <w:r w:rsidRPr="007C0371">
        <w:rPr>
          <w:rFonts w:asciiTheme="majorBidi" w:hAnsiTheme="majorBidi" w:cstheme="majorBidi"/>
          <w:sz w:val="24"/>
        </w:rPr>
        <w:t>Keluarga sederhana tersayang, Bapak, Mama</w:t>
      </w:r>
      <w:r w:rsidR="00022CA1">
        <w:rPr>
          <w:rFonts w:asciiTheme="majorBidi" w:hAnsiTheme="majorBidi" w:cstheme="majorBidi"/>
          <w:sz w:val="24"/>
        </w:rPr>
        <w:t xml:space="preserve">k, Ahza, dan (Almh) </w:t>
      </w:r>
      <w:r w:rsidR="00356D09">
        <w:rPr>
          <w:rFonts w:asciiTheme="majorBidi" w:hAnsiTheme="majorBidi" w:cstheme="majorBidi"/>
          <w:sz w:val="24"/>
        </w:rPr>
        <w:t>mbah Salamah</w:t>
      </w:r>
      <w:r w:rsidR="00022CA1">
        <w:rPr>
          <w:rFonts w:asciiTheme="majorBidi" w:hAnsiTheme="majorBidi" w:cstheme="majorBidi"/>
          <w:sz w:val="24"/>
        </w:rPr>
        <w:t>,</w:t>
      </w:r>
      <w:r w:rsidRPr="007C0371">
        <w:rPr>
          <w:rFonts w:asciiTheme="majorBidi" w:hAnsiTheme="majorBidi" w:cstheme="majorBidi"/>
          <w:sz w:val="24"/>
        </w:rPr>
        <w:t xml:space="preserve"> yang selalu mendoakan, mendukung, dan memberikan semangat di setiap langkah penulis.</w:t>
      </w:r>
    </w:p>
    <w:p w:rsidR="005146C3" w:rsidRPr="007C0371" w:rsidRDefault="005146C3" w:rsidP="000D1579">
      <w:pPr>
        <w:pStyle w:val="ListParagraph"/>
        <w:numPr>
          <w:ilvl w:val="0"/>
          <w:numId w:val="75"/>
        </w:numPr>
        <w:spacing w:after="0" w:line="480" w:lineRule="auto"/>
        <w:ind w:left="426" w:right="12" w:hanging="426"/>
        <w:jc w:val="both"/>
        <w:rPr>
          <w:rFonts w:asciiTheme="majorBidi" w:hAnsiTheme="majorBidi" w:cstheme="majorBidi"/>
          <w:sz w:val="24"/>
        </w:rPr>
      </w:pPr>
      <w:r w:rsidRPr="007C0371">
        <w:rPr>
          <w:rFonts w:asciiTheme="majorBidi" w:hAnsiTheme="majorBidi" w:cstheme="majorBidi"/>
          <w:sz w:val="24"/>
        </w:rPr>
        <w:t>Seluruh keluarga besar penulis yang telah memberikan perhatian, dukungan, dan bantuan baik secara morel maupun materiel.</w:t>
      </w:r>
    </w:p>
    <w:p w:rsidR="005146C3" w:rsidRPr="007C0371" w:rsidRDefault="000827D0" w:rsidP="000D1579">
      <w:pPr>
        <w:pStyle w:val="ListParagraph"/>
        <w:numPr>
          <w:ilvl w:val="0"/>
          <w:numId w:val="75"/>
        </w:numPr>
        <w:spacing w:after="0" w:line="480" w:lineRule="auto"/>
        <w:ind w:left="426" w:right="12" w:hanging="426"/>
        <w:jc w:val="both"/>
        <w:rPr>
          <w:rFonts w:asciiTheme="majorBidi" w:hAnsiTheme="majorBidi" w:cstheme="majorBidi"/>
          <w:sz w:val="24"/>
        </w:rPr>
      </w:pPr>
      <w:r>
        <w:rPr>
          <w:rFonts w:asciiTheme="majorBidi" w:hAnsiTheme="majorBidi" w:cstheme="majorBidi"/>
          <w:sz w:val="24"/>
        </w:rPr>
        <w:t xml:space="preserve">Lavika Dimasti Setya, </w:t>
      </w:r>
      <w:r w:rsidR="005146C3" w:rsidRPr="007C0371">
        <w:rPr>
          <w:rFonts w:asciiTheme="majorBidi" w:hAnsiTheme="majorBidi" w:cstheme="majorBidi"/>
          <w:sz w:val="24"/>
        </w:rPr>
        <w:t>teman diskusi dan berbagi cerita hal berat hingga hal remeh temeh. Terima kasih.</w:t>
      </w:r>
    </w:p>
    <w:p w:rsidR="005146C3" w:rsidRPr="007C0371" w:rsidRDefault="005146C3" w:rsidP="000D1579">
      <w:pPr>
        <w:pStyle w:val="ListParagraph"/>
        <w:numPr>
          <w:ilvl w:val="0"/>
          <w:numId w:val="75"/>
        </w:numPr>
        <w:spacing w:after="0" w:line="480" w:lineRule="auto"/>
        <w:ind w:left="426" w:right="12" w:hanging="426"/>
        <w:jc w:val="both"/>
        <w:rPr>
          <w:rFonts w:asciiTheme="majorBidi" w:hAnsiTheme="majorBidi" w:cstheme="majorBidi"/>
          <w:sz w:val="24"/>
        </w:rPr>
      </w:pPr>
      <w:r w:rsidRPr="007C0371">
        <w:rPr>
          <w:rFonts w:asciiTheme="majorBidi" w:hAnsiTheme="majorBidi" w:cstheme="majorBidi"/>
          <w:sz w:val="24"/>
        </w:rPr>
        <w:t>Teman-teman seperbimbingan, terutama Bernadette Arinda Adeliana P.A. Terima kasih atas koreksi dan masukan dalam penulisan skripsi ini. Semoga kita semua sukses. Senang berjuang bersama kalian.</w:t>
      </w:r>
    </w:p>
    <w:p w:rsidR="005146C3" w:rsidRPr="007C0371" w:rsidRDefault="005146C3" w:rsidP="000D1579">
      <w:pPr>
        <w:pStyle w:val="ListParagraph"/>
        <w:numPr>
          <w:ilvl w:val="0"/>
          <w:numId w:val="75"/>
        </w:numPr>
        <w:spacing w:after="0" w:line="480" w:lineRule="auto"/>
        <w:ind w:left="426" w:right="12" w:hanging="426"/>
        <w:jc w:val="both"/>
        <w:rPr>
          <w:rFonts w:asciiTheme="majorBidi" w:hAnsiTheme="majorBidi" w:cstheme="majorBidi"/>
          <w:sz w:val="24"/>
        </w:rPr>
      </w:pPr>
      <w:r w:rsidRPr="007C0371">
        <w:rPr>
          <w:rFonts w:asciiTheme="majorBidi" w:hAnsiTheme="majorBidi" w:cstheme="majorBidi"/>
          <w:sz w:val="24"/>
        </w:rPr>
        <w:t>Teman-teman BKJ 2019, terima kasih telah mengukir cerita empat tahun perkuliahan ini.</w:t>
      </w:r>
    </w:p>
    <w:p w:rsidR="00F1277B" w:rsidRDefault="008C70F5" w:rsidP="000D1579">
      <w:pPr>
        <w:pStyle w:val="ListParagraph"/>
        <w:numPr>
          <w:ilvl w:val="0"/>
          <w:numId w:val="75"/>
        </w:numPr>
        <w:spacing w:after="0" w:line="480" w:lineRule="auto"/>
        <w:ind w:left="426" w:right="12" w:hanging="426"/>
        <w:jc w:val="both"/>
        <w:rPr>
          <w:rFonts w:asciiTheme="majorBidi" w:hAnsiTheme="majorBidi" w:cstheme="majorBidi"/>
          <w:sz w:val="24"/>
        </w:rPr>
      </w:pPr>
      <w:r>
        <w:rPr>
          <w:rFonts w:asciiTheme="majorBidi" w:hAnsiTheme="majorBidi" w:cstheme="majorBidi"/>
          <w:sz w:val="24"/>
        </w:rPr>
        <w:t>Teman-teman HIMAWARI 2020 bidang Pengmas; Kak Aji, Kak Lily, Kak Saski, Azis, Haki, Janis, dan Nisrina.</w:t>
      </w:r>
      <w:r w:rsidR="007C1ED4">
        <w:rPr>
          <w:rFonts w:asciiTheme="majorBidi" w:hAnsiTheme="majorBidi" w:cstheme="majorBidi"/>
          <w:sz w:val="24"/>
        </w:rPr>
        <w:t xml:space="preserve"> Terima kasih atas pengalamannya.</w:t>
      </w:r>
    </w:p>
    <w:p w:rsidR="005146C3" w:rsidRDefault="007C1ED4" w:rsidP="000D1579">
      <w:pPr>
        <w:pStyle w:val="ListParagraph"/>
        <w:numPr>
          <w:ilvl w:val="0"/>
          <w:numId w:val="75"/>
        </w:numPr>
        <w:spacing w:after="0" w:line="480" w:lineRule="auto"/>
        <w:ind w:left="426" w:right="12" w:hanging="426"/>
        <w:jc w:val="both"/>
        <w:rPr>
          <w:rFonts w:asciiTheme="majorBidi" w:hAnsiTheme="majorBidi" w:cstheme="majorBidi"/>
          <w:sz w:val="24"/>
        </w:rPr>
      </w:pPr>
      <w:r>
        <w:rPr>
          <w:rFonts w:asciiTheme="majorBidi" w:hAnsiTheme="majorBidi" w:cstheme="majorBidi"/>
          <w:sz w:val="24"/>
        </w:rPr>
        <w:t xml:space="preserve">Teman-teman HIMAWARI 2021 bidang Ekobis; Dwinda, Kezia, Salsa, </w:t>
      </w:r>
      <w:r w:rsidR="00EE2AF3">
        <w:rPr>
          <w:rFonts w:asciiTheme="majorBidi" w:hAnsiTheme="majorBidi" w:cstheme="majorBidi"/>
          <w:sz w:val="24"/>
        </w:rPr>
        <w:t>Dinda, Hani, Hizkia, Mei, dan Nurha. Terima kasih atas pengalamannya.</w:t>
      </w:r>
    </w:p>
    <w:p w:rsidR="009162A6" w:rsidRDefault="009162A6" w:rsidP="000D1579">
      <w:pPr>
        <w:pStyle w:val="ListParagraph"/>
        <w:numPr>
          <w:ilvl w:val="0"/>
          <w:numId w:val="75"/>
        </w:numPr>
        <w:spacing w:after="0" w:line="480" w:lineRule="auto"/>
        <w:ind w:left="426" w:right="12" w:hanging="426"/>
        <w:jc w:val="both"/>
        <w:rPr>
          <w:rFonts w:asciiTheme="majorBidi" w:hAnsiTheme="majorBidi" w:cstheme="majorBidi"/>
          <w:sz w:val="24"/>
        </w:rPr>
      </w:pPr>
      <w:r>
        <w:rPr>
          <w:rFonts w:asciiTheme="majorBidi" w:hAnsiTheme="majorBidi" w:cstheme="majorBidi"/>
          <w:sz w:val="24"/>
        </w:rPr>
        <w:t xml:space="preserve">Teman-teman panitia KPR HIMAWARI </w:t>
      </w:r>
      <w:r w:rsidR="00B30730">
        <w:rPr>
          <w:rFonts w:asciiTheme="majorBidi" w:hAnsiTheme="majorBidi" w:cstheme="majorBidi"/>
          <w:sz w:val="24"/>
        </w:rPr>
        <w:t>2020</w:t>
      </w:r>
      <w:r w:rsidR="00B201E4">
        <w:rPr>
          <w:rFonts w:asciiTheme="majorBidi" w:hAnsiTheme="majorBidi" w:cstheme="majorBidi"/>
          <w:sz w:val="24"/>
        </w:rPr>
        <w:t xml:space="preserve"> dan ORENJI 2021</w:t>
      </w:r>
      <w:r w:rsidR="00B30730">
        <w:rPr>
          <w:rFonts w:asciiTheme="majorBidi" w:hAnsiTheme="majorBidi" w:cstheme="majorBidi"/>
          <w:sz w:val="24"/>
        </w:rPr>
        <w:t xml:space="preserve">. </w:t>
      </w:r>
      <w:r w:rsidR="00B201E4">
        <w:rPr>
          <w:rFonts w:asciiTheme="majorBidi" w:hAnsiTheme="majorBidi" w:cstheme="majorBidi"/>
          <w:sz w:val="24"/>
        </w:rPr>
        <w:t>Terima kasih atas pengalamannya.</w:t>
      </w:r>
    </w:p>
    <w:p w:rsidR="0080258B" w:rsidRPr="0080258B" w:rsidRDefault="005146C3" w:rsidP="0080258B">
      <w:pPr>
        <w:pStyle w:val="ListParagraph"/>
        <w:numPr>
          <w:ilvl w:val="0"/>
          <w:numId w:val="75"/>
        </w:numPr>
        <w:spacing w:after="0" w:line="480" w:lineRule="auto"/>
        <w:ind w:left="426" w:right="12" w:hanging="426"/>
        <w:jc w:val="both"/>
        <w:rPr>
          <w:rFonts w:asciiTheme="majorBidi" w:hAnsiTheme="majorBidi" w:cstheme="majorBidi"/>
          <w:sz w:val="24"/>
        </w:rPr>
      </w:pPr>
      <w:r w:rsidRPr="007C0371">
        <w:rPr>
          <w:rFonts w:asciiTheme="majorBidi" w:hAnsiTheme="majorBidi" w:cstheme="majorBidi"/>
          <w:sz w:val="24"/>
        </w:rPr>
        <w:t>Seluruh pengajar dan staf LPK Yutaka Mitra Indonesia. Terima kasih atas pengalaman berharga yang telah diberikan.</w:t>
      </w:r>
    </w:p>
    <w:p w:rsidR="005146C3" w:rsidRDefault="005146C3" w:rsidP="000D1579">
      <w:pPr>
        <w:pStyle w:val="ListParagraph"/>
        <w:numPr>
          <w:ilvl w:val="0"/>
          <w:numId w:val="75"/>
        </w:numPr>
        <w:spacing w:after="0" w:line="480" w:lineRule="auto"/>
        <w:ind w:left="426" w:right="12" w:hanging="426"/>
        <w:jc w:val="both"/>
        <w:rPr>
          <w:rFonts w:asciiTheme="majorBidi" w:hAnsiTheme="majorBidi" w:cstheme="majorBidi"/>
          <w:sz w:val="24"/>
        </w:rPr>
      </w:pPr>
      <w:r w:rsidRPr="007C0371">
        <w:rPr>
          <w:rFonts w:asciiTheme="majorBidi" w:hAnsiTheme="majorBidi" w:cstheme="majorBidi"/>
          <w:sz w:val="24"/>
        </w:rPr>
        <w:lastRenderedPageBreak/>
        <w:t>Teman-teman di rumah, Faidzatul Khoiriyah, Sofia Khoirunisa, dan Rizqi Okti Utami, yang selalu menunjukkan kepedulian kepada penulis.</w:t>
      </w:r>
    </w:p>
    <w:p w:rsidR="00EE2AF3" w:rsidRPr="00EE2AF3" w:rsidRDefault="00EE2AF3" w:rsidP="00EE2AF3">
      <w:pPr>
        <w:pStyle w:val="ListParagraph"/>
        <w:numPr>
          <w:ilvl w:val="0"/>
          <w:numId w:val="75"/>
        </w:numPr>
        <w:spacing w:after="0" w:line="480" w:lineRule="auto"/>
        <w:ind w:left="426" w:right="12" w:hanging="426"/>
        <w:jc w:val="both"/>
        <w:rPr>
          <w:rFonts w:asciiTheme="majorBidi" w:hAnsiTheme="majorBidi" w:cstheme="majorBidi"/>
          <w:sz w:val="24"/>
        </w:rPr>
      </w:pPr>
      <w:r w:rsidRPr="007C0371">
        <w:rPr>
          <w:rFonts w:asciiTheme="majorBidi" w:hAnsiTheme="majorBidi" w:cstheme="majorBidi"/>
          <w:sz w:val="24"/>
        </w:rPr>
        <w:t>Teman-teman KKN Tim I Desa Gunturharjo, Kecamatan Paranggupito, Kabupaten Wonogiri.</w:t>
      </w:r>
      <w:r>
        <w:rPr>
          <w:rFonts w:asciiTheme="majorBidi" w:hAnsiTheme="majorBidi" w:cstheme="majorBidi"/>
          <w:sz w:val="24"/>
        </w:rPr>
        <w:t xml:space="preserve"> Cipa, Dion, Dyah, Epang, Gilang, Huda, Mekel, Nita, dan Ryo.</w:t>
      </w:r>
      <w:r w:rsidRPr="007C0371">
        <w:rPr>
          <w:rFonts w:asciiTheme="majorBidi" w:hAnsiTheme="majorBidi" w:cstheme="majorBidi"/>
          <w:sz w:val="24"/>
        </w:rPr>
        <w:t xml:space="preserve"> Terima kasih telah memberikan pengalaman yang berharga. Kalian semua keren!</w:t>
      </w:r>
    </w:p>
    <w:p w:rsidR="000827D0" w:rsidRDefault="005146C3" w:rsidP="000827D0">
      <w:pPr>
        <w:pStyle w:val="ListParagraph"/>
        <w:numPr>
          <w:ilvl w:val="0"/>
          <w:numId w:val="75"/>
        </w:numPr>
        <w:spacing w:after="0" w:line="480" w:lineRule="auto"/>
        <w:ind w:left="426" w:right="12" w:hanging="426"/>
        <w:jc w:val="both"/>
        <w:rPr>
          <w:rFonts w:asciiTheme="majorBidi" w:hAnsiTheme="majorBidi" w:cstheme="majorBidi"/>
          <w:sz w:val="24"/>
        </w:rPr>
      </w:pPr>
      <w:r w:rsidRPr="007C0371">
        <w:rPr>
          <w:rFonts w:asciiTheme="majorBidi" w:hAnsiTheme="majorBidi" w:cstheme="majorBidi"/>
          <w:sz w:val="24"/>
        </w:rPr>
        <w:t>Seluruh orang baik yang pernah penulis temui, terima kasih telah bertukar sapa dan cerita kepada penulis.</w:t>
      </w:r>
    </w:p>
    <w:p w:rsidR="000827D0" w:rsidRPr="000827D0" w:rsidRDefault="006208B2" w:rsidP="000827D0">
      <w:pPr>
        <w:pStyle w:val="ListParagraph"/>
        <w:numPr>
          <w:ilvl w:val="0"/>
          <w:numId w:val="75"/>
        </w:numPr>
        <w:spacing w:after="0" w:line="480" w:lineRule="auto"/>
        <w:ind w:left="426" w:right="12" w:hanging="426"/>
        <w:jc w:val="both"/>
        <w:rPr>
          <w:rFonts w:asciiTheme="majorBidi" w:hAnsiTheme="majorBidi" w:cstheme="majorBidi"/>
          <w:sz w:val="24"/>
        </w:rPr>
      </w:pPr>
      <w:r>
        <w:rPr>
          <w:rFonts w:asciiTheme="majorBidi" w:hAnsiTheme="majorBidi" w:cstheme="majorBidi"/>
          <w:sz w:val="24"/>
        </w:rPr>
        <w:t>Terima kasih untuk seseorang yang selalu men-</w:t>
      </w:r>
      <w:r w:rsidRPr="006208B2">
        <w:rPr>
          <w:rFonts w:asciiTheme="majorBidi" w:hAnsiTheme="majorBidi" w:cstheme="majorBidi"/>
          <w:i/>
          <w:sz w:val="24"/>
        </w:rPr>
        <w:t>support</w:t>
      </w:r>
      <w:r w:rsidR="00B36C73">
        <w:rPr>
          <w:rFonts w:asciiTheme="majorBidi" w:hAnsiTheme="majorBidi" w:cstheme="majorBidi"/>
          <w:sz w:val="24"/>
        </w:rPr>
        <w:t xml:space="preserve"> penulis hingga saat ini</w:t>
      </w:r>
      <w:r>
        <w:rPr>
          <w:rFonts w:asciiTheme="majorBidi" w:hAnsiTheme="majorBidi" w:cstheme="majorBidi"/>
          <w:sz w:val="24"/>
        </w:rPr>
        <w:t>.</w:t>
      </w:r>
    </w:p>
    <w:p w:rsidR="00B201E4" w:rsidRDefault="005146C3" w:rsidP="005E0B0A">
      <w:pPr>
        <w:pStyle w:val="ListParagraph"/>
        <w:numPr>
          <w:ilvl w:val="0"/>
          <w:numId w:val="75"/>
        </w:numPr>
        <w:spacing w:after="0" w:line="480" w:lineRule="auto"/>
        <w:ind w:left="426" w:right="12" w:hanging="426"/>
        <w:jc w:val="both"/>
        <w:rPr>
          <w:rFonts w:asciiTheme="majorBidi" w:hAnsiTheme="majorBidi" w:cstheme="majorBidi"/>
          <w:sz w:val="24"/>
        </w:rPr>
      </w:pPr>
      <w:r w:rsidRPr="003A1C5B">
        <w:rPr>
          <w:rFonts w:asciiTheme="majorBidi" w:hAnsiTheme="majorBidi" w:cstheme="majorBidi"/>
          <w:sz w:val="24"/>
        </w:rPr>
        <w:t xml:space="preserve">Terakhir, terima kasih untuk diri penulis yang tidak menyerah hingga mencapai tahap ini. </w:t>
      </w:r>
      <w:r w:rsidR="003A1C5B" w:rsidRPr="003A1C5B">
        <w:rPr>
          <w:rFonts w:asciiTheme="majorBidi" w:hAnsiTheme="majorBidi" w:cstheme="majorBidi"/>
          <w:sz w:val="24"/>
        </w:rPr>
        <w:t>Terima kasih sudah menjaga fisik, pikiran</w:t>
      </w:r>
      <w:r w:rsidR="00356D09">
        <w:rPr>
          <w:rFonts w:asciiTheme="majorBidi" w:hAnsiTheme="majorBidi" w:cstheme="majorBidi"/>
          <w:sz w:val="24"/>
        </w:rPr>
        <w:t>,</w:t>
      </w:r>
      <w:r w:rsidR="003A1C5B" w:rsidRPr="003A1C5B">
        <w:rPr>
          <w:rFonts w:asciiTheme="majorBidi" w:hAnsiTheme="majorBidi" w:cstheme="majorBidi"/>
          <w:sz w:val="24"/>
        </w:rPr>
        <w:t xml:space="preserve"> dan hati yang tanpa disadari menjadikan lebih kuat. </w:t>
      </w:r>
    </w:p>
    <w:p w:rsidR="003A1C5B" w:rsidRPr="003A1C5B" w:rsidRDefault="003A1C5B" w:rsidP="003A1C5B">
      <w:pPr>
        <w:pStyle w:val="ListParagraph"/>
        <w:spacing w:after="0" w:line="480" w:lineRule="auto"/>
        <w:ind w:left="426" w:right="12"/>
        <w:jc w:val="both"/>
        <w:rPr>
          <w:rFonts w:asciiTheme="majorBidi" w:hAnsiTheme="majorBidi" w:cstheme="majorBidi"/>
          <w:sz w:val="24"/>
        </w:rPr>
      </w:pPr>
    </w:p>
    <w:p w:rsidR="005146C3" w:rsidRPr="007C0371" w:rsidRDefault="005146C3" w:rsidP="005146C3">
      <w:pPr>
        <w:spacing w:after="0" w:line="480" w:lineRule="auto"/>
        <w:ind w:right="12" w:firstLine="426"/>
        <w:jc w:val="both"/>
        <w:rPr>
          <w:rFonts w:asciiTheme="majorBidi" w:hAnsiTheme="majorBidi" w:cstheme="majorBidi"/>
          <w:sz w:val="24"/>
        </w:rPr>
      </w:pPr>
      <w:r w:rsidRPr="007C0371">
        <w:rPr>
          <w:rFonts w:asciiTheme="majorBidi" w:hAnsiTheme="majorBidi" w:cstheme="majorBidi"/>
          <w:sz w:val="24"/>
        </w:rPr>
        <w:t>Penulis menyadari bahwa penulisan skripsi ini masih belum sempurna, kritik dan saran dari pembaca sangat dibutuhkan oleh penulis. Penulis berharap semoga laporan ini dapat bermanfaat bagi penulis maupun pembaca.</w:t>
      </w:r>
    </w:p>
    <w:p w:rsidR="005146C3" w:rsidRPr="007C0371" w:rsidRDefault="00861F76" w:rsidP="005146C3">
      <w:pPr>
        <w:spacing w:after="0" w:line="480" w:lineRule="auto"/>
        <w:ind w:right="12"/>
        <w:jc w:val="right"/>
        <w:rPr>
          <w:rFonts w:asciiTheme="majorBidi" w:hAnsiTheme="majorBidi" w:cstheme="majorBidi"/>
          <w:sz w:val="24"/>
        </w:rPr>
      </w:pPr>
      <w:r>
        <w:rPr>
          <w:rFonts w:asciiTheme="majorBidi" w:hAnsiTheme="majorBidi" w:cstheme="majorBidi"/>
          <w:sz w:val="24"/>
        </w:rPr>
        <w:t xml:space="preserve">Semarang, 27 </w:t>
      </w:r>
      <w:r w:rsidR="00CF049F">
        <w:rPr>
          <w:rFonts w:asciiTheme="majorBidi" w:hAnsiTheme="majorBidi" w:cstheme="majorBidi"/>
          <w:sz w:val="24"/>
        </w:rPr>
        <w:t>September</w:t>
      </w:r>
      <w:r w:rsidR="005146C3" w:rsidRPr="007C0371">
        <w:rPr>
          <w:rFonts w:asciiTheme="majorBidi" w:hAnsiTheme="majorBidi" w:cstheme="majorBidi"/>
          <w:sz w:val="24"/>
        </w:rPr>
        <w:t xml:space="preserve"> 2023</w:t>
      </w:r>
    </w:p>
    <w:p w:rsidR="005146C3" w:rsidRPr="007C0371" w:rsidRDefault="00596FD6" w:rsidP="005146C3">
      <w:pPr>
        <w:spacing w:after="0" w:line="480" w:lineRule="auto"/>
        <w:ind w:right="12"/>
        <w:jc w:val="right"/>
        <w:rPr>
          <w:rFonts w:asciiTheme="majorBidi" w:hAnsiTheme="majorBidi" w:cstheme="majorBidi"/>
          <w:sz w:val="24"/>
        </w:rPr>
      </w:pPr>
      <w:r>
        <w:rPr>
          <w:noProof/>
          <w:sz w:val="24"/>
          <w:szCs w:val="24"/>
          <w:lang w:val="id-ID" w:eastAsia="id-ID"/>
        </w:rPr>
        <w:drawing>
          <wp:anchor distT="0" distB="0" distL="114300" distR="114300" simplePos="0" relativeHeight="251670528" behindDoc="0" locked="0" layoutInCell="1" allowOverlap="1">
            <wp:simplePos x="0" y="0"/>
            <wp:positionH relativeFrom="column">
              <wp:posOffset>4227195</wp:posOffset>
            </wp:positionH>
            <wp:positionV relativeFrom="paragraph">
              <wp:posOffset>177800</wp:posOffset>
            </wp:positionV>
            <wp:extent cx="734060" cy="560455"/>
            <wp:effectExtent l="0" t="0" r="8890" b="0"/>
            <wp:wrapNone/>
            <wp:docPr id="1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a:xfrm>
                      <a:off x="0" y="0"/>
                      <a:ext cx="734060" cy="560455"/>
                    </a:xfrm>
                    <a:prstGeom prst="rect">
                      <a:avLst/>
                    </a:prstGeom>
                    <a:ln/>
                  </pic:spPr>
                </pic:pic>
              </a:graphicData>
            </a:graphic>
          </wp:anchor>
        </w:drawing>
      </w:r>
      <w:r w:rsidR="005146C3" w:rsidRPr="007C0371">
        <w:rPr>
          <w:rFonts w:asciiTheme="majorBidi" w:hAnsiTheme="majorBidi" w:cstheme="majorBidi"/>
          <w:sz w:val="24"/>
        </w:rPr>
        <w:t>Penulis,</w:t>
      </w:r>
    </w:p>
    <w:p w:rsidR="005146C3" w:rsidRPr="007C0371" w:rsidRDefault="005146C3" w:rsidP="005146C3">
      <w:pPr>
        <w:spacing w:after="0" w:line="480" w:lineRule="auto"/>
        <w:ind w:right="12"/>
        <w:jc w:val="right"/>
        <w:rPr>
          <w:rFonts w:asciiTheme="majorBidi" w:hAnsiTheme="majorBidi" w:cstheme="majorBidi"/>
          <w:sz w:val="24"/>
        </w:rPr>
      </w:pPr>
    </w:p>
    <w:p w:rsidR="003A1C5B" w:rsidRDefault="005146C3" w:rsidP="00BA53E6">
      <w:pPr>
        <w:spacing w:after="0" w:line="480" w:lineRule="auto"/>
        <w:ind w:right="12"/>
        <w:jc w:val="right"/>
        <w:rPr>
          <w:rFonts w:asciiTheme="majorBidi" w:hAnsiTheme="majorBidi" w:cstheme="majorBidi"/>
          <w:sz w:val="24"/>
        </w:rPr>
      </w:pPr>
      <w:r w:rsidRPr="007C0371">
        <w:rPr>
          <w:rFonts w:asciiTheme="majorBidi" w:hAnsiTheme="majorBidi" w:cstheme="majorBidi"/>
          <w:sz w:val="24"/>
        </w:rPr>
        <w:t>Maulida Khodijah</w:t>
      </w:r>
    </w:p>
    <w:p w:rsidR="00B36C73" w:rsidRPr="007C0371" w:rsidRDefault="00B36C73" w:rsidP="00BA53E6">
      <w:pPr>
        <w:spacing w:after="0" w:line="480" w:lineRule="auto"/>
        <w:ind w:right="12"/>
        <w:jc w:val="right"/>
        <w:rPr>
          <w:rFonts w:asciiTheme="majorBidi" w:hAnsiTheme="majorBidi" w:cstheme="majorBidi"/>
          <w:sz w:val="24"/>
        </w:rPr>
      </w:pPr>
    </w:p>
    <w:p w:rsidR="00A2369E" w:rsidRPr="009B6D4D" w:rsidRDefault="00A2369E" w:rsidP="009B6D4D">
      <w:pPr>
        <w:pStyle w:val="Heading1"/>
        <w:spacing w:line="480" w:lineRule="auto"/>
      </w:pPr>
      <w:bookmarkStart w:id="7" w:name="_Toc144274680"/>
      <w:r w:rsidRPr="009B6D4D">
        <w:t>DAFTAR ISI</w:t>
      </w:r>
      <w:bookmarkEnd w:id="7"/>
    </w:p>
    <w:sdt>
      <w:sdtPr>
        <w:rPr>
          <w:rFonts w:asciiTheme="minorHAnsi" w:eastAsiaTheme="minorEastAsia" w:hAnsiTheme="minorHAnsi" w:cstheme="minorBidi"/>
          <w:color w:val="auto"/>
          <w:sz w:val="22"/>
          <w:szCs w:val="22"/>
          <w:lang w:eastAsia="ja-JP"/>
        </w:rPr>
        <w:id w:val="934556930"/>
        <w:docPartObj>
          <w:docPartGallery w:val="Table of Contents"/>
          <w:docPartUnique/>
        </w:docPartObj>
      </w:sdtPr>
      <w:sdtEndPr>
        <w:rPr>
          <w:rFonts w:ascii="Times New Roman" w:hAnsi="Times New Roman" w:cs="Times New Roman"/>
          <w:b/>
          <w:bCs/>
          <w:noProof/>
        </w:rPr>
      </w:sdtEndPr>
      <w:sdtContent>
        <w:p w:rsidR="006F6B0C" w:rsidRDefault="006F6B0C">
          <w:pPr>
            <w:pStyle w:val="TOCHeading"/>
          </w:pPr>
        </w:p>
        <w:p w:rsidR="00182239" w:rsidRPr="00A30DAC" w:rsidRDefault="00D0704C" w:rsidP="00182239">
          <w:pPr>
            <w:pStyle w:val="TOC3"/>
            <w:tabs>
              <w:tab w:val="right" w:leader="dot" w:pos="7927"/>
            </w:tabs>
            <w:spacing w:line="480" w:lineRule="auto"/>
            <w:ind w:left="0"/>
            <w:rPr>
              <w:rFonts w:ascii="Times New Roman" w:hAnsi="Times New Roman" w:cs="Times New Roman"/>
              <w:noProof/>
              <w:sz w:val="24"/>
              <w:szCs w:val="24"/>
            </w:rPr>
          </w:pPr>
          <w:r w:rsidRPr="00D0704C">
            <w:rPr>
              <w:rFonts w:ascii="Times New Roman" w:hAnsi="Times New Roman" w:cs="Times New Roman"/>
            </w:rPr>
            <w:fldChar w:fldCharType="begin"/>
          </w:r>
          <w:r w:rsidR="006F6B0C" w:rsidRPr="00182239">
            <w:rPr>
              <w:rFonts w:ascii="Times New Roman" w:hAnsi="Times New Roman" w:cs="Times New Roman"/>
            </w:rPr>
            <w:instrText xml:space="preserve"> TOC \o "1-3" \h \z \u </w:instrText>
          </w:r>
          <w:r w:rsidRPr="00D0704C">
            <w:rPr>
              <w:rFonts w:ascii="Times New Roman" w:hAnsi="Times New Roman" w:cs="Times New Roman"/>
            </w:rPr>
            <w:fldChar w:fldCharType="separate"/>
          </w:r>
          <w:hyperlink w:anchor="_Toc144274674" w:history="1">
            <w:r w:rsidR="00182239" w:rsidRPr="00A30DAC">
              <w:rPr>
                <w:rStyle w:val="Hyperlink"/>
                <w:rFonts w:ascii="Times New Roman" w:hAnsi="Times New Roman" w:cs="Times New Roman"/>
                <w:b/>
                <w:noProof/>
                <w:sz w:val="24"/>
                <w:szCs w:val="24"/>
              </w:rPr>
              <w:t>HALAMAN JUDUL</w:t>
            </w:r>
            <w:r w:rsidR="00182239" w:rsidRPr="00A30DAC">
              <w:rPr>
                <w:rFonts w:ascii="Times New Roman" w:hAnsi="Times New Roman" w:cs="Times New Roman"/>
                <w:noProof/>
                <w:webHidden/>
                <w:sz w:val="24"/>
                <w:szCs w:val="24"/>
              </w:rPr>
              <w:tab/>
              <w:t>i</w:t>
            </w:r>
          </w:hyperlink>
        </w:p>
        <w:p w:rsidR="00182239" w:rsidRPr="00A30DAC" w:rsidRDefault="00D0704C" w:rsidP="00182239">
          <w:pPr>
            <w:pStyle w:val="TOC1"/>
          </w:pPr>
          <w:hyperlink w:anchor="_Toc144274675" w:history="1">
            <w:r w:rsidR="00182239" w:rsidRPr="00A30DAC">
              <w:rPr>
                <w:rStyle w:val="Hyperlink"/>
                <w:b/>
              </w:rPr>
              <w:t>HALAMAN PERNYATAAAN</w:t>
            </w:r>
            <w:r w:rsidR="00182239" w:rsidRPr="00A30DAC">
              <w:rPr>
                <w:webHidden/>
              </w:rPr>
              <w:tab/>
            </w:r>
            <w:r w:rsidRPr="00A30DAC">
              <w:rPr>
                <w:webHidden/>
              </w:rPr>
              <w:fldChar w:fldCharType="begin"/>
            </w:r>
            <w:r w:rsidR="00182239" w:rsidRPr="00A30DAC">
              <w:rPr>
                <w:webHidden/>
              </w:rPr>
              <w:instrText xml:space="preserve"> PAGEREF _Toc144274675 \h </w:instrText>
            </w:r>
            <w:r w:rsidRPr="00A30DAC">
              <w:rPr>
                <w:webHidden/>
              </w:rPr>
            </w:r>
            <w:r w:rsidRPr="00A30DAC">
              <w:rPr>
                <w:webHidden/>
              </w:rPr>
              <w:fldChar w:fldCharType="separate"/>
            </w:r>
            <w:r w:rsidR="00DF5E23">
              <w:rPr>
                <w:webHidden/>
              </w:rPr>
              <w:t>ii</w:t>
            </w:r>
            <w:r w:rsidRPr="00A30DAC">
              <w:rPr>
                <w:webHidden/>
              </w:rPr>
              <w:fldChar w:fldCharType="end"/>
            </w:r>
          </w:hyperlink>
        </w:p>
        <w:p w:rsidR="00182239" w:rsidRPr="00A30DAC" w:rsidRDefault="00D0704C" w:rsidP="00182239">
          <w:pPr>
            <w:pStyle w:val="TOC1"/>
          </w:pPr>
          <w:hyperlink w:anchor="_Toc144274676" w:history="1">
            <w:r w:rsidR="00182239" w:rsidRPr="00A30DAC">
              <w:rPr>
                <w:rStyle w:val="Hyperlink"/>
                <w:b/>
              </w:rPr>
              <w:t>HALAMAN PERSETUJUAN</w:t>
            </w:r>
            <w:r w:rsidR="00182239" w:rsidRPr="00A30DAC">
              <w:rPr>
                <w:webHidden/>
              </w:rPr>
              <w:tab/>
            </w:r>
            <w:r w:rsidRPr="00A30DAC">
              <w:rPr>
                <w:webHidden/>
              </w:rPr>
              <w:fldChar w:fldCharType="begin"/>
            </w:r>
            <w:r w:rsidR="00182239" w:rsidRPr="00A30DAC">
              <w:rPr>
                <w:webHidden/>
              </w:rPr>
              <w:instrText xml:space="preserve"> PAGEREF _Toc144274676 \h </w:instrText>
            </w:r>
            <w:r w:rsidRPr="00A30DAC">
              <w:rPr>
                <w:webHidden/>
              </w:rPr>
            </w:r>
            <w:r w:rsidRPr="00A30DAC">
              <w:rPr>
                <w:webHidden/>
              </w:rPr>
              <w:fldChar w:fldCharType="separate"/>
            </w:r>
            <w:r w:rsidR="00DF5E23">
              <w:rPr>
                <w:webHidden/>
              </w:rPr>
              <w:t>iii</w:t>
            </w:r>
            <w:r w:rsidRPr="00A30DAC">
              <w:rPr>
                <w:webHidden/>
              </w:rPr>
              <w:fldChar w:fldCharType="end"/>
            </w:r>
          </w:hyperlink>
        </w:p>
        <w:p w:rsidR="00182239" w:rsidRPr="00A30DAC" w:rsidRDefault="00D0704C" w:rsidP="00182239">
          <w:pPr>
            <w:pStyle w:val="TOC1"/>
          </w:pPr>
          <w:hyperlink w:anchor="_Toc144274677" w:history="1">
            <w:r w:rsidR="00182239" w:rsidRPr="00A30DAC">
              <w:rPr>
                <w:rStyle w:val="Hyperlink"/>
                <w:b/>
              </w:rPr>
              <w:t>HALAMAN PENGESAHAN</w:t>
            </w:r>
            <w:r w:rsidR="00182239" w:rsidRPr="00A30DAC">
              <w:rPr>
                <w:webHidden/>
              </w:rPr>
              <w:tab/>
            </w:r>
            <w:r w:rsidRPr="00A30DAC">
              <w:rPr>
                <w:webHidden/>
              </w:rPr>
              <w:fldChar w:fldCharType="begin"/>
            </w:r>
            <w:r w:rsidR="00182239" w:rsidRPr="00A30DAC">
              <w:rPr>
                <w:webHidden/>
              </w:rPr>
              <w:instrText xml:space="preserve"> PAGEREF _Toc144274677 \h </w:instrText>
            </w:r>
            <w:r w:rsidRPr="00A30DAC">
              <w:rPr>
                <w:webHidden/>
              </w:rPr>
            </w:r>
            <w:r w:rsidRPr="00A30DAC">
              <w:rPr>
                <w:webHidden/>
              </w:rPr>
              <w:fldChar w:fldCharType="separate"/>
            </w:r>
            <w:r w:rsidR="00DF5E23">
              <w:rPr>
                <w:webHidden/>
              </w:rPr>
              <w:t>iv</w:t>
            </w:r>
            <w:r w:rsidRPr="00A30DAC">
              <w:rPr>
                <w:webHidden/>
              </w:rPr>
              <w:fldChar w:fldCharType="end"/>
            </w:r>
          </w:hyperlink>
        </w:p>
        <w:p w:rsidR="00182239" w:rsidRPr="00A30DAC" w:rsidRDefault="00D0704C" w:rsidP="00182239">
          <w:pPr>
            <w:pStyle w:val="TOC1"/>
          </w:pPr>
          <w:hyperlink w:anchor="_Toc144274678" w:history="1">
            <w:r w:rsidR="00182239" w:rsidRPr="00A30DAC">
              <w:rPr>
                <w:rStyle w:val="Hyperlink"/>
                <w:b/>
              </w:rPr>
              <w:t>MOTTO DAN PERSEMBAHAN</w:t>
            </w:r>
            <w:r w:rsidR="00182239" w:rsidRPr="00A30DAC">
              <w:rPr>
                <w:webHidden/>
              </w:rPr>
              <w:tab/>
            </w:r>
            <w:r w:rsidRPr="00A30DAC">
              <w:rPr>
                <w:webHidden/>
              </w:rPr>
              <w:fldChar w:fldCharType="begin"/>
            </w:r>
            <w:r w:rsidR="00182239" w:rsidRPr="00A30DAC">
              <w:rPr>
                <w:webHidden/>
              </w:rPr>
              <w:instrText xml:space="preserve"> PAGEREF _Toc144274678 \h </w:instrText>
            </w:r>
            <w:r w:rsidRPr="00A30DAC">
              <w:rPr>
                <w:webHidden/>
              </w:rPr>
            </w:r>
            <w:r w:rsidRPr="00A30DAC">
              <w:rPr>
                <w:webHidden/>
              </w:rPr>
              <w:fldChar w:fldCharType="separate"/>
            </w:r>
            <w:r w:rsidR="00DF5E23">
              <w:rPr>
                <w:webHidden/>
              </w:rPr>
              <w:t>v</w:t>
            </w:r>
            <w:r w:rsidRPr="00A30DAC">
              <w:rPr>
                <w:webHidden/>
              </w:rPr>
              <w:fldChar w:fldCharType="end"/>
            </w:r>
          </w:hyperlink>
        </w:p>
        <w:p w:rsidR="00182239" w:rsidRPr="00A30DAC" w:rsidRDefault="00D0704C" w:rsidP="00182239">
          <w:pPr>
            <w:pStyle w:val="TOC1"/>
          </w:pPr>
          <w:hyperlink w:anchor="_Toc144274679" w:history="1">
            <w:r w:rsidR="00182239" w:rsidRPr="00A30DAC">
              <w:rPr>
                <w:rStyle w:val="Hyperlink"/>
                <w:b/>
              </w:rPr>
              <w:t>PRAKATA</w:t>
            </w:r>
            <w:r w:rsidR="00182239" w:rsidRPr="00A30DAC">
              <w:rPr>
                <w:webHidden/>
              </w:rPr>
              <w:tab/>
            </w:r>
            <w:r w:rsidRPr="00A30DAC">
              <w:rPr>
                <w:webHidden/>
              </w:rPr>
              <w:fldChar w:fldCharType="begin"/>
            </w:r>
            <w:r w:rsidR="00182239" w:rsidRPr="00A30DAC">
              <w:rPr>
                <w:webHidden/>
              </w:rPr>
              <w:instrText xml:space="preserve"> PAGEREF _Toc144274679 \h </w:instrText>
            </w:r>
            <w:r w:rsidRPr="00A30DAC">
              <w:rPr>
                <w:webHidden/>
              </w:rPr>
            </w:r>
            <w:r w:rsidRPr="00A30DAC">
              <w:rPr>
                <w:webHidden/>
              </w:rPr>
              <w:fldChar w:fldCharType="separate"/>
            </w:r>
            <w:r w:rsidR="00DF5E23">
              <w:rPr>
                <w:webHidden/>
              </w:rPr>
              <w:t>vi</w:t>
            </w:r>
            <w:r w:rsidRPr="00A30DAC">
              <w:rPr>
                <w:webHidden/>
              </w:rPr>
              <w:fldChar w:fldCharType="end"/>
            </w:r>
          </w:hyperlink>
        </w:p>
        <w:p w:rsidR="00182239" w:rsidRPr="00A30DAC" w:rsidRDefault="00D0704C" w:rsidP="00182239">
          <w:pPr>
            <w:pStyle w:val="TOC1"/>
          </w:pPr>
          <w:hyperlink w:anchor="_Toc144274680" w:history="1">
            <w:r w:rsidR="00182239" w:rsidRPr="00A30DAC">
              <w:rPr>
                <w:rStyle w:val="Hyperlink"/>
                <w:b/>
              </w:rPr>
              <w:t>DAFTAR ISI</w:t>
            </w:r>
            <w:r w:rsidR="00182239" w:rsidRPr="00A30DAC">
              <w:rPr>
                <w:webHidden/>
              </w:rPr>
              <w:tab/>
            </w:r>
            <w:r w:rsidRPr="00A30DAC">
              <w:rPr>
                <w:webHidden/>
              </w:rPr>
              <w:fldChar w:fldCharType="begin"/>
            </w:r>
            <w:r w:rsidR="00182239" w:rsidRPr="00A30DAC">
              <w:rPr>
                <w:webHidden/>
              </w:rPr>
              <w:instrText xml:space="preserve"> PAGEREF _Toc144274680 \h </w:instrText>
            </w:r>
            <w:r w:rsidRPr="00A30DAC">
              <w:rPr>
                <w:webHidden/>
              </w:rPr>
            </w:r>
            <w:r w:rsidRPr="00A30DAC">
              <w:rPr>
                <w:webHidden/>
              </w:rPr>
              <w:fldChar w:fldCharType="separate"/>
            </w:r>
            <w:r w:rsidR="00DF5E23">
              <w:rPr>
                <w:webHidden/>
              </w:rPr>
              <w:t>ix</w:t>
            </w:r>
            <w:r w:rsidRPr="00A30DAC">
              <w:rPr>
                <w:webHidden/>
              </w:rPr>
              <w:fldChar w:fldCharType="end"/>
            </w:r>
          </w:hyperlink>
        </w:p>
        <w:p w:rsidR="00182239" w:rsidRPr="00A30DAC" w:rsidRDefault="00D0704C" w:rsidP="00182239">
          <w:pPr>
            <w:pStyle w:val="TOC1"/>
          </w:pPr>
          <w:hyperlink w:anchor="_Toc144274681" w:history="1">
            <w:r w:rsidR="00182239" w:rsidRPr="00A30DAC">
              <w:rPr>
                <w:rStyle w:val="Hyperlink"/>
                <w:b/>
              </w:rPr>
              <w:t>DAFTAR SINGKATAN</w:t>
            </w:r>
            <w:r w:rsidR="00182239" w:rsidRPr="00A30DAC">
              <w:rPr>
                <w:webHidden/>
              </w:rPr>
              <w:tab/>
            </w:r>
            <w:r w:rsidRPr="00A30DAC">
              <w:rPr>
                <w:webHidden/>
              </w:rPr>
              <w:fldChar w:fldCharType="begin"/>
            </w:r>
            <w:r w:rsidR="00182239" w:rsidRPr="00A30DAC">
              <w:rPr>
                <w:webHidden/>
              </w:rPr>
              <w:instrText xml:space="preserve"> PAGEREF _Toc144274681 \h </w:instrText>
            </w:r>
            <w:r w:rsidRPr="00A30DAC">
              <w:rPr>
                <w:webHidden/>
              </w:rPr>
            </w:r>
            <w:r w:rsidRPr="00A30DAC">
              <w:rPr>
                <w:webHidden/>
              </w:rPr>
              <w:fldChar w:fldCharType="separate"/>
            </w:r>
            <w:r w:rsidR="00DF5E23">
              <w:rPr>
                <w:webHidden/>
              </w:rPr>
              <w:t>xiii</w:t>
            </w:r>
            <w:r w:rsidRPr="00A30DAC">
              <w:rPr>
                <w:webHidden/>
              </w:rPr>
              <w:fldChar w:fldCharType="end"/>
            </w:r>
          </w:hyperlink>
        </w:p>
        <w:p w:rsidR="00182239" w:rsidRPr="00A30DAC" w:rsidRDefault="00D0704C" w:rsidP="00182239">
          <w:pPr>
            <w:pStyle w:val="TOC1"/>
          </w:pPr>
          <w:hyperlink w:anchor="_Toc144274682" w:history="1">
            <w:r w:rsidR="00182239" w:rsidRPr="00A30DAC">
              <w:rPr>
                <w:rStyle w:val="Hyperlink"/>
                <w:b/>
              </w:rPr>
              <w:t>DAFTAR TABEL</w:t>
            </w:r>
            <w:r w:rsidR="00182239" w:rsidRPr="00A30DAC">
              <w:rPr>
                <w:webHidden/>
              </w:rPr>
              <w:tab/>
            </w:r>
            <w:r w:rsidRPr="00A30DAC">
              <w:rPr>
                <w:webHidden/>
              </w:rPr>
              <w:fldChar w:fldCharType="begin"/>
            </w:r>
            <w:r w:rsidR="00182239" w:rsidRPr="00A30DAC">
              <w:rPr>
                <w:webHidden/>
              </w:rPr>
              <w:instrText xml:space="preserve"> PAGEREF _Toc144274682 \h </w:instrText>
            </w:r>
            <w:r w:rsidRPr="00A30DAC">
              <w:rPr>
                <w:webHidden/>
              </w:rPr>
            </w:r>
            <w:r w:rsidRPr="00A30DAC">
              <w:rPr>
                <w:webHidden/>
              </w:rPr>
              <w:fldChar w:fldCharType="separate"/>
            </w:r>
            <w:r w:rsidR="00DF5E23">
              <w:rPr>
                <w:webHidden/>
              </w:rPr>
              <w:t>xiv</w:t>
            </w:r>
            <w:r w:rsidRPr="00A30DAC">
              <w:rPr>
                <w:webHidden/>
              </w:rPr>
              <w:fldChar w:fldCharType="end"/>
            </w:r>
          </w:hyperlink>
        </w:p>
        <w:p w:rsidR="00182239" w:rsidRPr="00A30DAC" w:rsidRDefault="00D0704C" w:rsidP="00182239">
          <w:pPr>
            <w:pStyle w:val="TOC1"/>
          </w:pPr>
          <w:hyperlink w:anchor="_Toc144274683" w:history="1">
            <w:r w:rsidR="00182239" w:rsidRPr="00A30DAC">
              <w:rPr>
                <w:rStyle w:val="Hyperlink"/>
                <w:b/>
              </w:rPr>
              <w:t>INTISARI</w:t>
            </w:r>
            <w:r w:rsidR="00182239" w:rsidRPr="00A30DAC">
              <w:rPr>
                <w:webHidden/>
              </w:rPr>
              <w:tab/>
            </w:r>
            <w:r w:rsidRPr="00A30DAC">
              <w:rPr>
                <w:webHidden/>
              </w:rPr>
              <w:fldChar w:fldCharType="begin"/>
            </w:r>
            <w:r w:rsidR="00182239" w:rsidRPr="00A30DAC">
              <w:rPr>
                <w:webHidden/>
              </w:rPr>
              <w:instrText xml:space="preserve"> PAGEREF _Toc144274683 \h </w:instrText>
            </w:r>
            <w:r w:rsidRPr="00A30DAC">
              <w:rPr>
                <w:webHidden/>
              </w:rPr>
            </w:r>
            <w:r w:rsidRPr="00A30DAC">
              <w:rPr>
                <w:webHidden/>
              </w:rPr>
              <w:fldChar w:fldCharType="separate"/>
            </w:r>
            <w:r w:rsidR="00DF5E23">
              <w:rPr>
                <w:webHidden/>
              </w:rPr>
              <w:t>xv</w:t>
            </w:r>
            <w:r w:rsidRPr="00A30DAC">
              <w:rPr>
                <w:webHidden/>
              </w:rPr>
              <w:fldChar w:fldCharType="end"/>
            </w:r>
          </w:hyperlink>
        </w:p>
        <w:p w:rsidR="00182239" w:rsidRPr="00A30DAC" w:rsidRDefault="00D0704C" w:rsidP="00182239">
          <w:pPr>
            <w:pStyle w:val="TOC1"/>
          </w:pPr>
          <w:hyperlink w:anchor="_Toc144274684" w:history="1">
            <w:r w:rsidR="00182239" w:rsidRPr="00A30DAC">
              <w:rPr>
                <w:rStyle w:val="Hyperlink"/>
                <w:b/>
                <w:i/>
              </w:rPr>
              <w:t>ABSTRACT</w:t>
            </w:r>
            <w:r w:rsidR="00182239" w:rsidRPr="00A30DAC">
              <w:rPr>
                <w:webHidden/>
              </w:rPr>
              <w:tab/>
            </w:r>
            <w:r w:rsidRPr="00A30DAC">
              <w:rPr>
                <w:webHidden/>
              </w:rPr>
              <w:fldChar w:fldCharType="begin"/>
            </w:r>
            <w:r w:rsidR="00182239" w:rsidRPr="00A30DAC">
              <w:rPr>
                <w:webHidden/>
              </w:rPr>
              <w:instrText xml:space="preserve"> PAGEREF _Toc144274684 \h </w:instrText>
            </w:r>
            <w:r w:rsidRPr="00A30DAC">
              <w:rPr>
                <w:webHidden/>
              </w:rPr>
            </w:r>
            <w:r w:rsidRPr="00A30DAC">
              <w:rPr>
                <w:webHidden/>
              </w:rPr>
              <w:fldChar w:fldCharType="separate"/>
            </w:r>
            <w:r w:rsidR="00DF5E23">
              <w:rPr>
                <w:webHidden/>
              </w:rPr>
              <w:t>xvi</w:t>
            </w:r>
            <w:r w:rsidRPr="00A30DAC">
              <w:rPr>
                <w:webHidden/>
              </w:rPr>
              <w:fldChar w:fldCharType="end"/>
            </w:r>
          </w:hyperlink>
        </w:p>
        <w:p w:rsidR="00182239" w:rsidRPr="00A30DAC" w:rsidRDefault="00D0704C" w:rsidP="00182239">
          <w:pPr>
            <w:pStyle w:val="TOC1"/>
          </w:pPr>
          <w:hyperlink w:anchor="_Toc144274685" w:history="1">
            <w:r w:rsidR="00182239" w:rsidRPr="00A30DAC">
              <w:rPr>
                <w:rStyle w:val="Hyperlink"/>
                <w:b/>
              </w:rPr>
              <w:t>BAB I PENDAHULUAN</w:t>
            </w:r>
            <w:r w:rsidR="00182239" w:rsidRPr="00A30DAC">
              <w:rPr>
                <w:webHidden/>
              </w:rPr>
              <w:tab/>
            </w:r>
            <w:r w:rsidRPr="00A30DAC">
              <w:rPr>
                <w:webHidden/>
              </w:rPr>
              <w:fldChar w:fldCharType="begin"/>
            </w:r>
            <w:r w:rsidR="00182239" w:rsidRPr="00A30DAC">
              <w:rPr>
                <w:webHidden/>
              </w:rPr>
              <w:instrText xml:space="preserve"> PAGEREF _Toc144274685 \h </w:instrText>
            </w:r>
            <w:r w:rsidRPr="00A30DAC">
              <w:rPr>
                <w:webHidden/>
              </w:rPr>
            </w:r>
            <w:r w:rsidRPr="00A30DAC">
              <w:rPr>
                <w:webHidden/>
              </w:rPr>
              <w:fldChar w:fldCharType="separate"/>
            </w:r>
            <w:r w:rsidR="00DF5E23">
              <w:rPr>
                <w:webHidden/>
              </w:rPr>
              <w:t>1</w:t>
            </w:r>
            <w:r w:rsidRPr="00A30DAC">
              <w:rPr>
                <w:webHidden/>
              </w:rPr>
              <w:fldChar w:fldCharType="end"/>
            </w:r>
          </w:hyperlink>
        </w:p>
        <w:p w:rsidR="00182239" w:rsidRPr="00A30DAC" w:rsidRDefault="00D0704C" w:rsidP="00182239">
          <w:pPr>
            <w:pStyle w:val="TOC2"/>
            <w:rPr>
              <w:sz w:val="24"/>
              <w:szCs w:val="24"/>
            </w:rPr>
          </w:pPr>
          <w:hyperlink w:anchor="_Toc144274686" w:history="1">
            <w:r w:rsidR="00182239" w:rsidRPr="00A30DAC">
              <w:rPr>
                <w:rStyle w:val="Hyperlink"/>
                <w:sz w:val="24"/>
                <w:szCs w:val="24"/>
              </w:rPr>
              <w:t>1.1</w:t>
            </w:r>
            <w:r w:rsidR="00182239" w:rsidRPr="00A30DAC">
              <w:rPr>
                <w:sz w:val="24"/>
                <w:szCs w:val="24"/>
              </w:rPr>
              <w:tab/>
            </w:r>
            <w:r w:rsidR="00182239" w:rsidRPr="00A30DAC">
              <w:rPr>
                <w:rStyle w:val="Hyperlink"/>
                <w:sz w:val="24"/>
                <w:szCs w:val="24"/>
              </w:rPr>
              <w:t>Latar Belakang dan Permasalahan</w:t>
            </w:r>
            <w:r w:rsidR="00182239" w:rsidRPr="00A30DAC">
              <w:rPr>
                <w:webHidden/>
                <w:sz w:val="24"/>
                <w:szCs w:val="24"/>
              </w:rPr>
              <w:tab/>
            </w:r>
            <w:r w:rsidRPr="00A30DAC">
              <w:rPr>
                <w:webHidden/>
                <w:sz w:val="24"/>
                <w:szCs w:val="24"/>
              </w:rPr>
              <w:fldChar w:fldCharType="begin"/>
            </w:r>
            <w:r w:rsidR="00182239" w:rsidRPr="00A30DAC">
              <w:rPr>
                <w:webHidden/>
                <w:sz w:val="24"/>
                <w:szCs w:val="24"/>
              </w:rPr>
              <w:instrText xml:space="preserve"> PAGEREF _Toc144274686 \h </w:instrText>
            </w:r>
            <w:r w:rsidRPr="00A30DAC">
              <w:rPr>
                <w:webHidden/>
                <w:sz w:val="24"/>
                <w:szCs w:val="24"/>
              </w:rPr>
            </w:r>
            <w:r w:rsidRPr="00A30DAC">
              <w:rPr>
                <w:webHidden/>
                <w:sz w:val="24"/>
                <w:szCs w:val="24"/>
              </w:rPr>
              <w:fldChar w:fldCharType="separate"/>
            </w:r>
            <w:r w:rsidR="00DF5E23">
              <w:rPr>
                <w:webHidden/>
                <w:sz w:val="24"/>
                <w:szCs w:val="24"/>
              </w:rPr>
              <w:t>1</w:t>
            </w:r>
            <w:r w:rsidRPr="00A30DAC">
              <w:rPr>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687" w:history="1">
            <w:r w:rsidR="00182239" w:rsidRPr="00A30DAC">
              <w:rPr>
                <w:rStyle w:val="Hyperlink"/>
                <w:rFonts w:ascii="Times New Roman" w:hAnsi="Times New Roman" w:cs="Times New Roman"/>
                <w:noProof/>
                <w:sz w:val="24"/>
                <w:szCs w:val="24"/>
              </w:rPr>
              <w:t>1.1.1</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Latar Belakang</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687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1</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688" w:history="1">
            <w:r w:rsidR="00182239" w:rsidRPr="00A30DAC">
              <w:rPr>
                <w:rStyle w:val="Hyperlink"/>
                <w:rFonts w:ascii="Times New Roman" w:hAnsi="Times New Roman" w:cs="Times New Roman"/>
                <w:noProof/>
                <w:sz w:val="24"/>
                <w:szCs w:val="24"/>
              </w:rPr>
              <w:t>1.1.2</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Permasalahan</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688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5</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2"/>
            <w:rPr>
              <w:sz w:val="24"/>
              <w:szCs w:val="24"/>
            </w:rPr>
          </w:pPr>
          <w:hyperlink w:anchor="_Toc144274689" w:history="1">
            <w:r w:rsidR="00182239" w:rsidRPr="00A30DAC">
              <w:rPr>
                <w:rStyle w:val="Hyperlink"/>
                <w:sz w:val="24"/>
                <w:szCs w:val="24"/>
              </w:rPr>
              <w:t>1.2</w:t>
            </w:r>
            <w:r w:rsidR="00182239" w:rsidRPr="00A30DAC">
              <w:rPr>
                <w:sz w:val="24"/>
                <w:szCs w:val="24"/>
              </w:rPr>
              <w:tab/>
            </w:r>
            <w:r w:rsidR="00182239" w:rsidRPr="00A30DAC">
              <w:rPr>
                <w:rStyle w:val="Hyperlink"/>
                <w:sz w:val="24"/>
                <w:szCs w:val="24"/>
              </w:rPr>
              <w:t>Tujuan Penelitian</w:t>
            </w:r>
            <w:r w:rsidR="00182239" w:rsidRPr="00A30DAC">
              <w:rPr>
                <w:webHidden/>
                <w:sz w:val="24"/>
                <w:szCs w:val="24"/>
              </w:rPr>
              <w:tab/>
            </w:r>
            <w:r w:rsidRPr="00A30DAC">
              <w:rPr>
                <w:webHidden/>
                <w:sz w:val="24"/>
                <w:szCs w:val="24"/>
              </w:rPr>
              <w:fldChar w:fldCharType="begin"/>
            </w:r>
            <w:r w:rsidR="00182239" w:rsidRPr="00A30DAC">
              <w:rPr>
                <w:webHidden/>
                <w:sz w:val="24"/>
                <w:szCs w:val="24"/>
              </w:rPr>
              <w:instrText xml:space="preserve"> PAGEREF _Toc144274689 \h </w:instrText>
            </w:r>
            <w:r w:rsidRPr="00A30DAC">
              <w:rPr>
                <w:webHidden/>
                <w:sz w:val="24"/>
                <w:szCs w:val="24"/>
              </w:rPr>
            </w:r>
            <w:r w:rsidRPr="00A30DAC">
              <w:rPr>
                <w:webHidden/>
                <w:sz w:val="24"/>
                <w:szCs w:val="24"/>
              </w:rPr>
              <w:fldChar w:fldCharType="separate"/>
            </w:r>
            <w:r w:rsidR="00DF5E23">
              <w:rPr>
                <w:webHidden/>
                <w:sz w:val="24"/>
                <w:szCs w:val="24"/>
              </w:rPr>
              <w:t>5</w:t>
            </w:r>
            <w:r w:rsidRPr="00A30DAC">
              <w:rPr>
                <w:webHidden/>
                <w:sz w:val="24"/>
                <w:szCs w:val="24"/>
              </w:rPr>
              <w:fldChar w:fldCharType="end"/>
            </w:r>
          </w:hyperlink>
        </w:p>
        <w:p w:rsidR="00182239" w:rsidRPr="00A30DAC" w:rsidRDefault="00D0704C" w:rsidP="00182239">
          <w:pPr>
            <w:pStyle w:val="TOC2"/>
            <w:rPr>
              <w:sz w:val="24"/>
              <w:szCs w:val="24"/>
            </w:rPr>
          </w:pPr>
          <w:hyperlink w:anchor="_Toc144274690" w:history="1">
            <w:r w:rsidR="00182239" w:rsidRPr="00A30DAC">
              <w:rPr>
                <w:rStyle w:val="Hyperlink"/>
                <w:sz w:val="24"/>
                <w:szCs w:val="24"/>
              </w:rPr>
              <w:t>1.3</w:t>
            </w:r>
            <w:r w:rsidR="00182239" w:rsidRPr="00A30DAC">
              <w:rPr>
                <w:sz w:val="24"/>
                <w:szCs w:val="24"/>
              </w:rPr>
              <w:tab/>
            </w:r>
            <w:r w:rsidR="00182239" w:rsidRPr="00A30DAC">
              <w:rPr>
                <w:rStyle w:val="Hyperlink"/>
                <w:sz w:val="24"/>
                <w:szCs w:val="24"/>
              </w:rPr>
              <w:t>Ruang Lingkup Penelitian</w:t>
            </w:r>
            <w:r w:rsidR="00182239" w:rsidRPr="00A30DAC">
              <w:rPr>
                <w:webHidden/>
                <w:sz w:val="24"/>
                <w:szCs w:val="24"/>
              </w:rPr>
              <w:tab/>
            </w:r>
            <w:r w:rsidRPr="00A30DAC">
              <w:rPr>
                <w:webHidden/>
                <w:sz w:val="24"/>
                <w:szCs w:val="24"/>
              </w:rPr>
              <w:fldChar w:fldCharType="begin"/>
            </w:r>
            <w:r w:rsidR="00182239" w:rsidRPr="00A30DAC">
              <w:rPr>
                <w:webHidden/>
                <w:sz w:val="24"/>
                <w:szCs w:val="24"/>
              </w:rPr>
              <w:instrText xml:space="preserve"> PAGEREF _Toc144274690 \h </w:instrText>
            </w:r>
            <w:r w:rsidRPr="00A30DAC">
              <w:rPr>
                <w:webHidden/>
                <w:sz w:val="24"/>
                <w:szCs w:val="24"/>
              </w:rPr>
            </w:r>
            <w:r w:rsidRPr="00A30DAC">
              <w:rPr>
                <w:webHidden/>
                <w:sz w:val="24"/>
                <w:szCs w:val="24"/>
              </w:rPr>
              <w:fldChar w:fldCharType="separate"/>
            </w:r>
            <w:r w:rsidR="00DF5E23">
              <w:rPr>
                <w:webHidden/>
                <w:sz w:val="24"/>
                <w:szCs w:val="24"/>
              </w:rPr>
              <w:t>5</w:t>
            </w:r>
            <w:r w:rsidRPr="00A30DAC">
              <w:rPr>
                <w:webHidden/>
                <w:sz w:val="24"/>
                <w:szCs w:val="24"/>
              </w:rPr>
              <w:fldChar w:fldCharType="end"/>
            </w:r>
          </w:hyperlink>
        </w:p>
        <w:p w:rsidR="00182239" w:rsidRPr="00A30DAC" w:rsidRDefault="00D0704C" w:rsidP="00182239">
          <w:pPr>
            <w:pStyle w:val="TOC2"/>
            <w:rPr>
              <w:sz w:val="24"/>
              <w:szCs w:val="24"/>
            </w:rPr>
          </w:pPr>
          <w:hyperlink w:anchor="_Toc144274691" w:history="1">
            <w:r w:rsidR="00182239" w:rsidRPr="00A30DAC">
              <w:rPr>
                <w:rStyle w:val="Hyperlink"/>
                <w:sz w:val="24"/>
                <w:szCs w:val="24"/>
              </w:rPr>
              <w:t>1.4</w:t>
            </w:r>
            <w:r w:rsidR="00182239" w:rsidRPr="00A30DAC">
              <w:rPr>
                <w:sz w:val="24"/>
                <w:szCs w:val="24"/>
              </w:rPr>
              <w:tab/>
            </w:r>
            <w:r w:rsidR="00182239" w:rsidRPr="00A30DAC">
              <w:rPr>
                <w:rStyle w:val="Hyperlink"/>
                <w:sz w:val="24"/>
                <w:szCs w:val="24"/>
              </w:rPr>
              <w:t>Metode Penelitian</w:t>
            </w:r>
            <w:r w:rsidR="00182239" w:rsidRPr="00A30DAC">
              <w:rPr>
                <w:webHidden/>
                <w:sz w:val="24"/>
                <w:szCs w:val="24"/>
              </w:rPr>
              <w:tab/>
            </w:r>
            <w:r w:rsidRPr="00A30DAC">
              <w:rPr>
                <w:webHidden/>
                <w:sz w:val="24"/>
                <w:szCs w:val="24"/>
              </w:rPr>
              <w:fldChar w:fldCharType="begin"/>
            </w:r>
            <w:r w:rsidR="00182239" w:rsidRPr="00A30DAC">
              <w:rPr>
                <w:webHidden/>
                <w:sz w:val="24"/>
                <w:szCs w:val="24"/>
              </w:rPr>
              <w:instrText xml:space="preserve"> PAGEREF _Toc144274691 \h </w:instrText>
            </w:r>
            <w:r w:rsidRPr="00A30DAC">
              <w:rPr>
                <w:webHidden/>
                <w:sz w:val="24"/>
                <w:szCs w:val="24"/>
              </w:rPr>
            </w:r>
            <w:r w:rsidRPr="00A30DAC">
              <w:rPr>
                <w:webHidden/>
                <w:sz w:val="24"/>
                <w:szCs w:val="24"/>
              </w:rPr>
              <w:fldChar w:fldCharType="separate"/>
            </w:r>
            <w:r w:rsidR="00DF5E23">
              <w:rPr>
                <w:webHidden/>
                <w:sz w:val="24"/>
                <w:szCs w:val="24"/>
              </w:rPr>
              <w:t>6</w:t>
            </w:r>
            <w:r w:rsidRPr="00A30DAC">
              <w:rPr>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692" w:history="1">
            <w:r w:rsidR="00182239" w:rsidRPr="00A30DAC">
              <w:rPr>
                <w:rStyle w:val="Hyperlink"/>
                <w:rFonts w:ascii="Times New Roman" w:hAnsi="Times New Roman" w:cs="Times New Roman"/>
                <w:noProof/>
                <w:sz w:val="24"/>
                <w:szCs w:val="24"/>
              </w:rPr>
              <w:t>1.4.1</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Metode Pengumpulan Data</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692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6</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693" w:history="1">
            <w:r w:rsidR="00182239" w:rsidRPr="00A30DAC">
              <w:rPr>
                <w:rStyle w:val="Hyperlink"/>
                <w:rFonts w:ascii="Times New Roman" w:hAnsi="Times New Roman" w:cs="Times New Roman"/>
                <w:noProof/>
                <w:sz w:val="24"/>
                <w:szCs w:val="24"/>
              </w:rPr>
              <w:t>1.4.2</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Metode Analisis Data</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693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8</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694" w:history="1">
            <w:r w:rsidR="00182239" w:rsidRPr="00A30DAC">
              <w:rPr>
                <w:rStyle w:val="Hyperlink"/>
                <w:rFonts w:ascii="Times New Roman" w:hAnsi="Times New Roman" w:cs="Times New Roman"/>
                <w:noProof/>
                <w:sz w:val="24"/>
                <w:szCs w:val="24"/>
              </w:rPr>
              <w:t>1.4.3</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Metode Penyajian Hasil Analisis Data</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694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8</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2"/>
            <w:rPr>
              <w:sz w:val="24"/>
              <w:szCs w:val="24"/>
            </w:rPr>
          </w:pPr>
          <w:hyperlink w:anchor="_Toc144274695" w:history="1">
            <w:r w:rsidR="00182239" w:rsidRPr="00A30DAC">
              <w:rPr>
                <w:rStyle w:val="Hyperlink"/>
                <w:sz w:val="24"/>
                <w:szCs w:val="24"/>
              </w:rPr>
              <w:t>1.5</w:t>
            </w:r>
            <w:r w:rsidR="00182239" w:rsidRPr="00A30DAC">
              <w:rPr>
                <w:sz w:val="24"/>
                <w:szCs w:val="24"/>
              </w:rPr>
              <w:tab/>
            </w:r>
            <w:r w:rsidR="00182239" w:rsidRPr="00A30DAC">
              <w:rPr>
                <w:rStyle w:val="Hyperlink"/>
                <w:sz w:val="24"/>
                <w:szCs w:val="24"/>
              </w:rPr>
              <w:t>Manfaat Penelitian</w:t>
            </w:r>
            <w:r w:rsidR="00182239" w:rsidRPr="00A30DAC">
              <w:rPr>
                <w:webHidden/>
                <w:sz w:val="24"/>
                <w:szCs w:val="24"/>
              </w:rPr>
              <w:tab/>
            </w:r>
            <w:r w:rsidRPr="00A30DAC">
              <w:rPr>
                <w:webHidden/>
                <w:sz w:val="24"/>
                <w:szCs w:val="24"/>
              </w:rPr>
              <w:fldChar w:fldCharType="begin"/>
            </w:r>
            <w:r w:rsidR="00182239" w:rsidRPr="00A30DAC">
              <w:rPr>
                <w:webHidden/>
                <w:sz w:val="24"/>
                <w:szCs w:val="24"/>
              </w:rPr>
              <w:instrText xml:space="preserve"> PAGEREF _Toc144274695 \h </w:instrText>
            </w:r>
            <w:r w:rsidRPr="00A30DAC">
              <w:rPr>
                <w:webHidden/>
                <w:sz w:val="24"/>
                <w:szCs w:val="24"/>
              </w:rPr>
            </w:r>
            <w:r w:rsidRPr="00A30DAC">
              <w:rPr>
                <w:webHidden/>
                <w:sz w:val="24"/>
                <w:szCs w:val="24"/>
              </w:rPr>
              <w:fldChar w:fldCharType="separate"/>
            </w:r>
            <w:r w:rsidR="00DF5E23">
              <w:rPr>
                <w:webHidden/>
                <w:sz w:val="24"/>
                <w:szCs w:val="24"/>
              </w:rPr>
              <w:t>9</w:t>
            </w:r>
            <w:r w:rsidRPr="00A30DAC">
              <w:rPr>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696" w:history="1">
            <w:r w:rsidR="00182239" w:rsidRPr="00A30DAC">
              <w:rPr>
                <w:rStyle w:val="Hyperlink"/>
                <w:rFonts w:ascii="Times New Roman" w:hAnsi="Times New Roman" w:cs="Times New Roman"/>
                <w:noProof/>
                <w:sz w:val="24"/>
                <w:szCs w:val="24"/>
              </w:rPr>
              <w:t>1.5.1</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Manfaat Teoretis</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696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9</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697" w:history="1">
            <w:r w:rsidR="00182239" w:rsidRPr="00A30DAC">
              <w:rPr>
                <w:rStyle w:val="Hyperlink"/>
                <w:rFonts w:ascii="Times New Roman" w:hAnsi="Times New Roman" w:cs="Times New Roman"/>
                <w:noProof/>
                <w:sz w:val="24"/>
                <w:szCs w:val="24"/>
              </w:rPr>
              <w:t>1.5.2</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Manfaat Praktis</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697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9</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2"/>
            <w:rPr>
              <w:sz w:val="24"/>
              <w:szCs w:val="24"/>
            </w:rPr>
          </w:pPr>
          <w:hyperlink w:anchor="_Toc144274698" w:history="1">
            <w:r w:rsidR="00182239" w:rsidRPr="00A30DAC">
              <w:rPr>
                <w:rStyle w:val="Hyperlink"/>
                <w:sz w:val="24"/>
                <w:szCs w:val="24"/>
              </w:rPr>
              <w:t>1.6</w:t>
            </w:r>
            <w:r w:rsidR="00182239" w:rsidRPr="00A30DAC">
              <w:rPr>
                <w:sz w:val="24"/>
                <w:szCs w:val="24"/>
              </w:rPr>
              <w:tab/>
            </w:r>
            <w:r w:rsidR="00182239" w:rsidRPr="00A30DAC">
              <w:rPr>
                <w:rStyle w:val="Hyperlink"/>
                <w:sz w:val="24"/>
                <w:szCs w:val="24"/>
              </w:rPr>
              <w:t>Sistematika Penulisan</w:t>
            </w:r>
            <w:r w:rsidR="00182239" w:rsidRPr="00A30DAC">
              <w:rPr>
                <w:webHidden/>
                <w:sz w:val="24"/>
                <w:szCs w:val="24"/>
              </w:rPr>
              <w:tab/>
            </w:r>
            <w:r w:rsidRPr="00A30DAC">
              <w:rPr>
                <w:webHidden/>
                <w:sz w:val="24"/>
                <w:szCs w:val="24"/>
              </w:rPr>
              <w:fldChar w:fldCharType="begin"/>
            </w:r>
            <w:r w:rsidR="00182239" w:rsidRPr="00A30DAC">
              <w:rPr>
                <w:webHidden/>
                <w:sz w:val="24"/>
                <w:szCs w:val="24"/>
              </w:rPr>
              <w:instrText xml:space="preserve"> PAGEREF _Toc144274698 \h </w:instrText>
            </w:r>
            <w:r w:rsidRPr="00A30DAC">
              <w:rPr>
                <w:webHidden/>
                <w:sz w:val="24"/>
                <w:szCs w:val="24"/>
              </w:rPr>
            </w:r>
            <w:r w:rsidRPr="00A30DAC">
              <w:rPr>
                <w:webHidden/>
                <w:sz w:val="24"/>
                <w:szCs w:val="24"/>
              </w:rPr>
              <w:fldChar w:fldCharType="separate"/>
            </w:r>
            <w:r w:rsidR="00DF5E23">
              <w:rPr>
                <w:webHidden/>
                <w:sz w:val="24"/>
                <w:szCs w:val="24"/>
              </w:rPr>
              <w:t>9</w:t>
            </w:r>
            <w:r w:rsidRPr="00A30DAC">
              <w:rPr>
                <w:webHidden/>
                <w:sz w:val="24"/>
                <w:szCs w:val="24"/>
              </w:rPr>
              <w:fldChar w:fldCharType="end"/>
            </w:r>
          </w:hyperlink>
        </w:p>
        <w:p w:rsidR="00182239" w:rsidRPr="00A30DAC" w:rsidRDefault="00D0704C" w:rsidP="00182239">
          <w:pPr>
            <w:pStyle w:val="TOC1"/>
          </w:pPr>
          <w:hyperlink w:anchor="_Toc144274699" w:history="1">
            <w:r w:rsidR="00182239" w:rsidRPr="00A30DAC">
              <w:rPr>
                <w:rStyle w:val="Hyperlink"/>
                <w:b/>
              </w:rPr>
              <w:t>BAB II TINJAUAN PUSTAKA DAN KERANGKA TEORI</w:t>
            </w:r>
            <w:r w:rsidR="00182239" w:rsidRPr="00A30DAC">
              <w:rPr>
                <w:webHidden/>
              </w:rPr>
              <w:tab/>
            </w:r>
            <w:r w:rsidRPr="00A30DAC">
              <w:rPr>
                <w:webHidden/>
              </w:rPr>
              <w:fldChar w:fldCharType="begin"/>
            </w:r>
            <w:r w:rsidR="00182239" w:rsidRPr="00A30DAC">
              <w:rPr>
                <w:webHidden/>
              </w:rPr>
              <w:instrText xml:space="preserve"> PAGEREF _Toc144274699 \h </w:instrText>
            </w:r>
            <w:r w:rsidRPr="00A30DAC">
              <w:rPr>
                <w:webHidden/>
              </w:rPr>
            </w:r>
            <w:r w:rsidRPr="00A30DAC">
              <w:rPr>
                <w:webHidden/>
              </w:rPr>
              <w:fldChar w:fldCharType="separate"/>
            </w:r>
            <w:r w:rsidR="00DF5E23">
              <w:rPr>
                <w:webHidden/>
              </w:rPr>
              <w:t>11</w:t>
            </w:r>
            <w:r w:rsidRPr="00A30DAC">
              <w:rPr>
                <w:webHidden/>
              </w:rPr>
              <w:fldChar w:fldCharType="end"/>
            </w:r>
          </w:hyperlink>
        </w:p>
        <w:p w:rsidR="00182239" w:rsidRPr="00A30DAC" w:rsidRDefault="00D0704C" w:rsidP="00182239">
          <w:pPr>
            <w:pStyle w:val="TOC2"/>
            <w:rPr>
              <w:sz w:val="24"/>
              <w:szCs w:val="24"/>
            </w:rPr>
          </w:pPr>
          <w:hyperlink w:anchor="_Toc144274700" w:history="1">
            <w:r w:rsidR="00182239" w:rsidRPr="00A30DAC">
              <w:rPr>
                <w:rStyle w:val="Hyperlink"/>
                <w:b/>
                <w:sz w:val="24"/>
                <w:szCs w:val="24"/>
              </w:rPr>
              <w:t>2.1 Tinjauan Pustaka</w:t>
            </w:r>
            <w:r w:rsidR="00182239" w:rsidRPr="00A30DAC">
              <w:rPr>
                <w:webHidden/>
                <w:sz w:val="24"/>
                <w:szCs w:val="24"/>
              </w:rPr>
              <w:tab/>
            </w:r>
            <w:r w:rsidRPr="00A30DAC">
              <w:rPr>
                <w:webHidden/>
                <w:sz w:val="24"/>
                <w:szCs w:val="24"/>
              </w:rPr>
              <w:fldChar w:fldCharType="begin"/>
            </w:r>
            <w:r w:rsidR="00182239" w:rsidRPr="00A30DAC">
              <w:rPr>
                <w:webHidden/>
                <w:sz w:val="24"/>
                <w:szCs w:val="24"/>
              </w:rPr>
              <w:instrText xml:space="preserve"> PAGEREF _Toc144274700 \h </w:instrText>
            </w:r>
            <w:r w:rsidRPr="00A30DAC">
              <w:rPr>
                <w:webHidden/>
                <w:sz w:val="24"/>
                <w:szCs w:val="24"/>
              </w:rPr>
            </w:r>
            <w:r w:rsidRPr="00A30DAC">
              <w:rPr>
                <w:webHidden/>
                <w:sz w:val="24"/>
                <w:szCs w:val="24"/>
              </w:rPr>
              <w:fldChar w:fldCharType="separate"/>
            </w:r>
            <w:r w:rsidR="00DF5E23">
              <w:rPr>
                <w:webHidden/>
                <w:sz w:val="24"/>
                <w:szCs w:val="24"/>
              </w:rPr>
              <w:t>11</w:t>
            </w:r>
            <w:r w:rsidRPr="00A30DAC">
              <w:rPr>
                <w:webHidden/>
                <w:sz w:val="24"/>
                <w:szCs w:val="24"/>
              </w:rPr>
              <w:fldChar w:fldCharType="end"/>
            </w:r>
          </w:hyperlink>
        </w:p>
        <w:p w:rsidR="00182239" w:rsidRPr="00A30DAC" w:rsidRDefault="00D0704C" w:rsidP="00182239">
          <w:pPr>
            <w:pStyle w:val="TOC2"/>
            <w:rPr>
              <w:sz w:val="24"/>
              <w:szCs w:val="24"/>
            </w:rPr>
          </w:pPr>
          <w:hyperlink w:anchor="_Toc144274701" w:history="1">
            <w:r w:rsidR="00182239" w:rsidRPr="00A30DAC">
              <w:rPr>
                <w:rStyle w:val="Hyperlink"/>
                <w:b/>
                <w:sz w:val="24"/>
                <w:szCs w:val="24"/>
              </w:rPr>
              <w:t>2.2 Kerangka Teori</w:t>
            </w:r>
            <w:r w:rsidR="00182239" w:rsidRPr="00A30DAC">
              <w:rPr>
                <w:webHidden/>
                <w:sz w:val="24"/>
                <w:szCs w:val="24"/>
              </w:rPr>
              <w:tab/>
            </w:r>
            <w:r w:rsidRPr="00A30DAC">
              <w:rPr>
                <w:webHidden/>
                <w:sz w:val="24"/>
                <w:szCs w:val="24"/>
              </w:rPr>
              <w:fldChar w:fldCharType="begin"/>
            </w:r>
            <w:r w:rsidR="00182239" w:rsidRPr="00A30DAC">
              <w:rPr>
                <w:webHidden/>
                <w:sz w:val="24"/>
                <w:szCs w:val="24"/>
              </w:rPr>
              <w:instrText xml:space="preserve"> PAGEREF _Toc144274701 \h </w:instrText>
            </w:r>
            <w:r w:rsidRPr="00A30DAC">
              <w:rPr>
                <w:webHidden/>
                <w:sz w:val="24"/>
                <w:szCs w:val="24"/>
              </w:rPr>
            </w:r>
            <w:r w:rsidRPr="00A30DAC">
              <w:rPr>
                <w:webHidden/>
                <w:sz w:val="24"/>
                <w:szCs w:val="24"/>
              </w:rPr>
              <w:fldChar w:fldCharType="separate"/>
            </w:r>
            <w:r w:rsidR="00DF5E23">
              <w:rPr>
                <w:webHidden/>
                <w:sz w:val="24"/>
                <w:szCs w:val="24"/>
              </w:rPr>
              <w:t>13</w:t>
            </w:r>
            <w:r w:rsidRPr="00A30DAC">
              <w:rPr>
                <w:webHidden/>
                <w:sz w:val="24"/>
                <w:szCs w:val="24"/>
              </w:rPr>
              <w:fldChar w:fldCharType="end"/>
            </w:r>
          </w:hyperlink>
        </w:p>
        <w:p w:rsidR="00182239" w:rsidRPr="00A30DAC" w:rsidRDefault="00D0704C" w:rsidP="00182239">
          <w:pPr>
            <w:pStyle w:val="TOC3"/>
            <w:tabs>
              <w:tab w:val="right" w:leader="dot" w:pos="7927"/>
            </w:tabs>
            <w:spacing w:line="480" w:lineRule="auto"/>
            <w:rPr>
              <w:rFonts w:ascii="Times New Roman" w:hAnsi="Times New Roman" w:cs="Times New Roman"/>
              <w:noProof/>
              <w:sz w:val="24"/>
              <w:szCs w:val="24"/>
            </w:rPr>
          </w:pPr>
          <w:hyperlink w:anchor="_Toc144274702" w:history="1">
            <w:r w:rsidR="00182239" w:rsidRPr="00A30DAC">
              <w:rPr>
                <w:rStyle w:val="Hyperlink"/>
                <w:rFonts w:ascii="Times New Roman" w:hAnsi="Times New Roman" w:cs="Times New Roman"/>
                <w:noProof/>
                <w:sz w:val="24"/>
                <w:szCs w:val="24"/>
              </w:rPr>
              <w:t>2.2.1        Sosiolinguistik</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02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13</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right" w:leader="dot" w:pos="7927"/>
            </w:tabs>
            <w:spacing w:line="480" w:lineRule="auto"/>
            <w:rPr>
              <w:rFonts w:ascii="Times New Roman" w:hAnsi="Times New Roman" w:cs="Times New Roman"/>
              <w:noProof/>
              <w:sz w:val="24"/>
              <w:szCs w:val="24"/>
            </w:rPr>
          </w:pPr>
          <w:hyperlink w:anchor="_Toc144274703" w:history="1">
            <w:r w:rsidR="00182239" w:rsidRPr="00A30DAC">
              <w:rPr>
                <w:rStyle w:val="Hyperlink"/>
                <w:rFonts w:ascii="Times New Roman" w:hAnsi="Times New Roman" w:cs="Times New Roman"/>
                <w:noProof/>
                <w:sz w:val="24"/>
                <w:szCs w:val="24"/>
              </w:rPr>
              <w:t>2.2.2        Morfologi</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03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14</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right" w:leader="dot" w:pos="7927"/>
            </w:tabs>
            <w:spacing w:line="480" w:lineRule="auto"/>
            <w:rPr>
              <w:rFonts w:ascii="Times New Roman" w:hAnsi="Times New Roman" w:cs="Times New Roman"/>
              <w:noProof/>
              <w:sz w:val="24"/>
              <w:szCs w:val="24"/>
            </w:rPr>
          </w:pPr>
          <w:hyperlink w:anchor="_Toc144274704" w:history="1">
            <w:r w:rsidR="00182239" w:rsidRPr="00A30DAC">
              <w:rPr>
                <w:rStyle w:val="Hyperlink"/>
                <w:rFonts w:ascii="Times New Roman" w:hAnsi="Times New Roman" w:cs="Times New Roman"/>
                <w:noProof/>
                <w:sz w:val="24"/>
                <w:szCs w:val="24"/>
              </w:rPr>
              <w:t>2.2.3        Morfofonemik</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04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15</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705" w:history="1">
            <w:r w:rsidR="00182239" w:rsidRPr="00A30DAC">
              <w:rPr>
                <w:rStyle w:val="Hyperlink"/>
                <w:rFonts w:ascii="Times New Roman" w:hAnsi="Times New Roman" w:cs="Times New Roman"/>
                <w:noProof/>
                <w:sz w:val="24"/>
                <w:szCs w:val="24"/>
              </w:rPr>
              <w:t>2.2.4</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Abreviasi Bahasa Jepang</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05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22</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706" w:history="1">
            <w:r w:rsidR="00182239" w:rsidRPr="00A30DAC">
              <w:rPr>
                <w:rStyle w:val="Hyperlink"/>
                <w:rFonts w:ascii="Times New Roman" w:hAnsi="Times New Roman" w:cs="Times New Roman"/>
                <w:noProof/>
                <w:sz w:val="24"/>
                <w:szCs w:val="24"/>
              </w:rPr>
              <w:t>2.2.5</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Abreviasi Bahasa Indonesia</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06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29</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707" w:history="1">
            <w:r w:rsidR="00182239" w:rsidRPr="00A30DAC">
              <w:rPr>
                <w:rStyle w:val="Hyperlink"/>
                <w:rFonts w:ascii="Times New Roman" w:hAnsi="Times New Roman" w:cs="Times New Roman"/>
                <w:noProof/>
                <w:sz w:val="24"/>
                <w:szCs w:val="24"/>
              </w:rPr>
              <w:t>2.2.6</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Analisis Kontrastif</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07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34</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1"/>
          </w:pPr>
          <w:hyperlink w:anchor="_Toc144274708" w:history="1">
            <w:r w:rsidR="00182239" w:rsidRPr="00A30DAC">
              <w:rPr>
                <w:rStyle w:val="Hyperlink"/>
                <w:b/>
              </w:rPr>
              <w:t>BAB III PEMAPARAN HASIL DAN PEMBAHASAN</w:t>
            </w:r>
            <w:r w:rsidR="00182239" w:rsidRPr="00A30DAC">
              <w:rPr>
                <w:webHidden/>
              </w:rPr>
              <w:tab/>
            </w:r>
            <w:r w:rsidRPr="00A30DAC">
              <w:rPr>
                <w:webHidden/>
              </w:rPr>
              <w:fldChar w:fldCharType="begin"/>
            </w:r>
            <w:r w:rsidR="00182239" w:rsidRPr="00A30DAC">
              <w:rPr>
                <w:webHidden/>
              </w:rPr>
              <w:instrText xml:space="preserve"> PAGEREF _Toc144274708 \h </w:instrText>
            </w:r>
            <w:r w:rsidRPr="00A30DAC">
              <w:rPr>
                <w:webHidden/>
              </w:rPr>
            </w:r>
            <w:r w:rsidRPr="00A30DAC">
              <w:rPr>
                <w:webHidden/>
              </w:rPr>
              <w:fldChar w:fldCharType="separate"/>
            </w:r>
            <w:r w:rsidR="00DF5E23">
              <w:rPr>
                <w:webHidden/>
              </w:rPr>
              <w:t>35</w:t>
            </w:r>
            <w:r w:rsidRPr="00A30DAC">
              <w:rPr>
                <w:webHidden/>
              </w:rPr>
              <w:fldChar w:fldCharType="end"/>
            </w:r>
          </w:hyperlink>
        </w:p>
        <w:p w:rsidR="00182239" w:rsidRPr="00A30DAC" w:rsidRDefault="00D0704C" w:rsidP="00182239">
          <w:pPr>
            <w:pStyle w:val="TOC2"/>
            <w:rPr>
              <w:sz w:val="24"/>
              <w:szCs w:val="24"/>
            </w:rPr>
          </w:pPr>
          <w:hyperlink w:anchor="_Toc144274709" w:history="1">
            <w:r w:rsidR="00182239" w:rsidRPr="00A30DAC">
              <w:rPr>
                <w:rStyle w:val="Hyperlink"/>
                <w:b/>
                <w:sz w:val="24"/>
                <w:szCs w:val="24"/>
              </w:rPr>
              <w:t>3.1 Pembentukan Abreviasi Bahasa Slang Jepang</w:t>
            </w:r>
            <w:r w:rsidR="00182239" w:rsidRPr="00A30DAC">
              <w:rPr>
                <w:webHidden/>
                <w:sz w:val="24"/>
                <w:szCs w:val="24"/>
              </w:rPr>
              <w:tab/>
            </w:r>
            <w:r w:rsidRPr="00A30DAC">
              <w:rPr>
                <w:webHidden/>
                <w:sz w:val="24"/>
                <w:szCs w:val="24"/>
              </w:rPr>
              <w:fldChar w:fldCharType="begin"/>
            </w:r>
            <w:r w:rsidR="00182239" w:rsidRPr="00A30DAC">
              <w:rPr>
                <w:webHidden/>
                <w:sz w:val="24"/>
                <w:szCs w:val="24"/>
              </w:rPr>
              <w:instrText xml:space="preserve"> PAGEREF _Toc144274709 \h </w:instrText>
            </w:r>
            <w:r w:rsidRPr="00A30DAC">
              <w:rPr>
                <w:webHidden/>
                <w:sz w:val="24"/>
                <w:szCs w:val="24"/>
              </w:rPr>
            </w:r>
            <w:r w:rsidRPr="00A30DAC">
              <w:rPr>
                <w:webHidden/>
                <w:sz w:val="24"/>
                <w:szCs w:val="24"/>
              </w:rPr>
              <w:fldChar w:fldCharType="separate"/>
            </w:r>
            <w:r w:rsidR="00DF5E23">
              <w:rPr>
                <w:webHidden/>
                <w:sz w:val="24"/>
                <w:szCs w:val="24"/>
              </w:rPr>
              <w:t>35</w:t>
            </w:r>
            <w:r w:rsidRPr="00A30DAC">
              <w:rPr>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710" w:history="1">
            <w:r w:rsidR="00182239" w:rsidRPr="00A30DAC">
              <w:rPr>
                <w:rStyle w:val="Hyperlink"/>
                <w:rFonts w:ascii="Times New Roman" w:hAnsi="Times New Roman" w:cs="Times New Roman"/>
                <w:noProof/>
                <w:sz w:val="24"/>
                <w:szCs w:val="24"/>
              </w:rPr>
              <w:t>3.1.1</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Pemenggalan silabis awal kata</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10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35</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711" w:history="1">
            <w:r w:rsidR="00182239" w:rsidRPr="00A30DAC">
              <w:rPr>
                <w:rStyle w:val="Hyperlink"/>
                <w:rFonts w:ascii="Times New Roman" w:hAnsi="Times New Roman" w:cs="Times New Roman"/>
                <w:noProof/>
                <w:sz w:val="24"/>
                <w:szCs w:val="24"/>
              </w:rPr>
              <w:t>3.1.2</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Pemenggalan silabis tengah kata</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11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37</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712" w:history="1">
            <w:r w:rsidR="00182239" w:rsidRPr="00A30DAC">
              <w:rPr>
                <w:rStyle w:val="Hyperlink"/>
                <w:rFonts w:ascii="Times New Roman" w:hAnsi="Times New Roman" w:cs="Times New Roman"/>
                <w:noProof/>
                <w:sz w:val="24"/>
                <w:szCs w:val="24"/>
              </w:rPr>
              <w:t>3.1.3</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Pemenggalan silabis akhir kata</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12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39</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713" w:history="1">
            <w:r w:rsidR="00182239" w:rsidRPr="00A30DAC">
              <w:rPr>
                <w:rStyle w:val="Hyperlink"/>
                <w:rFonts w:ascii="Times New Roman" w:hAnsi="Times New Roman" w:cs="Times New Roman"/>
                <w:noProof/>
                <w:sz w:val="24"/>
                <w:szCs w:val="24"/>
              </w:rPr>
              <w:t>3.1.4</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Pemenggalan dua silabis atau lebih dalam satu kata</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13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40</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714" w:history="1">
            <w:r w:rsidR="00182239" w:rsidRPr="00A30DAC">
              <w:rPr>
                <w:rStyle w:val="Hyperlink"/>
                <w:rFonts w:ascii="Times New Roman" w:hAnsi="Times New Roman" w:cs="Times New Roman"/>
                <w:noProof/>
                <w:sz w:val="24"/>
                <w:szCs w:val="24"/>
              </w:rPr>
              <w:t>3.1.5</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Pemenggalan silabis awal tiap kata pada kata majemuk</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14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42</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715" w:history="1">
            <w:r w:rsidR="00182239" w:rsidRPr="00A30DAC">
              <w:rPr>
                <w:rStyle w:val="Hyperlink"/>
                <w:rFonts w:ascii="Times New Roman" w:hAnsi="Times New Roman" w:cs="Times New Roman"/>
                <w:noProof/>
                <w:sz w:val="24"/>
                <w:szCs w:val="24"/>
              </w:rPr>
              <w:t>3.1.6</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Pemenggalan silabis akhir tiap kata pada kata majemuk</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15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43</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ind w:left="1320" w:hanging="880"/>
            <w:rPr>
              <w:rFonts w:ascii="Times New Roman" w:hAnsi="Times New Roman" w:cs="Times New Roman"/>
              <w:noProof/>
              <w:sz w:val="24"/>
              <w:szCs w:val="24"/>
            </w:rPr>
          </w:pPr>
          <w:hyperlink w:anchor="_Toc144274716" w:history="1">
            <w:r w:rsidR="00182239" w:rsidRPr="00A30DAC">
              <w:rPr>
                <w:rStyle w:val="Hyperlink"/>
                <w:rFonts w:ascii="Times New Roman" w:hAnsi="Times New Roman" w:cs="Times New Roman"/>
                <w:noProof/>
                <w:sz w:val="24"/>
                <w:szCs w:val="24"/>
              </w:rPr>
              <w:t>3.1.7</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Pemenggalan silabis awal kata pertama dan akhir kata kedua pada kata majemuk</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16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44</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ind w:left="1320" w:hanging="880"/>
            <w:rPr>
              <w:rFonts w:ascii="Times New Roman" w:hAnsi="Times New Roman" w:cs="Times New Roman"/>
              <w:noProof/>
              <w:sz w:val="24"/>
              <w:szCs w:val="24"/>
            </w:rPr>
          </w:pPr>
          <w:hyperlink w:anchor="_Toc144274717" w:history="1">
            <w:r w:rsidR="00182239" w:rsidRPr="00A30DAC">
              <w:rPr>
                <w:rStyle w:val="Hyperlink"/>
                <w:rFonts w:ascii="Times New Roman" w:hAnsi="Times New Roman" w:cs="Times New Roman"/>
                <w:noProof/>
                <w:sz w:val="24"/>
                <w:szCs w:val="24"/>
              </w:rPr>
              <w:t>3.1.8</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Pemenggalan silabis akhir kata pertama dan awal kata kedua pada kata majemuk</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17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46</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718" w:history="1">
            <w:r w:rsidR="00182239" w:rsidRPr="00A30DAC">
              <w:rPr>
                <w:rStyle w:val="Hyperlink"/>
                <w:rFonts w:ascii="Times New Roman" w:hAnsi="Times New Roman" w:cs="Times New Roman"/>
                <w:noProof/>
                <w:sz w:val="24"/>
                <w:szCs w:val="24"/>
              </w:rPr>
              <w:t>3.1.9</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Pemenggalan silabis bagian akhir kata pertama pada kata majemuk</w:t>
            </w:r>
            <w:r w:rsidR="00182239" w:rsidRPr="00A30DAC">
              <w:rPr>
                <w:rFonts w:ascii="Times New Roman" w:hAnsi="Times New Roman" w:cs="Times New Roman"/>
                <w:noProof/>
                <w:webHidden/>
                <w:sz w:val="24"/>
                <w:szCs w:val="24"/>
              </w:rPr>
              <w:tab/>
            </w:r>
            <w:r w:rsidR="00AF590D" w:rsidRPr="00AF590D">
              <w:rPr>
                <w:rFonts w:ascii="Times New Roman" w:hAnsi="Times New Roman" w:cs="Times New Roman"/>
                <w:noProof/>
                <w:webHidden/>
                <w:sz w:val="24"/>
                <w:szCs w:val="24"/>
              </w:rPr>
              <w:tab/>
            </w:r>
            <w:r w:rsidR="00AF590D" w:rsidRPr="00AF590D">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18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47</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719" w:history="1">
            <w:r w:rsidR="00182239" w:rsidRPr="00A30DAC">
              <w:rPr>
                <w:rStyle w:val="Hyperlink"/>
                <w:rFonts w:ascii="Times New Roman" w:hAnsi="Times New Roman" w:cs="Times New Roman"/>
                <w:noProof/>
                <w:sz w:val="24"/>
                <w:szCs w:val="24"/>
              </w:rPr>
              <w:t>3.1.10</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Pemenggalan silabis bagian akhir kata terakhir pada kata majemuk</w:t>
            </w:r>
            <w:r w:rsidR="00182239" w:rsidRPr="00A30DAC">
              <w:rPr>
                <w:rFonts w:ascii="Times New Roman" w:hAnsi="Times New Roman" w:cs="Times New Roman"/>
                <w:noProof/>
                <w:webHidden/>
                <w:sz w:val="24"/>
                <w:szCs w:val="24"/>
              </w:rPr>
              <w:tab/>
            </w:r>
            <w:r w:rsidR="00AF590D" w:rsidRPr="00AF590D">
              <w:rPr>
                <w:rFonts w:ascii="Times New Roman" w:hAnsi="Times New Roman" w:cs="Times New Roman"/>
                <w:noProof/>
                <w:webHidden/>
                <w:sz w:val="24"/>
                <w:szCs w:val="24"/>
              </w:rPr>
              <w:tab/>
            </w:r>
            <w:r w:rsidR="00AF590D" w:rsidRPr="00AF590D">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19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50</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720" w:history="1">
            <w:r w:rsidR="00182239" w:rsidRPr="00A30DAC">
              <w:rPr>
                <w:rStyle w:val="Hyperlink"/>
                <w:rFonts w:ascii="Times New Roman" w:hAnsi="Times New Roman" w:cs="Times New Roman"/>
                <w:noProof/>
                <w:sz w:val="24"/>
                <w:szCs w:val="24"/>
              </w:rPr>
              <w:t>3.1.11</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Pemendekan frasa atau kalimat</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20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52</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721" w:history="1">
            <w:r w:rsidR="00182239" w:rsidRPr="00A30DAC">
              <w:rPr>
                <w:rStyle w:val="Hyperlink"/>
                <w:rFonts w:ascii="Times New Roman" w:hAnsi="Times New Roman" w:cs="Times New Roman"/>
                <w:noProof/>
                <w:sz w:val="24"/>
                <w:szCs w:val="24"/>
              </w:rPr>
              <w:t>3.1.12</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Pemendekan tiga bagian atau lebih dalam kata majemuk</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21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53</w:t>
            </w:r>
            <w:r w:rsidRPr="00A30DAC">
              <w:rPr>
                <w:rFonts w:ascii="Times New Roman" w:hAnsi="Times New Roman" w:cs="Times New Roman"/>
                <w:noProof/>
                <w:webHidden/>
                <w:sz w:val="24"/>
                <w:szCs w:val="24"/>
              </w:rPr>
              <w:fldChar w:fldCharType="end"/>
            </w:r>
          </w:hyperlink>
        </w:p>
        <w:p w:rsidR="00182239" w:rsidRPr="00A30DAC" w:rsidRDefault="00D0704C" w:rsidP="00D953EA">
          <w:pPr>
            <w:pStyle w:val="TOC3"/>
            <w:tabs>
              <w:tab w:val="left" w:pos="1320"/>
              <w:tab w:val="right" w:leader="dot" w:pos="7927"/>
            </w:tabs>
            <w:spacing w:line="480" w:lineRule="auto"/>
            <w:ind w:left="1320" w:hanging="880"/>
            <w:rPr>
              <w:rFonts w:ascii="Times New Roman" w:hAnsi="Times New Roman" w:cs="Times New Roman"/>
              <w:noProof/>
              <w:sz w:val="24"/>
              <w:szCs w:val="24"/>
            </w:rPr>
          </w:pPr>
          <w:hyperlink w:anchor="_Toc144274722" w:history="1">
            <w:r w:rsidR="00182239" w:rsidRPr="00A30DAC">
              <w:rPr>
                <w:rStyle w:val="Hyperlink"/>
                <w:rFonts w:ascii="Times New Roman" w:hAnsi="Times New Roman" w:cs="Times New Roman"/>
                <w:noProof/>
                <w:sz w:val="24"/>
                <w:szCs w:val="24"/>
              </w:rPr>
              <w:t>3.1.13</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Pengekalan huruf pertama dari kata berbahasa Inggris, termasuk kata bahasa Jepang yang terbentuk dari serapan bahasa Inggris</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22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55</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723" w:history="1">
            <w:r w:rsidR="00182239" w:rsidRPr="00A30DAC">
              <w:rPr>
                <w:rStyle w:val="Hyperlink"/>
                <w:rFonts w:ascii="Times New Roman" w:hAnsi="Times New Roman" w:cs="Times New Roman"/>
                <w:noProof/>
                <w:sz w:val="24"/>
                <w:szCs w:val="24"/>
              </w:rPr>
              <w:t>3.1.14</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Pengekalan dan penggabungan transliterasi romaji</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23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57</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724" w:history="1">
            <w:r w:rsidR="00182239" w:rsidRPr="00A30DAC">
              <w:rPr>
                <w:rStyle w:val="Hyperlink"/>
                <w:rFonts w:ascii="Times New Roman" w:hAnsi="Times New Roman" w:cs="Times New Roman"/>
                <w:noProof/>
                <w:sz w:val="24"/>
                <w:szCs w:val="24"/>
              </w:rPr>
              <w:t>3.1.15</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Data Lainnya</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24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59</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2"/>
            <w:rPr>
              <w:sz w:val="24"/>
              <w:szCs w:val="24"/>
            </w:rPr>
          </w:pPr>
          <w:hyperlink w:anchor="_Toc144274725" w:history="1">
            <w:r w:rsidR="00182239" w:rsidRPr="00A30DAC">
              <w:rPr>
                <w:rStyle w:val="Hyperlink"/>
                <w:b/>
                <w:sz w:val="24"/>
                <w:szCs w:val="24"/>
              </w:rPr>
              <w:t>3.2</w:t>
            </w:r>
            <w:r w:rsidR="00182239" w:rsidRPr="00A30DAC">
              <w:rPr>
                <w:b/>
                <w:sz w:val="24"/>
                <w:szCs w:val="24"/>
              </w:rPr>
              <w:tab/>
            </w:r>
            <w:r w:rsidR="00182239" w:rsidRPr="00A30DAC">
              <w:rPr>
                <w:rStyle w:val="Hyperlink"/>
                <w:b/>
                <w:sz w:val="24"/>
                <w:szCs w:val="24"/>
              </w:rPr>
              <w:t>Pembentukan Abreviasi Bahasa Slang Indonesia</w:t>
            </w:r>
            <w:r w:rsidR="00182239" w:rsidRPr="00A30DAC">
              <w:rPr>
                <w:webHidden/>
                <w:sz w:val="24"/>
                <w:szCs w:val="24"/>
              </w:rPr>
              <w:tab/>
            </w:r>
            <w:r w:rsidRPr="00A30DAC">
              <w:rPr>
                <w:webHidden/>
                <w:sz w:val="24"/>
                <w:szCs w:val="24"/>
              </w:rPr>
              <w:fldChar w:fldCharType="begin"/>
            </w:r>
            <w:r w:rsidR="00182239" w:rsidRPr="00A30DAC">
              <w:rPr>
                <w:webHidden/>
                <w:sz w:val="24"/>
                <w:szCs w:val="24"/>
              </w:rPr>
              <w:instrText xml:space="preserve"> PAGEREF _Toc144274725 \h </w:instrText>
            </w:r>
            <w:r w:rsidRPr="00A30DAC">
              <w:rPr>
                <w:webHidden/>
                <w:sz w:val="24"/>
                <w:szCs w:val="24"/>
              </w:rPr>
            </w:r>
            <w:r w:rsidRPr="00A30DAC">
              <w:rPr>
                <w:webHidden/>
                <w:sz w:val="24"/>
                <w:szCs w:val="24"/>
              </w:rPr>
              <w:fldChar w:fldCharType="separate"/>
            </w:r>
            <w:r w:rsidR="00DF5E23">
              <w:rPr>
                <w:webHidden/>
                <w:sz w:val="24"/>
                <w:szCs w:val="24"/>
              </w:rPr>
              <w:t>62</w:t>
            </w:r>
            <w:r w:rsidRPr="00A30DAC">
              <w:rPr>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726" w:history="1">
            <w:r w:rsidR="00182239" w:rsidRPr="00A30DAC">
              <w:rPr>
                <w:rStyle w:val="Hyperlink"/>
                <w:rFonts w:ascii="Times New Roman" w:hAnsi="Times New Roman" w:cs="Times New Roman"/>
                <w:noProof/>
                <w:sz w:val="24"/>
                <w:szCs w:val="24"/>
              </w:rPr>
              <w:t>3.2.1</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Singkatan</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26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62</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727" w:history="1">
            <w:r w:rsidR="00182239" w:rsidRPr="00A30DAC">
              <w:rPr>
                <w:rStyle w:val="Hyperlink"/>
                <w:rFonts w:ascii="Times New Roman" w:hAnsi="Times New Roman" w:cs="Times New Roman"/>
                <w:noProof/>
                <w:sz w:val="24"/>
                <w:szCs w:val="24"/>
              </w:rPr>
              <w:t>3.2.2</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Penggalan</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27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69</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728" w:history="1">
            <w:r w:rsidR="00182239" w:rsidRPr="00A30DAC">
              <w:rPr>
                <w:rStyle w:val="Hyperlink"/>
                <w:rFonts w:ascii="Times New Roman" w:hAnsi="Times New Roman" w:cs="Times New Roman"/>
                <w:noProof/>
                <w:sz w:val="24"/>
                <w:szCs w:val="24"/>
              </w:rPr>
              <w:t>3.2.3</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Akronim</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28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75</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729" w:history="1">
            <w:r w:rsidR="00182239" w:rsidRPr="00A30DAC">
              <w:rPr>
                <w:rStyle w:val="Hyperlink"/>
                <w:rFonts w:ascii="Times New Roman" w:hAnsi="Times New Roman" w:cs="Times New Roman"/>
                <w:noProof/>
                <w:sz w:val="24"/>
                <w:szCs w:val="24"/>
              </w:rPr>
              <w:t>3.2.4</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Kontraksi</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29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77</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730" w:history="1">
            <w:r w:rsidR="00182239" w:rsidRPr="00A30DAC">
              <w:rPr>
                <w:rStyle w:val="Hyperlink"/>
                <w:rFonts w:ascii="Times New Roman" w:hAnsi="Times New Roman" w:cs="Times New Roman"/>
                <w:noProof/>
                <w:sz w:val="24"/>
                <w:szCs w:val="24"/>
              </w:rPr>
              <w:t>3.2.5</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Data Lainnya</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30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87</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2"/>
            <w:ind w:left="720" w:hanging="500"/>
            <w:rPr>
              <w:sz w:val="24"/>
              <w:szCs w:val="24"/>
            </w:rPr>
          </w:pPr>
          <w:hyperlink w:anchor="_Toc144274731" w:history="1">
            <w:r w:rsidR="00182239" w:rsidRPr="00A30DAC">
              <w:rPr>
                <w:rStyle w:val="Hyperlink"/>
                <w:b/>
                <w:sz w:val="24"/>
                <w:szCs w:val="24"/>
              </w:rPr>
              <w:t>3.3</w:t>
            </w:r>
            <w:r w:rsidR="00182239" w:rsidRPr="00A30DAC">
              <w:rPr>
                <w:b/>
                <w:sz w:val="24"/>
                <w:szCs w:val="24"/>
              </w:rPr>
              <w:tab/>
            </w:r>
            <w:r w:rsidR="00182239" w:rsidRPr="00A30DAC">
              <w:rPr>
                <w:rStyle w:val="Hyperlink"/>
                <w:b/>
                <w:sz w:val="24"/>
                <w:szCs w:val="24"/>
              </w:rPr>
              <w:t>Perbedaan dan Persamaan Bentuk Abreviasi Bahasa Slang Jepang dan Indonesia</w:t>
            </w:r>
            <w:r w:rsidR="00182239" w:rsidRPr="00A30DAC">
              <w:rPr>
                <w:webHidden/>
                <w:sz w:val="24"/>
                <w:szCs w:val="24"/>
              </w:rPr>
              <w:tab/>
            </w:r>
            <w:r w:rsidRPr="00A30DAC">
              <w:rPr>
                <w:webHidden/>
                <w:sz w:val="24"/>
                <w:szCs w:val="24"/>
              </w:rPr>
              <w:fldChar w:fldCharType="begin"/>
            </w:r>
            <w:r w:rsidR="00182239" w:rsidRPr="00A30DAC">
              <w:rPr>
                <w:webHidden/>
                <w:sz w:val="24"/>
                <w:szCs w:val="24"/>
              </w:rPr>
              <w:instrText xml:space="preserve"> PAGEREF _Toc144274731 \h </w:instrText>
            </w:r>
            <w:r w:rsidRPr="00A30DAC">
              <w:rPr>
                <w:webHidden/>
                <w:sz w:val="24"/>
                <w:szCs w:val="24"/>
              </w:rPr>
            </w:r>
            <w:r w:rsidRPr="00A30DAC">
              <w:rPr>
                <w:webHidden/>
                <w:sz w:val="24"/>
                <w:szCs w:val="24"/>
              </w:rPr>
              <w:fldChar w:fldCharType="separate"/>
            </w:r>
            <w:r w:rsidR="00DF5E23">
              <w:rPr>
                <w:webHidden/>
                <w:sz w:val="24"/>
                <w:szCs w:val="24"/>
              </w:rPr>
              <w:t>90</w:t>
            </w:r>
            <w:r w:rsidRPr="00A30DAC">
              <w:rPr>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732" w:history="1">
            <w:r w:rsidR="00182239" w:rsidRPr="00A30DAC">
              <w:rPr>
                <w:rStyle w:val="Hyperlink"/>
                <w:rFonts w:ascii="Times New Roman" w:hAnsi="Times New Roman" w:cs="Times New Roman"/>
                <w:noProof/>
                <w:sz w:val="24"/>
                <w:szCs w:val="24"/>
              </w:rPr>
              <w:t>3.3.1</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Persamaan Bentuk Abreviasi Bahasa Slang Jepang dan Indonesia</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32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90</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rPr>
              <w:rFonts w:ascii="Times New Roman" w:hAnsi="Times New Roman" w:cs="Times New Roman"/>
              <w:noProof/>
              <w:sz w:val="24"/>
              <w:szCs w:val="24"/>
            </w:rPr>
          </w:pPr>
          <w:hyperlink w:anchor="_Toc144274733" w:history="1">
            <w:r w:rsidR="00182239" w:rsidRPr="00A30DAC">
              <w:rPr>
                <w:rStyle w:val="Hyperlink"/>
                <w:rFonts w:ascii="Times New Roman" w:hAnsi="Times New Roman" w:cs="Times New Roman"/>
                <w:noProof/>
                <w:sz w:val="24"/>
                <w:szCs w:val="24"/>
              </w:rPr>
              <w:t>3.3.2</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Perbedaan Bentuk Abreviasi Bahasa Slang Jepang dan Indonesia</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33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92</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3"/>
            <w:tabs>
              <w:tab w:val="left" w:pos="1320"/>
              <w:tab w:val="right" w:leader="dot" w:pos="7927"/>
            </w:tabs>
            <w:spacing w:line="480" w:lineRule="auto"/>
            <w:ind w:left="1320" w:hanging="880"/>
            <w:rPr>
              <w:rFonts w:ascii="Times New Roman" w:hAnsi="Times New Roman" w:cs="Times New Roman"/>
              <w:noProof/>
              <w:sz w:val="24"/>
              <w:szCs w:val="24"/>
            </w:rPr>
          </w:pPr>
          <w:hyperlink w:anchor="_Toc144274734" w:history="1">
            <w:r w:rsidR="00182239" w:rsidRPr="00A30DAC">
              <w:rPr>
                <w:rStyle w:val="Hyperlink"/>
                <w:rFonts w:ascii="Times New Roman" w:hAnsi="Times New Roman" w:cs="Times New Roman"/>
                <w:noProof/>
                <w:sz w:val="24"/>
                <w:szCs w:val="24"/>
              </w:rPr>
              <w:t>3.3.3</w:t>
            </w:r>
            <w:r w:rsidR="00182239" w:rsidRPr="00A30DAC">
              <w:rPr>
                <w:rFonts w:ascii="Times New Roman" w:hAnsi="Times New Roman" w:cs="Times New Roman"/>
                <w:noProof/>
                <w:sz w:val="24"/>
                <w:szCs w:val="24"/>
              </w:rPr>
              <w:tab/>
            </w:r>
            <w:r w:rsidR="00182239" w:rsidRPr="00A30DAC">
              <w:rPr>
                <w:rStyle w:val="Hyperlink"/>
                <w:rFonts w:ascii="Times New Roman" w:hAnsi="Times New Roman" w:cs="Times New Roman"/>
                <w:noProof/>
                <w:sz w:val="24"/>
                <w:szCs w:val="24"/>
              </w:rPr>
              <w:t>Perbedaan dan Persamaan Proses Morfofonemik Abreviasi Bahasa Slang Jepang dan Indonesia</w:t>
            </w:r>
            <w:r w:rsidR="00182239" w:rsidRPr="00A30DAC">
              <w:rPr>
                <w:rFonts w:ascii="Times New Roman" w:hAnsi="Times New Roman" w:cs="Times New Roman"/>
                <w:noProof/>
                <w:webHidden/>
                <w:sz w:val="24"/>
                <w:szCs w:val="24"/>
              </w:rPr>
              <w:tab/>
            </w:r>
            <w:r w:rsidRPr="00A30DAC">
              <w:rPr>
                <w:rFonts w:ascii="Times New Roman" w:hAnsi="Times New Roman" w:cs="Times New Roman"/>
                <w:noProof/>
                <w:webHidden/>
                <w:sz w:val="24"/>
                <w:szCs w:val="24"/>
              </w:rPr>
              <w:fldChar w:fldCharType="begin"/>
            </w:r>
            <w:r w:rsidR="00182239" w:rsidRPr="00A30DAC">
              <w:rPr>
                <w:rFonts w:ascii="Times New Roman" w:hAnsi="Times New Roman" w:cs="Times New Roman"/>
                <w:noProof/>
                <w:webHidden/>
                <w:sz w:val="24"/>
                <w:szCs w:val="24"/>
              </w:rPr>
              <w:instrText xml:space="preserve"> PAGEREF _Toc144274734 \h </w:instrText>
            </w:r>
            <w:r w:rsidRPr="00A30DAC">
              <w:rPr>
                <w:rFonts w:ascii="Times New Roman" w:hAnsi="Times New Roman" w:cs="Times New Roman"/>
                <w:noProof/>
                <w:webHidden/>
                <w:sz w:val="24"/>
                <w:szCs w:val="24"/>
              </w:rPr>
            </w:r>
            <w:r w:rsidRPr="00A30DAC">
              <w:rPr>
                <w:rFonts w:ascii="Times New Roman" w:hAnsi="Times New Roman" w:cs="Times New Roman"/>
                <w:noProof/>
                <w:webHidden/>
                <w:sz w:val="24"/>
                <w:szCs w:val="24"/>
              </w:rPr>
              <w:fldChar w:fldCharType="separate"/>
            </w:r>
            <w:r w:rsidR="00DF5E23">
              <w:rPr>
                <w:rFonts w:ascii="Times New Roman" w:hAnsi="Times New Roman" w:cs="Times New Roman"/>
                <w:noProof/>
                <w:webHidden/>
                <w:sz w:val="24"/>
                <w:szCs w:val="24"/>
              </w:rPr>
              <w:t>97</w:t>
            </w:r>
            <w:r w:rsidRPr="00A30DAC">
              <w:rPr>
                <w:rFonts w:ascii="Times New Roman" w:hAnsi="Times New Roman" w:cs="Times New Roman"/>
                <w:noProof/>
                <w:webHidden/>
                <w:sz w:val="24"/>
                <w:szCs w:val="24"/>
              </w:rPr>
              <w:fldChar w:fldCharType="end"/>
            </w:r>
          </w:hyperlink>
        </w:p>
        <w:p w:rsidR="00182239" w:rsidRPr="00A30DAC" w:rsidRDefault="00D0704C" w:rsidP="00182239">
          <w:pPr>
            <w:pStyle w:val="TOC1"/>
          </w:pPr>
          <w:hyperlink w:anchor="_Toc144274735" w:history="1">
            <w:r w:rsidR="00182239" w:rsidRPr="00A30DAC">
              <w:rPr>
                <w:rStyle w:val="Hyperlink"/>
                <w:b/>
              </w:rPr>
              <w:t>BAB IV PENUTUP</w:t>
            </w:r>
            <w:r w:rsidR="00182239" w:rsidRPr="00A30DAC">
              <w:rPr>
                <w:webHidden/>
              </w:rPr>
              <w:tab/>
            </w:r>
            <w:r w:rsidRPr="00A30DAC">
              <w:rPr>
                <w:webHidden/>
              </w:rPr>
              <w:fldChar w:fldCharType="begin"/>
            </w:r>
            <w:r w:rsidR="00182239" w:rsidRPr="00A30DAC">
              <w:rPr>
                <w:webHidden/>
              </w:rPr>
              <w:instrText xml:space="preserve"> PAGEREF _Toc144274735 \h </w:instrText>
            </w:r>
            <w:r w:rsidRPr="00A30DAC">
              <w:rPr>
                <w:webHidden/>
              </w:rPr>
            </w:r>
            <w:r w:rsidRPr="00A30DAC">
              <w:rPr>
                <w:webHidden/>
              </w:rPr>
              <w:fldChar w:fldCharType="separate"/>
            </w:r>
            <w:r w:rsidR="00DF5E23">
              <w:rPr>
                <w:webHidden/>
              </w:rPr>
              <w:t>100</w:t>
            </w:r>
            <w:r w:rsidRPr="00A30DAC">
              <w:rPr>
                <w:webHidden/>
              </w:rPr>
              <w:fldChar w:fldCharType="end"/>
            </w:r>
          </w:hyperlink>
        </w:p>
        <w:p w:rsidR="00182239" w:rsidRPr="00A30DAC" w:rsidRDefault="00D0704C" w:rsidP="00182239">
          <w:pPr>
            <w:pStyle w:val="TOC2"/>
            <w:rPr>
              <w:sz w:val="24"/>
              <w:szCs w:val="24"/>
            </w:rPr>
          </w:pPr>
          <w:hyperlink w:anchor="_Toc144274736" w:history="1">
            <w:r w:rsidR="00182239" w:rsidRPr="00A30DAC">
              <w:rPr>
                <w:rStyle w:val="Hyperlink"/>
                <w:sz w:val="24"/>
                <w:szCs w:val="24"/>
              </w:rPr>
              <w:t>4.1</w:t>
            </w:r>
            <w:r w:rsidR="00182239" w:rsidRPr="00A30DAC">
              <w:rPr>
                <w:sz w:val="24"/>
                <w:szCs w:val="24"/>
              </w:rPr>
              <w:tab/>
            </w:r>
            <w:r w:rsidR="00182239" w:rsidRPr="00A30DAC">
              <w:rPr>
                <w:rStyle w:val="Hyperlink"/>
                <w:sz w:val="24"/>
                <w:szCs w:val="24"/>
              </w:rPr>
              <w:t>Simpulan</w:t>
            </w:r>
            <w:r w:rsidR="00182239" w:rsidRPr="00A30DAC">
              <w:rPr>
                <w:webHidden/>
                <w:sz w:val="24"/>
                <w:szCs w:val="24"/>
              </w:rPr>
              <w:tab/>
            </w:r>
            <w:r w:rsidRPr="00A30DAC">
              <w:rPr>
                <w:webHidden/>
                <w:sz w:val="24"/>
                <w:szCs w:val="24"/>
              </w:rPr>
              <w:fldChar w:fldCharType="begin"/>
            </w:r>
            <w:r w:rsidR="00182239" w:rsidRPr="00A30DAC">
              <w:rPr>
                <w:webHidden/>
                <w:sz w:val="24"/>
                <w:szCs w:val="24"/>
              </w:rPr>
              <w:instrText xml:space="preserve"> PAGEREF _Toc144274736 \h </w:instrText>
            </w:r>
            <w:r w:rsidRPr="00A30DAC">
              <w:rPr>
                <w:webHidden/>
                <w:sz w:val="24"/>
                <w:szCs w:val="24"/>
              </w:rPr>
            </w:r>
            <w:r w:rsidRPr="00A30DAC">
              <w:rPr>
                <w:webHidden/>
                <w:sz w:val="24"/>
                <w:szCs w:val="24"/>
              </w:rPr>
              <w:fldChar w:fldCharType="separate"/>
            </w:r>
            <w:r w:rsidR="00DF5E23">
              <w:rPr>
                <w:webHidden/>
                <w:sz w:val="24"/>
                <w:szCs w:val="24"/>
              </w:rPr>
              <w:t>100</w:t>
            </w:r>
            <w:r w:rsidRPr="00A30DAC">
              <w:rPr>
                <w:webHidden/>
                <w:sz w:val="24"/>
                <w:szCs w:val="24"/>
              </w:rPr>
              <w:fldChar w:fldCharType="end"/>
            </w:r>
          </w:hyperlink>
        </w:p>
        <w:p w:rsidR="00182239" w:rsidRPr="00A30DAC" w:rsidRDefault="00D0704C" w:rsidP="00182239">
          <w:pPr>
            <w:pStyle w:val="TOC2"/>
            <w:rPr>
              <w:sz w:val="24"/>
              <w:szCs w:val="24"/>
            </w:rPr>
          </w:pPr>
          <w:hyperlink w:anchor="_Toc144274737" w:history="1">
            <w:r w:rsidR="00182239" w:rsidRPr="00A30DAC">
              <w:rPr>
                <w:rStyle w:val="Hyperlink"/>
                <w:rFonts w:eastAsia="Times New Roman"/>
                <w:sz w:val="24"/>
                <w:szCs w:val="24"/>
              </w:rPr>
              <w:t>4.2</w:t>
            </w:r>
            <w:r w:rsidR="00182239" w:rsidRPr="00A30DAC">
              <w:rPr>
                <w:sz w:val="24"/>
                <w:szCs w:val="24"/>
              </w:rPr>
              <w:tab/>
            </w:r>
            <w:r w:rsidR="00182239" w:rsidRPr="00A30DAC">
              <w:rPr>
                <w:rStyle w:val="Hyperlink"/>
                <w:sz w:val="24"/>
                <w:szCs w:val="24"/>
              </w:rPr>
              <w:t>Saran</w:t>
            </w:r>
            <w:r w:rsidR="00182239" w:rsidRPr="00A30DAC">
              <w:rPr>
                <w:webHidden/>
                <w:sz w:val="24"/>
                <w:szCs w:val="24"/>
              </w:rPr>
              <w:tab/>
            </w:r>
            <w:r w:rsidRPr="00A30DAC">
              <w:rPr>
                <w:webHidden/>
                <w:sz w:val="24"/>
                <w:szCs w:val="24"/>
              </w:rPr>
              <w:fldChar w:fldCharType="begin"/>
            </w:r>
            <w:r w:rsidR="00182239" w:rsidRPr="00A30DAC">
              <w:rPr>
                <w:webHidden/>
                <w:sz w:val="24"/>
                <w:szCs w:val="24"/>
              </w:rPr>
              <w:instrText xml:space="preserve"> PAGEREF _Toc144274737 \h </w:instrText>
            </w:r>
            <w:r w:rsidRPr="00A30DAC">
              <w:rPr>
                <w:webHidden/>
                <w:sz w:val="24"/>
                <w:szCs w:val="24"/>
              </w:rPr>
            </w:r>
            <w:r w:rsidRPr="00A30DAC">
              <w:rPr>
                <w:webHidden/>
                <w:sz w:val="24"/>
                <w:szCs w:val="24"/>
              </w:rPr>
              <w:fldChar w:fldCharType="separate"/>
            </w:r>
            <w:r w:rsidR="00DF5E23">
              <w:rPr>
                <w:webHidden/>
                <w:sz w:val="24"/>
                <w:szCs w:val="24"/>
              </w:rPr>
              <w:t>102</w:t>
            </w:r>
            <w:r w:rsidRPr="00A30DAC">
              <w:rPr>
                <w:webHidden/>
                <w:sz w:val="24"/>
                <w:szCs w:val="24"/>
              </w:rPr>
              <w:fldChar w:fldCharType="end"/>
            </w:r>
          </w:hyperlink>
        </w:p>
        <w:p w:rsidR="00182239" w:rsidRPr="00A30DAC" w:rsidRDefault="00D0704C" w:rsidP="00182239">
          <w:pPr>
            <w:pStyle w:val="TOC1"/>
          </w:pPr>
          <w:hyperlink w:anchor="_Toc144274738" w:history="1">
            <w:r w:rsidR="00182239" w:rsidRPr="00A30DAC">
              <w:rPr>
                <w:rStyle w:val="Hyperlink"/>
                <w:b/>
              </w:rPr>
              <w:t>要旨</w:t>
            </w:r>
            <w:r w:rsidR="00182239" w:rsidRPr="00A30DAC">
              <w:rPr>
                <w:webHidden/>
              </w:rPr>
              <w:tab/>
            </w:r>
            <w:r w:rsidRPr="00A30DAC">
              <w:rPr>
                <w:webHidden/>
              </w:rPr>
              <w:fldChar w:fldCharType="begin"/>
            </w:r>
            <w:r w:rsidR="00182239" w:rsidRPr="00A30DAC">
              <w:rPr>
                <w:webHidden/>
              </w:rPr>
              <w:instrText xml:space="preserve"> PAGEREF _Toc144274738 \h </w:instrText>
            </w:r>
            <w:r w:rsidRPr="00A30DAC">
              <w:rPr>
                <w:webHidden/>
              </w:rPr>
            </w:r>
            <w:r w:rsidRPr="00A30DAC">
              <w:rPr>
                <w:webHidden/>
              </w:rPr>
              <w:fldChar w:fldCharType="separate"/>
            </w:r>
            <w:r w:rsidR="00DF5E23">
              <w:rPr>
                <w:webHidden/>
              </w:rPr>
              <w:t>103</w:t>
            </w:r>
            <w:r w:rsidRPr="00A30DAC">
              <w:rPr>
                <w:webHidden/>
              </w:rPr>
              <w:fldChar w:fldCharType="end"/>
            </w:r>
          </w:hyperlink>
        </w:p>
        <w:p w:rsidR="00182239" w:rsidRPr="00A30DAC" w:rsidRDefault="00D0704C" w:rsidP="00182239">
          <w:pPr>
            <w:pStyle w:val="TOC1"/>
          </w:pPr>
          <w:hyperlink w:anchor="_Toc144274739" w:history="1">
            <w:r w:rsidR="00182239" w:rsidRPr="00A30DAC">
              <w:rPr>
                <w:rStyle w:val="Hyperlink"/>
                <w:b/>
              </w:rPr>
              <w:t>DAFTAR PUSTAKA</w:t>
            </w:r>
            <w:r w:rsidR="00182239" w:rsidRPr="00A30DAC">
              <w:rPr>
                <w:webHidden/>
              </w:rPr>
              <w:tab/>
            </w:r>
            <w:r w:rsidRPr="00A30DAC">
              <w:rPr>
                <w:webHidden/>
              </w:rPr>
              <w:fldChar w:fldCharType="begin"/>
            </w:r>
            <w:r w:rsidR="00182239" w:rsidRPr="00A30DAC">
              <w:rPr>
                <w:webHidden/>
              </w:rPr>
              <w:instrText xml:space="preserve"> PAGEREF _Toc144274739 \h </w:instrText>
            </w:r>
            <w:r w:rsidRPr="00A30DAC">
              <w:rPr>
                <w:webHidden/>
              </w:rPr>
            </w:r>
            <w:r w:rsidRPr="00A30DAC">
              <w:rPr>
                <w:webHidden/>
              </w:rPr>
              <w:fldChar w:fldCharType="separate"/>
            </w:r>
            <w:r w:rsidR="00DF5E23">
              <w:rPr>
                <w:webHidden/>
              </w:rPr>
              <w:t>106</w:t>
            </w:r>
            <w:r w:rsidRPr="00A30DAC">
              <w:rPr>
                <w:webHidden/>
              </w:rPr>
              <w:fldChar w:fldCharType="end"/>
            </w:r>
          </w:hyperlink>
        </w:p>
        <w:p w:rsidR="00182239" w:rsidRPr="00A30DAC" w:rsidRDefault="00D0704C" w:rsidP="00182239">
          <w:pPr>
            <w:pStyle w:val="TOC1"/>
          </w:pPr>
          <w:hyperlink w:anchor="_Toc144274740" w:history="1">
            <w:r w:rsidR="00182239" w:rsidRPr="00A30DAC">
              <w:rPr>
                <w:rStyle w:val="Hyperlink"/>
                <w:b/>
              </w:rPr>
              <w:t>LAMPIRAN</w:t>
            </w:r>
            <w:r w:rsidR="00182239" w:rsidRPr="00A30DAC">
              <w:rPr>
                <w:webHidden/>
              </w:rPr>
              <w:tab/>
            </w:r>
            <w:r w:rsidRPr="00A30DAC">
              <w:rPr>
                <w:webHidden/>
              </w:rPr>
              <w:fldChar w:fldCharType="begin"/>
            </w:r>
            <w:r w:rsidR="00182239" w:rsidRPr="00A30DAC">
              <w:rPr>
                <w:webHidden/>
              </w:rPr>
              <w:instrText xml:space="preserve"> PAGEREF _Toc144274740 \h </w:instrText>
            </w:r>
            <w:r w:rsidRPr="00A30DAC">
              <w:rPr>
                <w:webHidden/>
              </w:rPr>
            </w:r>
            <w:r w:rsidRPr="00A30DAC">
              <w:rPr>
                <w:webHidden/>
              </w:rPr>
              <w:fldChar w:fldCharType="separate"/>
            </w:r>
            <w:r w:rsidR="00DF5E23">
              <w:rPr>
                <w:webHidden/>
              </w:rPr>
              <w:t>109</w:t>
            </w:r>
            <w:r w:rsidRPr="00A30DAC">
              <w:rPr>
                <w:webHidden/>
              </w:rPr>
              <w:fldChar w:fldCharType="end"/>
            </w:r>
          </w:hyperlink>
        </w:p>
        <w:p w:rsidR="00182239" w:rsidRPr="00182239" w:rsidRDefault="00D0704C" w:rsidP="00182239">
          <w:pPr>
            <w:pStyle w:val="TOC1"/>
            <w:rPr>
              <w:sz w:val="22"/>
              <w:szCs w:val="22"/>
            </w:rPr>
          </w:pPr>
          <w:hyperlink w:anchor="_Toc144274741" w:history="1">
            <w:r w:rsidR="00182239" w:rsidRPr="00A30DAC">
              <w:rPr>
                <w:rStyle w:val="Hyperlink"/>
                <w:b/>
              </w:rPr>
              <w:t>BIODATA PENULIS</w:t>
            </w:r>
            <w:r w:rsidR="00182239" w:rsidRPr="00A30DAC">
              <w:rPr>
                <w:webHidden/>
              </w:rPr>
              <w:tab/>
            </w:r>
            <w:r w:rsidRPr="00A30DAC">
              <w:rPr>
                <w:webHidden/>
              </w:rPr>
              <w:fldChar w:fldCharType="begin"/>
            </w:r>
            <w:r w:rsidR="00182239" w:rsidRPr="00A30DAC">
              <w:rPr>
                <w:webHidden/>
              </w:rPr>
              <w:instrText xml:space="preserve"> PAGEREF _Toc144274741 \h </w:instrText>
            </w:r>
            <w:r w:rsidRPr="00A30DAC">
              <w:rPr>
                <w:webHidden/>
              </w:rPr>
            </w:r>
            <w:r w:rsidRPr="00A30DAC">
              <w:rPr>
                <w:webHidden/>
              </w:rPr>
              <w:fldChar w:fldCharType="separate"/>
            </w:r>
            <w:r w:rsidR="00DF5E23">
              <w:rPr>
                <w:webHidden/>
              </w:rPr>
              <w:t>136</w:t>
            </w:r>
            <w:r w:rsidRPr="00A30DAC">
              <w:rPr>
                <w:webHidden/>
              </w:rPr>
              <w:fldChar w:fldCharType="end"/>
            </w:r>
          </w:hyperlink>
        </w:p>
        <w:p w:rsidR="006F6B0C" w:rsidRPr="00182239" w:rsidRDefault="00D0704C" w:rsidP="00182239">
          <w:pPr>
            <w:spacing w:line="480" w:lineRule="auto"/>
            <w:rPr>
              <w:rFonts w:ascii="Times New Roman" w:hAnsi="Times New Roman" w:cs="Times New Roman"/>
            </w:rPr>
          </w:pPr>
          <w:r w:rsidRPr="00182239">
            <w:rPr>
              <w:rFonts w:ascii="Times New Roman" w:hAnsi="Times New Roman" w:cs="Times New Roman"/>
              <w:b/>
              <w:bCs/>
              <w:noProof/>
            </w:rPr>
            <w:fldChar w:fldCharType="end"/>
          </w:r>
        </w:p>
      </w:sdtContent>
    </w:sdt>
    <w:p w:rsidR="00A2369E" w:rsidRDefault="00A2369E" w:rsidP="00A2369E">
      <w:pPr>
        <w:spacing w:after="0" w:line="480" w:lineRule="auto"/>
        <w:ind w:right="12"/>
        <w:jc w:val="both"/>
        <w:rPr>
          <w:rFonts w:asciiTheme="majorBidi" w:hAnsiTheme="majorBidi" w:cstheme="majorBidi"/>
          <w:sz w:val="24"/>
        </w:rPr>
      </w:pPr>
    </w:p>
    <w:p w:rsidR="00A2369E" w:rsidRDefault="00A2369E" w:rsidP="00A2369E">
      <w:pPr>
        <w:spacing w:after="0" w:line="480" w:lineRule="auto"/>
        <w:ind w:right="12"/>
        <w:jc w:val="both"/>
        <w:rPr>
          <w:rFonts w:asciiTheme="majorBidi" w:hAnsiTheme="majorBidi" w:cstheme="majorBidi"/>
          <w:sz w:val="24"/>
        </w:rPr>
      </w:pPr>
    </w:p>
    <w:p w:rsidR="00A2369E" w:rsidRDefault="00A2369E" w:rsidP="00A2369E">
      <w:pPr>
        <w:spacing w:after="0" w:line="480" w:lineRule="auto"/>
        <w:ind w:right="12"/>
        <w:jc w:val="both"/>
        <w:rPr>
          <w:rFonts w:asciiTheme="majorBidi" w:hAnsiTheme="majorBidi" w:cstheme="majorBidi"/>
          <w:sz w:val="24"/>
        </w:rPr>
      </w:pPr>
    </w:p>
    <w:p w:rsidR="00A2369E" w:rsidRDefault="00A2369E" w:rsidP="009B6D4D">
      <w:pPr>
        <w:pStyle w:val="Heading1"/>
        <w:spacing w:line="480" w:lineRule="auto"/>
      </w:pPr>
      <w:bookmarkStart w:id="8" w:name="_Toc144274681"/>
      <w:r w:rsidRPr="00AA2F6D">
        <w:t>DAFTAR SINGKATAN</w:t>
      </w:r>
      <w:bookmarkEnd w:id="8"/>
    </w:p>
    <w:p w:rsidR="009B6D4D" w:rsidRPr="009B6D4D" w:rsidRDefault="009B6D4D" w:rsidP="009B6D4D"/>
    <w:p w:rsidR="00A2369E" w:rsidRDefault="003E1E69" w:rsidP="00A2369E">
      <w:pPr>
        <w:spacing w:after="0" w:line="480" w:lineRule="auto"/>
        <w:ind w:right="12"/>
        <w:jc w:val="both"/>
        <w:rPr>
          <w:rFonts w:ascii="Times New Roman" w:hAnsi="Times New Roman" w:cs="Times New Roman"/>
          <w:sz w:val="24"/>
          <w:szCs w:val="24"/>
        </w:rPr>
      </w:pPr>
      <w:r>
        <w:rPr>
          <w:rFonts w:asciiTheme="majorBidi" w:hAnsiTheme="majorBidi" w:cstheme="majorBidi"/>
          <w:sz w:val="24"/>
        </w:rPr>
        <w:t>INS</w:t>
      </w:r>
      <w:r>
        <w:rPr>
          <w:rFonts w:asciiTheme="majorBidi" w:hAnsiTheme="majorBidi" w:cstheme="majorBidi"/>
          <w:sz w:val="24"/>
        </w:rPr>
        <w:tab/>
        <w:t xml:space="preserve">: </w:t>
      </w:r>
      <w:r>
        <w:rPr>
          <w:rFonts w:asciiTheme="minorEastAsia" w:hAnsiTheme="minorEastAsia" w:hint="eastAsia"/>
        </w:rPr>
        <w:t>イジらないで</w:t>
      </w:r>
      <w:r w:rsidRPr="00DA4985">
        <w:rPr>
          <w:rFonts w:asciiTheme="minorEastAsia" w:hAnsiTheme="minorEastAsia"/>
        </w:rPr>
        <w:t>、長瀞さ</w:t>
      </w:r>
      <w:r w:rsidRPr="00DA4985">
        <w:rPr>
          <w:rFonts w:asciiTheme="minorEastAsia" w:hAnsiTheme="minorEastAsia" w:cs="MS Mincho" w:hint="eastAsia"/>
        </w:rPr>
        <w:t>ん</w:t>
      </w:r>
      <w:r w:rsidRPr="003E1E69">
        <w:rPr>
          <w:rFonts w:ascii="Times New Roman" w:hAnsi="Times New Roman" w:cs="Times New Roman"/>
          <w:sz w:val="24"/>
          <w:szCs w:val="24"/>
        </w:rPr>
        <w:t>(</w:t>
      </w:r>
      <w:r>
        <w:rPr>
          <w:rFonts w:ascii="Times New Roman" w:hAnsi="Times New Roman" w:cs="Times New Roman"/>
          <w:i/>
          <w:sz w:val="24"/>
          <w:szCs w:val="24"/>
        </w:rPr>
        <w:t>Ijiranai de Nagato</w:t>
      </w:r>
      <w:r w:rsidRPr="00DA4985">
        <w:rPr>
          <w:rFonts w:ascii="Times New Roman" w:hAnsi="Times New Roman" w:cs="Times New Roman"/>
          <w:i/>
          <w:sz w:val="24"/>
          <w:szCs w:val="24"/>
        </w:rPr>
        <w:t>ro san</w:t>
      </w:r>
      <w:r w:rsidRPr="003E1E69">
        <w:rPr>
          <w:rFonts w:ascii="Times New Roman" w:hAnsi="Times New Roman" w:cs="Times New Roman"/>
          <w:sz w:val="24"/>
          <w:szCs w:val="24"/>
        </w:rPr>
        <w:t>)</w:t>
      </w:r>
    </w:p>
    <w:p w:rsidR="003E1E69" w:rsidRDefault="003E1E69" w:rsidP="00A2369E">
      <w:pPr>
        <w:spacing w:after="0" w:line="480" w:lineRule="auto"/>
        <w:ind w:right="12"/>
        <w:jc w:val="both"/>
        <w:rPr>
          <w:rFonts w:asciiTheme="majorBidi" w:hAnsiTheme="majorBidi" w:cstheme="majorBidi"/>
          <w:sz w:val="24"/>
        </w:rPr>
      </w:pPr>
      <w:r>
        <w:rPr>
          <w:rFonts w:asciiTheme="majorBidi" w:hAnsiTheme="majorBidi" w:cstheme="majorBidi"/>
          <w:sz w:val="24"/>
        </w:rPr>
        <w:t>TWT</w:t>
      </w:r>
      <w:r>
        <w:rPr>
          <w:rFonts w:asciiTheme="majorBidi" w:hAnsiTheme="majorBidi" w:cstheme="majorBidi"/>
          <w:sz w:val="24"/>
        </w:rPr>
        <w:tab/>
        <w:t>: Twitter</w:t>
      </w:r>
    </w:p>
    <w:p w:rsidR="00A2369E" w:rsidRDefault="00A2369E" w:rsidP="00A2369E">
      <w:pPr>
        <w:spacing w:after="0" w:line="480" w:lineRule="auto"/>
        <w:ind w:right="12"/>
        <w:jc w:val="both"/>
        <w:rPr>
          <w:rFonts w:asciiTheme="majorBidi" w:hAnsiTheme="majorBidi" w:cstheme="majorBidi"/>
          <w:sz w:val="24"/>
        </w:rPr>
      </w:pPr>
    </w:p>
    <w:p w:rsidR="00A2369E" w:rsidRDefault="00A2369E" w:rsidP="00A2369E">
      <w:pPr>
        <w:spacing w:after="0" w:line="480" w:lineRule="auto"/>
        <w:ind w:right="12"/>
        <w:jc w:val="both"/>
        <w:rPr>
          <w:rFonts w:asciiTheme="majorBidi" w:hAnsiTheme="majorBidi" w:cstheme="majorBidi"/>
          <w:sz w:val="24"/>
        </w:rPr>
      </w:pPr>
    </w:p>
    <w:p w:rsidR="00A2369E" w:rsidRDefault="00A2369E" w:rsidP="00A2369E">
      <w:pPr>
        <w:spacing w:after="0" w:line="480" w:lineRule="auto"/>
        <w:ind w:right="12"/>
        <w:jc w:val="both"/>
        <w:rPr>
          <w:rFonts w:asciiTheme="majorBidi" w:hAnsiTheme="majorBidi" w:cstheme="majorBidi"/>
          <w:sz w:val="24"/>
        </w:rPr>
      </w:pPr>
    </w:p>
    <w:p w:rsidR="00A2369E" w:rsidRDefault="00A2369E" w:rsidP="00A2369E">
      <w:pPr>
        <w:spacing w:after="0" w:line="480" w:lineRule="auto"/>
        <w:ind w:right="12"/>
        <w:jc w:val="both"/>
        <w:rPr>
          <w:rFonts w:asciiTheme="majorBidi" w:hAnsiTheme="majorBidi" w:cstheme="majorBidi"/>
          <w:sz w:val="24"/>
        </w:rPr>
      </w:pPr>
    </w:p>
    <w:p w:rsidR="00A2369E" w:rsidRDefault="00A2369E" w:rsidP="00A2369E">
      <w:pPr>
        <w:spacing w:after="0" w:line="480" w:lineRule="auto"/>
        <w:ind w:right="12"/>
        <w:jc w:val="both"/>
        <w:rPr>
          <w:rFonts w:asciiTheme="majorBidi" w:hAnsiTheme="majorBidi" w:cstheme="majorBidi"/>
          <w:sz w:val="24"/>
        </w:rPr>
      </w:pPr>
    </w:p>
    <w:p w:rsidR="00A2369E" w:rsidRDefault="00A2369E" w:rsidP="00A2369E">
      <w:pPr>
        <w:spacing w:after="0" w:line="480" w:lineRule="auto"/>
        <w:ind w:right="12"/>
        <w:jc w:val="both"/>
        <w:rPr>
          <w:rFonts w:asciiTheme="majorBidi" w:hAnsiTheme="majorBidi" w:cstheme="majorBidi"/>
          <w:sz w:val="24"/>
        </w:rPr>
      </w:pPr>
    </w:p>
    <w:p w:rsidR="00A2369E" w:rsidRDefault="00A2369E" w:rsidP="00A2369E">
      <w:pPr>
        <w:spacing w:after="0" w:line="480" w:lineRule="auto"/>
        <w:ind w:right="12"/>
        <w:jc w:val="both"/>
        <w:rPr>
          <w:rFonts w:asciiTheme="majorBidi" w:hAnsiTheme="majorBidi" w:cstheme="majorBidi"/>
          <w:sz w:val="24"/>
        </w:rPr>
      </w:pPr>
    </w:p>
    <w:p w:rsidR="00A2369E" w:rsidRDefault="00A2369E" w:rsidP="00A2369E">
      <w:pPr>
        <w:spacing w:after="0" w:line="480" w:lineRule="auto"/>
        <w:ind w:right="12"/>
        <w:jc w:val="both"/>
        <w:rPr>
          <w:rFonts w:asciiTheme="majorBidi" w:hAnsiTheme="majorBidi" w:cstheme="majorBidi"/>
          <w:sz w:val="24"/>
        </w:rPr>
      </w:pPr>
    </w:p>
    <w:p w:rsidR="00A2369E" w:rsidRDefault="00A2369E" w:rsidP="00A2369E">
      <w:pPr>
        <w:spacing w:after="0" w:line="480" w:lineRule="auto"/>
        <w:ind w:right="12"/>
        <w:jc w:val="both"/>
        <w:rPr>
          <w:rFonts w:asciiTheme="majorBidi" w:hAnsiTheme="majorBidi" w:cstheme="majorBidi"/>
          <w:sz w:val="24"/>
        </w:rPr>
      </w:pPr>
    </w:p>
    <w:p w:rsidR="00A2369E" w:rsidRDefault="00A2369E" w:rsidP="00A2369E">
      <w:pPr>
        <w:spacing w:after="0" w:line="480" w:lineRule="auto"/>
        <w:ind w:right="12"/>
        <w:jc w:val="both"/>
        <w:rPr>
          <w:rFonts w:asciiTheme="majorBidi" w:hAnsiTheme="majorBidi" w:cstheme="majorBidi"/>
          <w:sz w:val="24"/>
        </w:rPr>
      </w:pPr>
    </w:p>
    <w:p w:rsidR="00A2369E" w:rsidRDefault="00A2369E" w:rsidP="00A2369E">
      <w:pPr>
        <w:spacing w:after="0" w:line="480" w:lineRule="auto"/>
        <w:ind w:right="12"/>
        <w:jc w:val="both"/>
        <w:rPr>
          <w:rFonts w:asciiTheme="majorBidi" w:hAnsiTheme="majorBidi" w:cstheme="majorBidi"/>
          <w:sz w:val="24"/>
        </w:rPr>
      </w:pPr>
    </w:p>
    <w:p w:rsidR="00A2369E" w:rsidRDefault="00A2369E" w:rsidP="00A2369E">
      <w:pPr>
        <w:spacing w:after="0" w:line="480" w:lineRule="auto"/>
        <w:ind w:right="12"/>
        <w:jc w:val="both"/>
        <w:rPr>
          <w:rFonts w:asciiTheme="majorBidi" w:hAnsiTheme="majorBidi" w:cstheme="majorBidi"/>
          <w:sz w:val="24"/>
        </w:rPr>
      </w:pPr>
    </w:p>
    <w:p w:rsidR="00A2369E" w:rsidRDefault="00A2369E" w:rsidP="00A2369E">
      <w:pPr>
        <w:spacing w:after="0" w:line="480" w:lineRule="auto"/>
        <w:ind w:right="12"/>
        <w:jc w:val="both"/>
        <w:rPr>
          <w:rFonts w:asciiTheme="majorBidi" w:hAnsiTheme="majorBidi" w:cstheme="majorBidi"/>
          <w:sz w:val="24"/>
        </w:rPr>
      </w:pPr>
    </w:p>
    <w:p w:rsidR="00A2369E" w:rsidRDefault="00A2369E" w:rsidP="00A2369E">
      <w:pPr>
        <w:spacing w:after="0" w:line="480" w:lineRule="auto"/>
        <w:ind w:right="12"/>
        <w:jc w:val="both"/>
        <w:rPr>
          <w:rFonts w:asciiTheme="majorBidi" w:hAnsiTheme="majorBidi" w:cstheme="majorBidi"/>
          <w:sz w:val="24"/>
        </w:rPr>
      </w:pPr>
    </w:p>
    <w:p w:rsidR="00A2369E" w:rsidRDefault="00A2369E" w:rsidP="00A2369E">
      <w:pPr>
        <w:spacing w:after="0" w:line="480" w:lineRule="auto"/>
        <w:ind w:right="12"/>
        <w:jc w:val="both"/>
        <w:rPr>
          <w:rFonts w:asciiTheme="majorBidi" w:hAnsiTheme="majorBidi" w:cstheme="majorBidi"/>
          <w:sz w:val="24"/>
        </w:rPr>
      </w:pPr>
    </w:p>
    <w:p w:rsidR="00A2369E" w:rsidRDefault="00A2369E" w:rsidP="00A2369E">
      <w:pPr>
        <w:spacing w:after="0" w:line="480" w:lineRule="auto"/>
        <w:ind w:right="12"/>
        <w:jc w:val="both"/>
        <w:rPr>
          <w:rFonts w:asciiTheme="majorBidi" w:hAnsiTheme="majorBidi" w:cstheme="majorBidi"/>
          <w:sz w:val="24"/>
        </w:rPr>
      </w:pPr>
    </w:p>
    <w:p w:rsidR="00A2369E" w:rsidRDefault="00A2369E" w:rsidP="00A2369E">
      <w:pPr>
        <w:spacing w:after="0" w:line="480" w:lineRule="auto"/>
        <w:ind w:right="12"/>
        <w:jc w:val="both"/>
        <w:rPr>
          <w:rFonts w:asciiTheme="majorBidi" w:hAnsiTheme="majorBidi" w:cstheme="majorBidi"/>
          <w:sz w:val="24"/>
        </w:rPr>
      </w:pPr>
    </w:p>
    <w:p w:rsidR="00A2369E" w:rsidRDefault="00A2369E" w:rsidP="00A2369E">
      <w:pPr>
        <w:spacing w:after="0" w:line="480" w:lineRule="auto"/>
        <w:ind w:right="12"/>
        <w:jc w:val="both"/>
        <w:rPr>
          <w:rFonts w:asciiTheme="majorBidi" w:hAnsiTheme="majorBidi" w:cstheme="majorBidi"/>
          <w:sz w:val="24"/>
        </w:rPr>
      </w:pPr>
    </w:p>
    <w:p w:rsidR="00A2369E" w:rsidRDefault="00A2369E" w:rsidP="00A2369E">
      <w:pPr>
        <w:spacing w:after="0" w:line="480" w:lineRule="auto"/>
        <w:ind w:right="12"/>
        <w:jc w:val="both"/>
        <w:rPr>
          <w:rFonts w:asciiTheme="majorBidi" w:hAnsiTheme="majorBidi" w:cstheme="majorBidi"/>
          <w:sz w:val="24"/>
        </w:rPr>
      </w:pPr>
    </w:p>
    <w:p w:rsidR="003E1E69" w:rsidRDefault="00A2369E" w:rsidP="009B6D4D">
      <w:pPr>
        <w:pStyle w:val="Heading1"/>
        <w:spacing w:line="480" w:lineRule="auto"/>
      </w:pPr>
      <w:bookmarkStart w:id="9" w:name="_Toc144274682"/>
      <w:r w:rsidRPr="003E1E69">
        <w:t>DAFTAR TABEL</w:t>
      </w:r>
      <w:bookmarkEnd w:id="9"/>
    </w:p>
    <w:p w:rsidR="009B6D4D" w:rsidRPr="009B6D4D" w:rsidRDefault="009B6D4D" w:rsidP="009B6D4D"/>
    <w:p w:rsidR="003E1E69" w:rsidRPr="005527C6" w:rsidRDefault="007E3C95" w:rsidP="003E1E69">
      <w:pPr>
        <w:tabs>
          <w:tab w:val="left" w:leader="dot" w:pos="7560"/>
        </w:tabs>
        <w:spacing w:line="480" w:lineRule="auto"/>
        <w:jc w:val="both"/>
        <w:rPr>
          <w:rFonts w:asciiTheme="majorBidi" w:eastAsia="MS Mincho" w:hAnsiTheme="majorBidi" w:cstheme="majorBidi"/>
          <w:sz w:val="24"/>
          <w:szCs w:val="24"/>
        </w:rPr>
      </w:pPr>
      <w:r>
        <w:rPr>
          <w:rFonts w:asciiTheme="majorBidi" w:eastAsia="MS Mincho" w:hAnsiTheme="majorBidi" w:cstheme="majorBidi"/>
          <w:sz w:val="24"/>
          <w:szCs w:val="24"/>
        </w:rPr>
        <w:t>Tabel 1</w:t>
      </w:r>
      <w:r w:rsidR="003E1E69" w:rsidRPr="005527C6">
        <w:rPr>
          <w:rFonts w:asciiTheme="majorBidi" w:eastAsia="MS Mincho" w:hAnsiTheme="majorBidi" w:cstheme="majorBidi"/>
          <w:sz w:val="24"/>
          <w:szCs w:val="24"/>
        </w:rPr>
        <w:t xml:space="preserve">.1 </w:t>
      </w:r>
      <w:r>
        <w:rPr>
          <w:rFonts w:asciiTheme="majorBidi" w:hAnsiTheme="majorBidi" w:cstheme="majorBidi"/>
          <w:sz w:val="24"/>
          <w:szCs w:val="24"/>
        </w:rPr>
        <w:t>Ragam Bahasa Slang Jepang</w:t>
      </w:r>
      <w:r w:rsidR="003E1E69" w:rsidRPr="005527C6">
        <w:rPr>
          <w:rFonts w:asciiTheme="majorBidi" w:hAnsiTheme="majorBidi" w:cstheme="majorBidi"/>
          <w:sz w:val="24"/>
          <w:szCs w:val="24"/>
        </w:rPr>
        <w:tab/>
      </w:r>
      <w:r>
        <w:rPr>
          <w:rFonts w:asciiTheme="majorBidi" w:hAnsiTheme="majorBidi" w:cstheme="majorBidi"/>
          <w:sz w:val="24"/>
          <w:szCs w:val="24"/>
        </w:rPr>
        <w:t>3</w:t>
      </w:r>
    </w:p>
    <w:p w:rsidR="003E1E69" w:rsidRPr="005527C6" w:rsidRDefault="007E3C95" w:rsidP="003E1E69">
      <w:pPr>
        <w:tabs>
          <w:tab w:val="left" w:leader="dot" w:pos="7560"/>
        </w:tabs>
        <w:spacing w:line="480" w:lineRule="auto"/>
        <w:jc w:val="both"/>
        <w:rPr>
          <w:rFonts w:asciiTheme="majorBidi" w:eastAsia="MS Mincho" w:hAnsiTheme="majorBidi" w:cstheme="majorBidi"/>
          <w:sz w:val="24"/>
          <w:szCs w:val="24"/>
        </w:rPr>
      </w:pPr>
      <w:r>
        <w:rPr>
          <w:rFonts w:asciiTheme="majorBidi" w:eastAsia="MS Mincho" w:hAnsiTheme="majorBidi" w:cstheme="majorBidi"/>
          <w:sz w:val="24"/>
          <w:szCs w:val="24"/>
        </w:rPr>
        <w:t>Tabel 1</w:t>
      </w:r>
      <w:r w:rsidR="003E1E69" w:rsidRPr="005527C6">
        <w:rPr>
          <w:rFonts w:asciiTheme="majorBidi" w:eastAsia="MS Mincho" w:hAnsiTheme="majorBidi" w:cstheme="majorBidi"/>
          <w:sz w:val="24"/>
          <w:szCs w:val="24"/>
        </w:rPr>
        <w:t xml:space="preserve">.2 </w:t>
      </w:r>
      <w:r>
        <w:rPr>
          <w:rFonts w:asciiTheme="majorBidi" w:hAnsiTheme="majorBidi" w:cstheme="majorBidi"/>
          <w:sz w:val="24"/>
          <w:szCs w:val="24"/>
        </w:rPr>
        <w:t>Ragam Bahasa Slang Indonesia</w:t>
      </w:r>
      <w:r w:rsidR="003E1E69" w:rsidRPr="005527C6">
        <w:rPr>
          <w:rFonts w:asciiTheme="majorBidi" w:hAnsiTheme="majorBidi" w:cstheme="majorBidi"/>
          <w:sz w:val="24"/>
          <w:szCs w:val="24"/>
        </w:rPr>
        <w:tab/>
      </w:r>
      <w:r>
        <w:rPr>
          <w:rFonts w:asciiTheme="majorBidi" w:hAnsiTheme="majorBidi" w:cstheme="majorBidi"/>
          <w:sz w:val="24"/>
          <w:szCs w:val="24"/>
        </w:rPr>
        <w:t>3</w:t>
      </w:r>
    </w:p>
    <w:p w:rsidR="009E1AB0" w:rsidRDefault="007E3C95" w:rsidP="003E1E69">
      <w:pPr>
        <w:tabs>
          <w:tab w:val="left" w:leader="dot" w:pos="7560"/>
        </w:tabs>
        <w:spacing w:line="480" w:lineRule="auto"/>
        <w:jc w:val="both"/>
        <w:rPr>
          <w:rFonts w:asciiTheme="majorBidi" w:hAnsiTheme="majorBidi" w:cstheme="majorBidi"/>
          <w:sz w:val="24"/>
          <w:szCs w:val="24"/>
        </w:rPr>
      </w:pPr>
      <w:r>
        <w:rPr>
          <w:rFonts w:asciiTheme="majorBidi" w:eastAsia="MS Mincho" w:hAnsiTheme="majorBidi" w:cstheme="majorBidi"/>
          <w:sz w:val="24"/>
          <w:szCs w:val="24"/>
        </w:rPr>
        <w:t>Tabel 3</w:t>
      </w:r>
      <w:r w:rsidR="003E1E69" w:rsidRPr="005527C6">
        <w:rPr>
          <w:rFonts w:asciiTheme="majorBidi" w:eastAsia="MS Mincho" w:hAnsiTheme="majorBidi" w:cstheme="majorBidi"/>
          <w:sz w:val="24"/>
          <w:szCs w:val="24"/>
        </w:rPr>
        <w:t xml:space="preserve">.1 </w:t>
      </w:r>
      <w:r>
        <w:rPr>
          <w:rFonts w:asciiTheme="majorBidi" w:hAnsiTheme="majorBidi" w:cstheme="majorBidi"/>
          <w:sz w:val="24"/>
          <w:szCs w:val="24"/>
        </w:rPr>
        <w:t>Proses Pembentukan Abreviasi Bahasa Slang Jepang dan Indonesia</w:t>
      </w:r>
    </w:p>
    <w:p w:rsidR="003E1E69" w:rsidRPr="009E1AB0" w:rsidRDefault="007E3C95" w:rsidP="003E1E69">
      <w:pPr>
        <w:tabs>
          <w:tab w:val="left" w:leader="dot" w:pos="7560"/>
        </w:tabs>
        <w:spacing w:line="480" w:lineRule="auto"/>
        <w:jc w:val="both"/>
        <w:rPr>
          <w:rFonts w:asciiTheme="majorBidi" w:hAnsiTheme="majorBidi" w:cstheme="majorBidi"/>
          <w:sz w:val="24"/>
          <w:szCs w:val="24"/>
        </w:rPr>
      </w:pPr>
      <w:r w:rsidRPr="005527C6">
        <w:rPr>
          <w:rFonts w:asciiTheme="majorBidi" w:hAnsiTheme="majorBidi" w:cstheme="majorBidi"/>
          <w:sz w:val="24"/>
          <w:szCs w:val="24"/>
        </w:rPr>
        <w:tab/>
      </w:r>
      <w:r>
        <w:rPr>
          <w:rFonts w:asciiTheme="majorBidi" w:hAnsiTheme="majorBidi" w:cstheme="majorBidi"/>
          <w:sz w:val="24"/>
          <w:szCs w:val="24"/>
        </w:rPr>
        <w:t>95</w:t>
      </w:r>
    </w:p>
    <w:p w:rsidR="003E1E69" w:rsidRDefault="007E3C95" w:rsidP="003E1E69">
      <w:pPr>
        <w:tabs>
          <w:tab w:val="left" w:leader="dot" w:pos="7560"/>
        </w:tabs>
        <w:spacing w:line="480" w:lineRule="auto"/>
        <w:jc w:val="both"/>
        <w:rPr>
          <w:rFonts w:asciiTheme="majorBidi" w:hAnsiTheme="majorBidi" w:cstheme="majorBidi"/>
          <w:sz w:val="24"/>
          <w:szCs w:val="24"/>
        </w:rPr>
      </w:pPr>
      <w:r>
        <w:rPr>
          <w:rFonts w:asciiTheme="majorBidi" w:eastAsia="MS Mincho" w:hAnsiTheme="majorBidi" w:cstheme="majorBidi"/>
          <w:sz w:val="24"/>
          <w:szCs w:val="24"/>
        </w:rPr>
        <w:t>Tabel 3</w:t>
      </w:r>
      <w:r w:rsidR="003E1E69" w:rsidRPr="005527C6">
        <w:rPr>
          <w:rFonts w:asciiTheme="majorBidi" w:eastAsia="MS Mincho" w:hAnsiTheme="majorBidi" w:cstheme="majorBidi"/>
          <w:sz w:val="24"/>
          <w:szCs w:val="24"/>
        </w:rPr>
        <w:t xml:space="preserve">.2 </w:t>
      </w:r>
      <w:r>
        <w:rPr>
          <w:rFonts w:asciiTheme="majorBidi" w:hAnsiTheme="majorBidi" w:cstheme="majorBidi"/>
          <w:sz w:val="24"/>
          <w:szCs w:val="24"/>
        </w:rPr>
        <w:t xml:space="preserve">Proses Morfofonemik Abreviasi Bahasa Slang Jepang dan Indonesia </w:t>
      </w:r>
      <w:r w:rsidR="003E1E69" w:rsidRPr="005527C6">
        <w:rPr>
          <w:rFonts w:asciiTheme="majorBidi" w:hAnsiTheme="majorBidi" w:cstheme="majorBidi"/>
          <w:sz w:val="24"/>
          <w:szCs w:val="24"/>
        </w:rPr>
        <w:tab/>
      </w:r>
      <w:r w:rsidR="008D4696">
        <w:rPr>
          <w:rFonts w:asciiTheme="majorBidi" w:hAnsiTheme="majorBidi" w:cstheme="majorBidi"/>
          <w:sz w:val="24"/>
          <w:szCs w:val="24"/>
        </w:rPr>
        <w:t>98</w:t>
      </w:r>
    </w:p>
    <w:p w:rsidR="008D4696" w:rsidRDefault="008D4696" w:rsidP="003E1E69">
      <w:pPr>
        <w:tabs>
          <w:tab w:val="left" w:leader="dot" w:pos="7560"/>
        </w:tabs>
        <w:spacing w:line="480" w:lineRule="auto"/>
        <w:jc w:val="both"/>
        <w:rPr>
          <w:rFonts w:asciiTheme="majorBidi" w:hAnsiTheme="majorBidi" w:cstheme="majorBidi"/>
          <w:sz w:val="24"/>
          <w:szCs w:val="24"/>
        </w:rPr>
      </w:pPr>
    </w:p>
    <w:p w:rsidR="008D4696" w:rsidRDefault="008D4696" w:rsidP="003E1E69">
      <w:pPr>
        <w:tabs>
          <w:tab w:val="left" w:leader="dot" w:pos="7560"/>
        </w:tabs>
        <w:spacing w:line="480" w:lineRule="auto"/>
        <w:jc w:val="both"/>
        <w:rPr>
          <w:rFonts w:asciiTheme="majorBidi" w:hAnsiTheme="majorBidi" w:cstheme="majorBidi"/>
          <w:sz w:val="24"/>
          <w:szCs w:val="24"/>
        </w:rPr>
      </w:pPr>
    </w:p>
    <w:p w:rsidR="008D4696" w:rsidRDefault="008D4696" w:rsidP="003E1E69">
      <w:pPr>
        <w:tabs>
          <w:tab w:val="left" w:leader="dot" w:pos="7560"/>
        </w:tabs>
        <w:spacing w:line="480" w:lineRule="auto"/>
        <w:jc w:val="both"/>
        <w:rPr>
          <w:rFonts w:asciiTheme="majorBidi" w:hAnsiTheme="majorBidi" w:cstheme="majorBidi"/>
          <w:sz w:val="24"/>
          <w:szCs w:val="24"/>
        </w:rPr>
      </w:pPr>
    </w:p>
    <w:p w:rsidR="008D4696" w:rsidRDefault="008D4696" w:rsidP="003E1E69">
      <w:pPr>
        <w:tabs>
          <w:tab w:val="left" w:leader="dot" w:pos="7560"/>
        </w:tabs>
        <w:spacing w:line="480" w:lineRule="auto"/>
        <w:jc w:val="both"/>
        <w:rPr>
          <w:rFonts w:asciiTheme="majorBidi" w:hAnsiTheme="majorBidi" w:cstheme="majorBidi"/>
          <w:sz w:val="24"/>
          <w:szCs w:val="24"/>
        </w:rPr>
      </w:pPr>
    </w:p>
    <w:p w:rsidR="008D4696" w:rsidRDefault="008D4696" w:rsidP="003E1E69">
      <w:pPr>
        <w:tabs>
          <w:tab w:val="left" w:leader="dot" w:pos="7560"/>
        </w:tabs>
        <w:spacing w:line="480" w:lineRule="auto"/>
        <w:jc w:val="both"/>
        <w:rPr>
          <w:rFonts w:asciiTheme="majorBidi" w:hAnsiTheme="majorBidi" w:cstheme="majorBidi"/>
          <w:sz w:val="24"/>
          <w:szCs w:val="24"/>
        </w:rPr>
      </w:pPr>
    </w:p>
    <w:p w:rsidR="008D4696" w:rsidRDefault="008D4696" w:rsidP="003E1E69">
      <w:pPr>
        <w:tabs>
          <w:tab w:val="left" w:leader="dot" w:pos="7560"/>
        </w:tabs>
        <w:spacing w:line="480" w:lineRule="auto"/>
        <w:jc w:val="both"/>
        <w:rPr>
          <w:rFonts w:asciiTheme="majorBidi" w:hAnsiTheme="majorBidi" w:cstheme="majorBidi"/>
          <w:sz w:val="24"/>
          <w:szCs w:val="24"/>
        </w:rPr>
      </w:pPr>
    </w:p>
    <w:p w:rsidR="008D4696" w:rsidRDefault="008D4696" w:rsidP="003E1E69">
      <w:pPr>
        <w:tabs>
          <w:tab w:val="left" w:leader="dot" w:pos="7560"/>
        </w:tabs>
        <w:spacing w:line="480" w:lineRule="auto"/>
        <w:jc w:val="both"/>
        <w:rPr>
          <w:rFonts w:asciiTheme="majorBidi" w:hAnsiTheme="majorBidi" w:cstheme="majorBidi"/>
          <w:sz w:val="24"/>
          <w:szCs w:val="24"/>
        </w:rPr>
      </w:pPr>
    </w:p>
    <w:p w:rsidR="008D4696" w:rsidRDefault="008D4696" w:rsidP="003E1E69">
      <w:pPr>
        <w:tabs>
          <w:tab w:val="left" w:leader="dot" w:pos="7560"/>
        </w:tabs>
        <w:spacing w:line="480" w:lineRule="auto"/>
        <w:jc w:val="both"/>
        <w:rPr>
          <w:rFonts w:asciiTheme="majorBidi" w:hAnsiTheme="majorBidi" w:cstheme="majorBidi"/>
          <w:sz w:val="24"/>
          <w:szCs w:val="24"/>
        </w:rPr>
      </w:pPr>
    </w:p>
    <w:p w:rsidR="006F6B0C" w:rsidRDefault="006F6B0C" w:rsidP="003E1E69">
      <w:pPr>
        <w:tabs>
          <w:tab w:val="left" w:leader="dot" w:pos="7560"/>
        </w:tabs>
        <w:spacing w:line="480" w:lineRule="auto"/>
        <w:jc w:val="both"/>
        <w:rPr>
          <w:rFonts w:asciiTheme="majorBidi" w:hAnsiTheme="majorBidi" w:cstheme="majorBidi"/>
          <w:sz w:val="24"/>
          <w:szCs w:val="24"/>
        </w:rPr>
      </w:pPr>
    </w:p>
    <w:p w:rsidR="008D4696" w:rsidRDefault="008D4696" w:rsidP="003E1E69">
      <w:pPr>
        <w:tabs>
          <w:tab w:val="left" w:leader="dot" w:pos="7560"/>
        </w:tabs>
        <w:spacing w:line="480" w:lineRule="auto"/>
        <w:jc w:val="both"/>
        <w:rPr>
          <w:rFonts w:asciiTheme="majorBidi" w:hAnsiTheme="majorBidi" w:cstheme="majorBidi"/>
          <w:sz w:val="24"/>
          <w:szCs w:val="24"/>
        </w:rPr>
      </w:pPr>
    </w:p>
    <w:p w:rsidR="008D4696" w:rsidRDefault="008D4696" w:rsidP="003E1E69">
      <w:pPr>
        <w:tabs>
          <w:tab w:val="left" w:leader="dot" w:pos="7560"/>
        </w:tabs>
        <w:spacing w:line="480" w:lineRule="auto"/>
        <w:jc w:val="both"/>
        <w:rPr>
          <w:rFonts w:asciiTheme="majorBidi" w:hAnsiTheme="majorBidi" w:cstheme="majorBidi"/>
          <w:sz w:val="24"/>
          <w:szCs w:val="24"/>
        </w:rPr>
      </w:pPr>
    </w:p>
    <w:p w:rsidR="0007200A" w:rsidRPr="00CD056E" w:rsidRDefault="0007200A" w:rsidP="009B6D4D">
      <w:pPr>
        <w:pStyle w:val="Heading1"/>
        <w:spacing w:line="480" w:lineRule="auto"/>
      </w:pPr>
      <w:bookmarkStart w:id="10" w:name="_Toc144274683"/>
      <w:r w:rsidRPr="00CD056E">
        <w:t>INTISARI</w:t>
      </w:r>
      <w:bookmarkEnd w:id="10"/>
    </w:p>
    <w:p w:rsidR="0007200A" w:rsidRPr="00B82920" w:rsidRDefault="0007200A" w:rsidP="0007200A">
      <w:pPr>
        <w:spacing w:line="240" w:lineRule="auto"/>
        <w:ind w:firstLine="840"/>
        <w:jc w:val="both"/>
        <w:rPr>
          <w:rFonts w:ascii="Times New Roman" w:hAnsi="Times New Roman"/>
          <w:sz w:val="24"/>
        </w:rPr>
      </w:pPr>
      <w:r>
        <w:rPr>
          <w:rFonts w:asciiTheme="majorBidi" w:hAnsiTheme="majorBidi" w:cstheme="majorBidi"/>
          <w:sz w:val="24"/>
        </w:rPr>
        <w:lastRenderedPageBreak/>
        <w:t>Khodijah, Maulida. 2023</w:t>
      </w:r>
      <w:r w:rsidRPr="005527C6">
        <w:rPr>
          <w:rFonts w:asciiTheme="majorBidi" w:hAnsiTheme="majorBidi" w:cstheme="majorBidi"/>
          <w:sz w:val="24"/>
        </w:rPr>
        <w:t>. “</w:t>
      </w:r>
      <w:r>
        <w:rPr>
          <w:rFonts w:asciiTheme="majorBidi" w:hAnsiTheme="majorBidi" w:cstheme="majorBidi"/>
          <w:sz w:val="24"/>
        </w:rPr>
        <w:t>Analisis Kontrastif Abreviasi Bahasa Slang Jepang dan Indonesia</w:t>
      </w:r>
      <w:r w:rsidRPr="005527C6">
        <w:rPr>
          <w:rFonts w:asciiTheme="majorBidi" w:hAnsiTheme="majorBidi" w:cstheme="majorBidi"/>
          <w:sz w:val="24"/>
        </w:rPr>
        <w:t>”. Skripsi. Program Studi S-</w:t>
      </w:r>
      <w:r>
        <w:rPr>
          <w:rFonts w:asciiTheme="majorBidi" w:hAnsiTheme="majorBidi" w:cstheme="majorBidi"/>
          <w:sz w:val="24"/>
        </w:rPr>
        <w:t>1 Bahasa dan Kebudayaan Jepang</w:t>
      </w:r>
      <w:r w:rsidRPr="005527C6">
        <w:rPr>
          <w:rFonts w:asciiTheme="majorBidi" w:hAnsiTheme="majorBidi" w:cstheme="majorBidi"/>
          <w:sz w:val="24"/>
        </w:rPr>
        <w:t>,</w:t>
      </w:r>
      <w:r>
        <w:rPr>
          <w:rFonts w:asciiTheme="majorBidi" w:hAnsiTheme="majorBidi" w:cstheme="majorBidi"/>
          <w:sz w:val="24"/>
        </w:rPr>
        <w:t xml:space="preserve"> Fakultas Ilmu Budaya,</w:t>
      </w:r>
      <w:r w:rsidRPr="005527C6">
        <w:rPr>
          <w:rFonts w:asciiTheme="majorBidi" w:hAnsiTheme="majorBidi" w:cstheme="majorBidi"/>
          <w:sz w:val="24"/>
        </w:rPr>
        <w:t xml:space="preserve"> Universitas Diponegoro. </w:t>
      </w:r>
      <w:r>
        <w:rPr>
          <w:rFonts w:ascii="Times New Roman" w:hAnsi="Times New Roman"/>
          <w:sz w:val="24"/>
        </w:rPr>
        <w:t>Dosen Pembimbing Elizabeth Ika Hesti A.N.R, S.S, M.Hum.</w:t>
      </w:r>
    </w:p>
    <w:p w:rsidR="0007200A" w:rsidRDefault="0007200A" w:rsidP="0007200A">
      <w:pPr>
        <w:spacing w:line="240" w:lineRule="auto"/>
        <w:ind w:firstLine="840"/>
        <w:jc w:val="both"/>
        <w:rPr>
          <w:rFonts w:ascii="Times New Roman" w:hAnsi="Times New Roman"/>
          <w:sz w:val="24"/>
        </w:rPr>
      </w:pPr>
      <w:r w:rsidRPr="005527C6">
        <w:rPr>
          <w:rFonts w:asciiTheme="majorBidi" w:hAnsiTheme="majorBidi" w:cstheme="majorBidi"/>
          <w:sz w:val="24"/>
        </w:rPr>
        <w:t xml:space="preserve">Penelitian ini bertujuan untuk </w:t>
      </w:r>
      <w:r>
        <w:rPr>
          <w:rFonts w:asciiTheme="majorBidi" w:hAnsiTheme="majorBidi" w:cstheme="majorBidi"/>
          <w:sz w:val="24"/>
          <w:szCs w:val="24"/>
        </w:rPr>
        <w:t>mengetahui proses pembentukan abreviasi bahasa slang Jepang dan Indonesia melalui pendekatan morfofonemik serta mengetahui perbedaan dan persamaannya</w:t>
      </w:r>
      <w:r w:rsidRPr="005527C6">
        <w:rPr>
          <w:rFonts w:asciiTheme="majorBidi" w:hAnsiTheme="majorBidi" w:cstheme="majorBidi"/>
          <w:sz w:val="24"/>
        </w:rPr>
        <w:t xml:space="preserve">. </w:t>
      </w:r>
      <w:r>
        <w:rPr>
          <w:rFonts w:asciiTheme="majorBidi" w:hAnsiTheme="majorBidi" w:cstheme="majorBidi"/>
          <w:sz w:val="24"/>
          <w:szCs w:val="24"/>
        </w:rPr>
        <w:t xml:space="preserve">Pada penelitian ini, terdapat data primer dan sekunder. Data primer bahasa Jepang diperoleh dari komik yang berjudul Ijiranaide Nagatoro-San, sedangkan bahasa Indonesia diperoleh dari komik yang berjudul Wee!!. Data sekunder pada kedua bahasa sama-sama diperoleh dari media sosial Twitter. </w:t>
      </w:r>
      <w:r>
        <w:rPr>
          <w:rFonts w:ascii="Times New Roman" w:hAnsi="Times New Roman"/>
          <w:sz w:val="24"/>
        </w:rPr>
        <w:t>Metode yang digunakan dalam analisis data adalah metode agih dengan teknik bagi unsur langsung yang kemudian dilanjutkan dengan teknik kontrastif.</w:t>
      </w:r>
    </w:p>
    <w:p w:rsidR="0007200A" w:rsidRPr="00D749F5" w:rsidRDefault="0007200A" w:rsidP="0007200A">
      <w:pPr>
        <w:spacing w:line="240" w:lineRule="auto"/>
        <w:ind w:firstLine="840"/>
        <w:jc w:val="both"/>
        <w:rPr>
          <w:rFonts w:ascii="Times New Roman" w:hAnsi="Times New Roman"/>
          <w:sz w:val="24"/>
        </w:rPr>
      </w:pPr>
      <w:r>
        <w:rPr>
          <w:rFonts w:ascii="Times New Roman" w:hAnsi="Times New Roman"/>
          <w:sz w:val="24"/>
        </w:rPr>
        <w:t>Hasil penelitian menunjukkan bahwa terdapat abreviasi bahasa slang Jepang dan Indonesia</w:t>
      </w:r>
      <w:r w:rsidRPr="0050469D">
        <w:rPr>
          <w:rFonts w:ascii="Times New Roman" w:hAnsi="Times New Roman"/>
          <w:sz w:val="24"/>
        </w:rPr>
        <w:t xml:space="preserve"> yang mengalami satu proses morfofonemik berupa pelesapan fonem, perubahan fonem, penyingkatan fonem, dan peluluhan fonem.</w:t>
      </w:r>
      <w:r>
        <w:rPr>
          <w:rFonts w:ascii="Times New Roman" w:hAnsi="Times New Roman"/>
          <w:sz w:val="24"/>
          <w:szCs w:val="24"/>
        </w:rPr>
        <w:t xml:space="preserve">Namun, tidak ditemukan proses morfofonemik berupa pergeseran fonem dan penambahan fonem. </w:t>
      </w:r>
      <w:r>
        <w:rPr>
          <w:rFonts w:ascii="Times New Roman" w:hAnsi="Times New Roman"/>
          <w:sz w:val="24"/>
        </w:rPr>
        <w:t xml:space="preserve"> Terdapat </w:t>
      </w:r>
      <w:r w:rsidRPr="0050469D">
        <w:rPr>
          <w:rFonts w:ascii="Times New Roman" w:hAnsi="Times New Roman"/>
          <w:sz w:val="24"/>
        </w:rPr>
        <w:t xml:space="preserve">data yang mengalami dua proses morfofonemik berupa </w:t>
      </w:r>
      <w:r w:rsidR="006158FA">
        <w:rPr>
          <w:rFonts w:ascii="Times New Roman" w:hAnsi="Times New Roman"/>
          <w:sz w:val="24"/>
          <w:szCs w:val="24"/>
        </w:rPr>
        <w:t>pelesap</w:t>
      </w:r>
      <w:r w:rsidRPr="0050469D">
        <w:rPr>
          <w:rFonts w:ascii="Times New Roman" w:hAnsi="Times New Roman"/>
          <w:sz w:val="24"/>
          <w:szCs w:val="24"/>
        </w:rPr>
        <w:t>an fon</w:t>
      </w:r>
      <w:r w:rsidR="00BC0953">
        <w:rPr>
          <w:rFonts w:ascii="Times New Roman" w:hAnsi="Times New Roman"/>
          <w:sz w:val="24"/>
          <w:szCs w:val="24"/>
        </w:rPr>
        <w:t>em dan penambahan fonem, pelesap</w:t>
      </w:r>
      <w:r w:rsidRPr="0050469D">
        <w:rPr>
          <w:rFonts w:ascii="Times New Roman" w:hAnsi="Times New Roman"/>
          <w:sz w:val="24"/>
          <w:szCs w:val="24"/>
        </w:rPr>
        <w:t>an f</w:t>
      </w:r>
      <w:r w:rsidR="006158FA">
        <w:rPr>
          <w:rFonts w:ascii="Times New Roman" w:hAnsi="Times New Roman"/>
          <w:sz w:val="24"/>
          <w:szCs w:val="24"/>
        </w:rPr>
        <w:t>onem dan perubahan fonem, pele</w:t>
      </w:r>
      <w:r w:rsidRPr="0050469D">
        <w:rPr>
          <w:rFonts w:ascii="Times New Roman" w:hAnsi="Times New Roman"/>
          <w:sz w:val="24"/>
          <w:szCs w:val="24"/>
        </w:rPr>
        <w:t>s</w:t>
      </w:r>
      <w:r w:rsidR="006158FA">
        <w:rPr>
          <w:rFonts w:ascii="Times New Roman" w:hAnsi="Times New Roman"/>
          <w:sz w:val="24"/>
          <w:szCs w:val="24"/>
        </w:rPr>
        <w:t>ap</w:t>
      </w:r>
      <w:r w:rsidRPr="0050469D">
        <w:rPr>
          <w:rFonts w:ascii="Times New Roman" w:hAnsi="Times New Roman"/>
          <w:sz w:val="24"/>
          <w:szCs w:val="24"/>
        </w:rPr>
        <w:t>an fonem dan peluluhan fonem, serta penyingkatan fonem dan perubahan fonem.</w:t>
      </w:r>
      <w:r>
        <w:rPr>
          <w:rFonts w:ascii="Times New Roman" w:hAnsi="Times New Roman"/>
          <w:sz w:val="24"/>
          <w:szCs w:val="24"/>
        </w:rPr>
        <w:t xml:space="preserve"> Bentuk abreviasi bahasa slang Jepang dan Indonesia memiliki persamaan berupa </w:t>
      </w:r>
      <w:r>
        <w:rPr>
          <w:rFonts w:asciiTheme="majorBidi" w:eastAsia="MS Mincho" w:hAnsiTheme="majorBidi" w:cstheme="majorBidi"/>
          <w:sz w:val="24"/>
          <w:szCs w:val="24"/>
        </w:rPr>
        <w:t xml:space="preserve">pemenggalan pada kata tunggal dan kata majemuk serta </w:t>
      </w:r>
      <w:r w:rsidRPr="00E25E95">
        <w:rPr>
          <w:rFonts w:asciiTheme="majorBidi" w:eastAsia="MS Mincho" w:hAnsiTheme="majorBidi" w:cstheme="majorBidi"/>
          <w:sz w:val="24"/>
          <w:szCs w:val="24"/>
        </w:rPr>
        <w:t>pengekalan huruf pertama tiap silabis dan tiap kata.</w:t>
      </w:r>
      <w:r>
        <w:rPr>
          <w:rFonts w:ascii="Times New Roman" w:hAnsi="Times New Roman"/>
          <w:sz w:val="24"/>
        </w:rPr>
        <w:t xml:space="preserve"> Sedangkan terdapat dua bentuk abreviasi yang tidak ditemukan dalam bahasa Jepang dan tiga bentuk yang tidak ditemukan dalam bahasa Indonesia.</w:t>
      </w:r>
    </w:p>
    <w:p w:rsidR="0007200A" w:rsidRDefault="0007200A" w:rsidP="0007200A">
      <w:pPr>
        <w:spacing w:line="240" w:lineRule="auto"/>
        <w:ind w:firstLine="840"/>
        <w:jc w:val="both"/>
        <w:rPr>
          <w:rFonts w:ascii="Times New Roman" w:hAnsi="Times New Roman"/>
          <w:sz w:val="24"/>
        </w:rPr>
      </w:pPr>
    </w:p>
    <w:p w:rsidR="0007200A" w:rsidRDefault="0007200A" w:rsidP="0007200A">
      <w:pPr>
        <w:spacing w:line="240" w:lineRule="auto"/>
        <w:jc w:val="both"/>
        <w:rPr>
          <w:rFonts w:ascii="Times New Roman" w:hAnsi="Times New Roman"/>
          <w:sz w:val="24"/>
        </w:rPr>
      </w:pPr>
      <w:r w:rsidRPr="00DF69FC">
        <w:rPr>
          <w:rFonts w:ascii="Times New Roman" w:hAnsi="Times New Roman"/>
          <w:b/>
          <w:sz w:val="24"/>
        </w:rPr>
        <w:t xml:space="preserve">Kata Kunci </w:t>
      </w:r>
      <w:r>
        <w:rPr>
          <w:rFonts w:ascii="Times New Roman" w:hAnsi="Times New Roman"/>
          <w:sz w:val="24"/>
        </w:rPr>
        <w:t xml:space="preserve">: kontrastif, abreviasi, morfofonemik, bahasa slang </w:t>
      </w:r>
    </w:p>
    <w:p w:rsidR="0007200A" w:rsidRPr="005527C6" w:rsidRDefault="0007200A" w:rsidP="0007200A">
      <w:pPr>
        <w:tabs>
          <w:tab w:val="left" w:leader="dot" w:pos="7560"/>
        </w:tabs>
        <w:spacing w:line="480" w:lineRule="auto"/>
        <w:jc w:val="both"/>
        <w:rPr>
          <w:rFonts w:asciiTheme="majorBidi" w:eastAsia="MS Mincho" w:hAnsiTheme="majorBidi" w:cstheme="majorBidi"/>
          <w:sz w:val="24"/>
          <w:szCs w:val="24"/>
        </w:rPr>
      </w:pPr>
    </w:p>
    <w:p w:rsidR="0007200A" w:rsidRDefault="0007200A" w:rsidP="0007200A">
      <w:pPr>
        <w:spacing w:after="0" w:line="480" w:lineRule="auto"/>
        <w:ind w:right="12"/>
        <w:jc w:val="both"/>
        <w:rPr>
          <w:rFonts w:asciiTheme="majorBidi" w:hAnsiTheme="majorBidi" w:cstheme="majorBidi"/>
          <w:b/>
          <w:sz w:val="24"/>
        </w:rPr>
      </w:pPr>
    </w:p>
    <w:p w:rsidR="0007200A" w:rsidRDefault="0007200A" w:rsidP="0007200A">
      <w:pPr>
        <w:spacing w:after="0" w:line="480" w:lineRule="auto"/>
        <w:ind w:right="12"/>
        <w:jc w:val="both"/>
        <w:rPr>
          <w:rFonts w:asciiTheme="majorBidi" w:hAnsiTheme="majorBidi" w:cstheme="majorBidi"/>
          <w:b/>
          <w:sz w:val="24"/>
        </w:rPr>
      </w:pPr>
    </w:p>
    <w:p w:rsidR="0007200A" w:rsidRDefault="0007200A" w:rsidP="0007200A">
      <w:pPr>
        <w:spacing w:after="0" w:line="480" w:lineRule="auto"/>
        <w:ind w:right="12"/>
        <w:jc w:val="both"/>
        <w:rPr>
          <w:rFonts w:asciiTheme="majorBidi" w:hAnsiTheme="majorBidi" w:cstheme="majorBidi"/>
          <w:b/>
          <w:sz w:val="24"/>
        </w:rPr>
      </w:pPr>
    </w:p>
    <w:p w:rsidR="0007200A" w:rsidRDefault="0007200A" w:rsidP="0007200A">
      <w:pPr>
        <w:spacing w:after="0" w:line="480" w:lineRule="auto"/>
        <w:ind w:right="12"/>
        <w:jc w:val="both"/>
        <w:rPr>
          <w:rFonts w:asciiTheme="majorBidi" w:hAnsiTheme="majorBidi" w:cstheme="majorBidi"/>
          <w:b/>
          <w:sz w:val="24"/>
        </w:rPr>
      </w:pPr>
    </w:p>
    <w:p w:rsidR="0007200A" w:rsidRDefault="0007200A" w:rsidP="0007200A">
      <w:pPr>
        <w:spacing w:after="0" w:line="480" w:lineRule="auto"/>
        <w:ind w:right="12"/>
        <w:jc w:val="both"/>
        <w:rPr>
          <w:rFonts w:asciiTheme="majorBidi" w:hAnsiTheme="majorBidi" w:cstheme="majorBidi"/>
          <w:b/>
          <w:sz w:val="24"/>
        </w:rPr>
      </w:pPr>
    </w:p>
    <w:p w:rsidR="0007200A" w:rsidRDefault="0007200A" w:rsidP="0007200A">
      <w:pPr>
        <w:spacing w:after="0" w:line="480" w:lineRule="auto"/>
        <w:ind w:right="12"/>
        <w:jc w:val="both"/>
        <w:rPr>
          <w:rFonts w:asciiTheme="majorBidi" w:hAnsiTheme="majorBidi" w:cstheme="majorBidi"/>
          <w:b/>
          <w:sz w:val="24"/>
        </w:rPr>
      </w:pPr>
    </w:p>
    <w:p w:rsidR="0007200A" w:rsidRPr="009B6D4D" w:rsidRDefault="0007200A" w:rsidP="009B6D4D">
      <w:pPr>
        <w:pStyle w:val="Heading1"/>
        <w:spacing w:line="480" w:lineRule="auto"/>
      </w:pPr>
      <w:bookmarkStart w:id="11" w:name="_Toc144274684"/>
      <w:r w:rsidRPr="00D34C3D">
        <w:t>ABSTRACT</w:t>
      </w:r>
      <w:bookmarkEnd w:id="11"/>
    </w:p>
    <w:p w:rsidR="0007200A" w:rsidRDefault="0007200A" w:rsidP="0007200A">
      <w:pPr>
        <w:spacing w:after="0" w:line="240" w:lineRule="auto"/>
        <w:ind w:right="12" w:firstLine="720"/>
        <w:jc w:val="both"/>
        <w:rPr>
          <w:rFonts w:asciiTheme="majorBidi" w:hAnsiTheme="majorBidi" w:cstheme="majorBidi"/>
          <w:i/>
          <w:sz w:val="24"/>
        </w:rPr>
      </w:pPr>
      <w:r w:rsidRPr="00D34C3D">
        <w:rPr>
          <w:rFonts w:asciiTheme="majorBidi" w:hAnsiTheme="majorBidi" w:cstheme="majorBidi"/>
          <w:sz w:val="24"/>
        </w:rPr>
        <w:lastRenderedPageBreak/>
        <w:t xml:space="preserve">Khodijah, Maulida. 2023. </w:t>
      </w:r>
      <w:r w:rsidRPr="00D34C3D">
        <w:rPr>
          <w:rFonts w:asciiTheme="majorBidi" w:hAnsiTheme="majorBidi" w:cstheme="majorBidi"/>
          <w:i/>
          <w:sz w:val="24"/>
        </w:rPr>
        <w:t>"Contrastive Analysis of Japanese and Indonesian Slang Abreviations". Thesis. Bachelor of Japanese Language and Culture, Faculty of Cultural Sciences, Diponegoro University. Supervisor Elizabeth Ika Hesti A.N.R, S.S, M.Hum.</w:t>
      </w:r>
    </w:p>
    <w:p w:rsidR="0007200A" w:rsidRPr="00D34C3D" w:rsidRDefault="0007200A" w:rsidP="0007200A">
      <w:pPr>
        <w:spacing w:after="0" w:line="240" w:lineRule="auto"/>
        <w:ind w:right="12" w:firstLine="720"/>
        <w:jc w:val="both"/>
        <w:rPr>
          <w:rFonts w:asciiTheme="majorBidi" w:hAnsiTheme="majorBidi" w:cstheme="majorBidi"/>
          <w:i/>
          <w:sz w:val="24"/>
        </w:rPr>
      </w:pPr>
    </w:p>
    <w:p w:rsidR="006B43C3" w:rsidRDefault="0007200A" w:rsidP="006B43C3">
      <w:pPr>
        <w:spacing w:after="0" w:line="240" w:lineRule="auto"/>
        <w:ind w:right="12" w:firstLine="720"/>
        <w:jc w:val="both"/>
        <w:rPr>
          <w:rFonts w:asciiTheme="majorBidi" w:hAnsiTheme="majorBidi" w:cstheme="majorBidi"/>
          <w:i/>
          <w:sz w:val="24"/>
        </w:rPr>
      </w:pPr>
      <w:r w:rsidRPr="00D34C3D">
        <w:rPr>
          <w:rFonts w:asciiTheme="majorBidi" w:hAnsiTheme="majorBidi" w:cstheme="majorBidi"/>
          <w:i/>
          <w:sz w:val="24"/>
        </w:rPr>
        <w:t>This research aims to find out the formation process of Japanese and Indonesian slang abbreviations through the morphophonemic approach and to find out the differences and similarities. In this research, there are primary and secondary data. The Japanese primary data is obtained from a comic entitled Ijiranaide Nagatoro-San, while the Indonesian is obtained from a comic entitled Wee!!!. Secondary data in both languages were obtained from social media Twitter. The method used in data analysis is agih method with direct elemental division technique which is then continued with contrastive technique.</w:t>
      </w:r>
    </w:p>
    <w:p w:rsidR="006B43C3" w:rsidRDefault="006B43C3" w:rsidP="006B43C3">
      <w:pPr>
        <w:spacing w:after="0" w:line="240" w:lineRule="auto"/>
        <w:ind w:right="12" w:firstLine="720"/>
        <w:jc w:val="both"/>
        <w:rPr>
          <w:rFonts w:asciiTheme="majorBidi" w:hAnsiTheme="majorBidi" w:cstheme="majorBidi"/>
          <w:i/>
          <w:sz w:val="24"/>
        </w:rPr>
      </w:pPr>
    </w:p>
    <w:p w:rsidR="0007200A" w:rsidRDefault="006B43C3" w:rsidP="006B43C3">
      <w:pPr>
        <w:spacing w:after="0" w:line="240" w:lineRule="auto"/>
        <w:ind w:right="12" w:firstLine="720"/>
        <w:jc w:val="both"/>
        <w:rPr>
          <w:rFonts w:asciiTheme="majorBidi" w:hAnsiTheme="majorBidi" w:cstheme="majorBidi"/>
          <w:i/>
          <w:sz w:val="24"/>
        </w:rPr>
      </w:pPr>
      <w:r w:rsidRPr="006B43C3">
        <w:rPr>
          <w:rFonts w:asciiTheme="majorBidi" w:hAnsiTheme="majorBidi" w:cstheme="majorBidi"/>
          <w:i/>
          <w:sz w:val="24"/>
        </w:rPr>
        <w:t>The results show that there are Japanese and Indonesian slang abbreviations that undergoes one morphophonemic process in the form of phoneme deletion, phoneme dissimilation, phoneme haplology, and phoneme assimilation. However, there is no morphophonemic process in the form of phoneme metathesis and phoneme insertion. There are data that undergoes two morphophonemic processes in the form of phoneme deletion and phoneme insertion, phoneme deletion and phoneme dissimilation, phoneme deletion and phoneme assimilation, and phoneme haplology and phoneme dissimilation. Japanese and Indonesian slang abbreviations have similarities in the form of beheadings in single words and compound words and the preservation of the first letter of each syllabary and each word. Meanwhile, there are two forms of abbreviations that are not found in Japanese and three forms that are not found in Indonesian.</w:t>
      </w:r>
    </w:p>
    <w:p w:rsidR="00DA5C77" w:rsidRPr="00D34C3D" w:rsidRDefault="00DA5C77" w:rsidP="006B43C3">
      <w:pPr>
        <w:spacing w:after="0" w:line="240" w:lineRule="auto"/>
        <w:ind w:right="12" w:firstLine="720"/>
        <w:jc w:val="both"/>
        <w:rPr>
          <w:rFonts w:asciiTheme="majorBidi" w:hAnsiTheme="majorBidi" w:cstheme="majorBidi"/>
          <w:i/>
          <w:sz w:val="24"/>
        </w:rPr>
      </w:pPr>
    </w:p>
    <w:p w:rsidR="0007200A" w:rsidRPr="00D34C3D" w:rsidRDefault="0007200A" w:rsidP="0007200A">
      <w:pPr>
        <w:spacing w:after="0" w:line="240" w:lineRule="auto"/>
        <w:ind w:right="12"/>
        <w:jc w:val="both"/>
        <w:rPr>
          <w:rFonts w:asciiTheme="majorBidi" w:hAnsiTheme="majorBidi" w:cstheme="majorBidi"/>
          <w:i/>
          <w:sz w:val="24"/>
        </w:rPr>
      </w:pPr>
      <w:r w:rsidRPr="00D34C3D">
        <w:rPr>
          <w:rFonts w:asciiTheme="majorBidi" w:hAnsiTheme="majorBidi" w:cstheme="majorBidi"/>
          <w:b/>
          <w:sz w:val="24"/>
        </w:rPr>
        <w:t>Keywords</w:t>
      </w:r>
      <w:r w:rsidRPr="00D34C3D">
        <w:rPr>
          <w:rFonts w:asciiTheme="majorBidi" w:hAnsiTheme="majorBidi" w:cstheme="majorBidi"/>
          <w:i/>
          <w:sz w:val="24"/>
        </w:rPr>
        <w:t>: contrastive, abbreviation, morphophonemic, slang language</w:t>
      </w:r>
    </w:p>
    <w:p w:rsidR="0007200A" w:rsidRDefault="0007200A" w:rsidP="0007200A">
      <w:pPr>
        <w:spacing w:after="0" w:line="480" w:lineRule="auto"/>
        <w:ind w:right="12"/>
        <w:jc w:val="both"/>
        <w:rPr>
          <w:rFonts w:asciiTheme="majorBidi" w:hAnsiTheme="majorBidi" w:cstheme="majorBidi"/>
          <w:b/>
          <w:sz w:val="24"/>
        </w:rPr>
      </w:pPr>
    </w:p>
    <w:p w:rsidR="0007200A" w:rsidRDefault="0007200A" w:rsidP="0007200A">
      <w:pPr>
        <w:spacing w:after="0" w:line="480" w:lineRule="auto"/>
        <w:ind w:right="12"/>
        <w:jc w:val="both"/>
        <w:rPr>
          <w:rFonts w:asciiTheme="majorBidi" w:hAnsiTheme="majorBidi" w:cstheme="majorBidi"/>
          <w:b/>
          <w:sz w:val="24"/>
        </w:rPr>
      </w:pPr>
    </w:p>
    <w:p w:rsidR="0007200A" w:rsidRDefault="0007200A" w:rsidP="0007200A">
      <w:pPr>
        <w:spacing w:after="0" w:line="480" w:lineRule="auto"/>
        <w:ind w:right="12"/>
        <w:jc w:val="both"/>
        <w:rPr>
          <w:rFonts w:asciiTheme="majorBidi" w:hAnsiTheme="majorBidi" w:cstheme="majorBidi"/>
          <w:b/>
          <w:sz w:val="24"/>
        </w:rPr>
      </w:pPr>
    </w:p>
    <w:p w:rsidR="0007200A" w:rsidRDefault="0007200A" w:rsidP="0007200A">
      <w:pPr>
        <w:spacing w:after="0" w:line="480" w:lineRule="auto"/>
        <w:ind w:right="12"/>
        <w:jc w:val="both"/>
        <w:rPr>
          <w:rFonts w:asciiTheme="majorBidi" w:hAnsiTheme="majorBidi" w:cstheme="majorBidi"/>
          <w:b/>
          <w:sz w:val="24"/>
        </w:rPr>
      </w:pPr>
    </w:p>
    <w:p w:rsidR="0007200A" w:rsidRDefault="0007200A" w:rsidP="0007200A">
      <w:pPr>
        <w:spacing w:after="0" w:line="480" w:lineRule="auto"/>
        <w:ind w:right="12"/>
        <w:jc w:val="both"/>
        <w:rPr>
          <w:rFonts w:asciiTheme="majorBidi" w:hAnsiTheme="majorBidi" w:cstheme="majorBidi"/>
          <w:b/>
          <w:sz w:val="24"/>
        </w:rPr>
      </w:pPr>
    </w:p>
    <w:p w:rsidR="005146C3" w:rsidRPr="003E1E69" w:rsidRDefault="005146C3" w:rsidP="003E1E69">
      <w:pPr>
        <w:spacing w:after="0" w:line="480" w:lineRule="auto"/>
        <w:ind w:right="12"/>
        <w:jc w:val="both"/>
        <w:rPr>
          <w:rFonts w:asciiTheme="majorBidi" w:hAnsiTheme="majorBidi" w:cstheme="majorBidi"/>
          <w:b/>
          <w:sz w:val="24"/>
        </w:rPr>
      </w:pPr>
      <w:r w:rsidRPr="003E1E69">
        <w:rPr>
          <w:rFonts w:asciiTheme="majorBidi" w:hAnsiTheme="majorBidi" w:cstheme="majorBidi"/>
          <w:b/>
          <w:sz w:val="24"/>
        </w:rPr>
        <w:br w:type="page"/>
      </w:r>
    </w:p>
    <w:p w:rsidR="005146C3" w:rsidRPr="007C0371" w:rsidRDefault="005146C3" w:rsidP="009035EF">
      <w:pPr>
        <w:rPr>
          <w:rFonts w:ascii="Times New Roman" w:hAnsi="Times New Roman" w:cs="Times New Roman"/>
          <w:b/>
          <w:sz w:val="24"/>
          <w:szCs w:val="24"/>
        </w:rPr>
        <w:sectPr w:rsidR="005146C3" w:rsidRPr="007C0371" w:rsidSect="00561208">
          <w:pgSz w:w="11906" w:h="16838" w:code="9"/>
          <w:pgMar w:top="2268" w:right="1701" w:bottom="1701" w:left="2268" w:header="709" w:footer="709" w:gutter="0"/>
          <w:pgNumType w:fmt="lowerRoman" w:start="1"/>
          <w:cols w:space="708"/>
          <w:docGrid w:linePitch="360"/>
        </w:sectPr>
      </w:pPr>
    </w:p>
    <w:p w:rsidR="004F7A35" w:rsidRPr="007C0371" w:rsidRDefault="004F7A35" w:rsidP="006E5C2C">
      <w:pPr>
        <w:pStyle w:val="Heading1"/>
        <w:spacing w:line="480" w:lineRule="auto"/>
      </w:pPr>
      <w:bookmarkStart w:id="12" w:name="_Toc116622999"/>
      <w:bookmarkStart w:id="13" w:name="_Toc144274685"/>
      <w:r w:rsidRPr="007C0371">
        <w:lastRenderedPageBreak/>
        <w:t>BAB I</w:t>
      </w:r>
      <w:r w:rsidR="006E5C2C">
        <w:br w:type="textWrapping" w:clear="all"/>
      </w:r>
      <w:r w:rsidRPr="007C0371">
        <w:t>PENDAHULUAN</w:t>
      </w:r>
      <w:bookmarkEnd w:id="12"/>
      <w:bookmarkEnd w:id="13"/>
    </w:p>
    <w:p w:rsidR="004F7A35" w:rsidRPr="007C0371" w:rsidRDefault="004F7A35" w:rsidP="00E234F4">
      <w:pPr>
        <w:pStyle w:val="Heading2"/>
        <w:ind w:left="0" w:firstLine="0"/>
      </w:pPr>
      <w:bookmarkStart w:id="14" w:name="_Toc116623000"/>
      <w:bookmarkStart w:id="15" w:name="_Toc144274686"/>
      <w:r w:rsidRPr="007C0371">
        <w:t>Latar Belakang dan Permasalahan</w:t>
      </w:r>
      <w:bookmarkEnd w:id="14"/>
      <w:bookmarkEnd w:id="15"/>
    </w:p>
    <w:p w:rsidR="004F7A35" w:rsidRPr="007C0371" w:rsidRDefault="004F7A35" w:rsidP="004F7A35">
      <w:pPr>
        <w:pStyle w:val="Heading3"/>
      </w:pPr>
      <w:bookmarkStart w:id="16" w:name="_Toc116623001"/>
      <w:bookmarkStart w:id="17" w:name="_Toc144274687"/>
      <w:r w:rsidRPr="007C0371">
        <w:t>Latar Belakang</w:t>
      </w:r>
      <w:bookmarkEnd w:id="16"/>
      <w:bookmarkEnd w:id="17"/>
    </w:p>
    <w:p w:rsidR="004F7A35" w:rsidRPr="007C0371" w:rsidRDefault="004F7A35" w:rsidP="004F7A35">
      <w:pPr>
        <w:spacing w:after="0" w:line="480" w:lineRule="auto"/>
        <w:ind w:firstLine="720"/>
        <w:jc w:val="both"/>
        <w:rPr>
          <w:rFonts w:ascii="Times New Roman" w:eastAsia="Times New Roman" w:hAnsi="Times New Roman" w:cs="Times New Roman"/>
          <w:sz w:val="24"/>
          <w:szCs w:val="24"/>
        </w:rPr>
      </w:pPr>
      <w:r w:rsidRPr="007C0371">
        <w:rPr>
          <w:rFonts w:ascii="Times New Roman" w:eastAsia="Times New Roman" w:hAnsi="Times New Roman" w:cs="Times New Roman"/>
          <w:color w:val="000000"/>
          <w:sz w:val="24"/>
          <w:szCs w:val="24"/>
        </w:rPr>
        <w:t xml:space="preserve">Seluruh kegiatan manusia disertai bahasa, bahkan bahasa juga digunakan saat bermimpi. Kegiatan manusia yang beragam menjadi faktor bahasa memiliki sifat dinamis dan produktif </w:t>
      </w:r>
      <w:r w:rsidR="00D0704C" w:rsidRPr="007C0371">
        <w:rPr>
          <w:rFonts w:ascii="Times New Roman" w:eastAsia="Times New Roman" w:hAnsi="Times New Roman" w:cs="Times New Roman"/>
          <w:color w:val="000000"/>
          <w:sz w:val="24"/>
          <w:szCs w:val="24"/>
        </w:rPr>
        <w:fldChar w:fldCharType="begin" w:fldLock="1"/>
      </w:r>
      <w:r w:rsidR="00FE7294">
        <w:rPr>
          <w:rFonts w:ascii="Times New Roman" w:eastAsia="Times New Roman" w:hAnsi="Times New Roman" w:cs="Times New Roman"/>
          <w:color w:val="000000"/>
          <w:sz w:val="24"/>
          <w:szCs w:val="24"/>
        </w:rPr>
        <w:instrText>ADDIN CSL_CITATION {"citationItems":[{"id":"ITEM-1","itemData":{"author":[{"dropping-particle":"","family":"Chaer","given":"Abdul","non-dropping-particle":"","parse-names":false,"suffix":""}],"id":"ITEM-1","issued":{"date-parts":[["2003"]]},"number-of-pages":"125","publisher":"Rineka Cipta","publisher-place":"Jakarta","title":"Linguistik Umum","type":"book"},"uris":["http://www.mendeley.com/documents/?uuid=c507e3e8-2df4-48f2-8b96-1598aa571ccc"]}],"mendeley":{"formattedCitation":"(Chaer, 2003)","manualFormatting":"(Chaer, 2003: 49)","plainTextFormattedCitation":"(Chaer, 2003)","previouslyFormattedCitation":"(Chaer, 2003)"},"properties":{"noteIndex":0},"schema":"https://github.com/citation-style-language/schema/raw/master/csl-citation.json"}</w:instrText>
      </w:r>
      <w:r w:rsidR="00D0704C" w:rsidRPr="007C0371">
        <w:rPr>
          <w:rFonts w:ascii="Times New Roman" w:eastAsia="Times New Roman" w:hAnsi="Times New Roman" w:cs="Times New Roman"/>
          <w:color w:val="000000"/>
          <w:sz w:val="24"/>
          <w:szCs w:val="24"/>
        </w:rPr>
        <w:fldChar w:fldCharType="separate"/>
      </w:r>
      <w:r w:rsidRPr="007C0371">
        <w:rPr>
          <w:rFonts w:ascii="Times New Roman" w:eastAsia="Times New Roman" w:hAnsi="Times New Roman" w:cs="Times New Roman"/>
          <w:noProof/>
          <w:color w:val="000000"/>
          <w:sz w:val="24"/>
          <w:szCs w:val="24"/>
        </w:rPr>
        <w:t>(Chaer, 2003: 49)</w:t>
      </w:r>
      <w:r w:rsidR="00D0704C" w:rsidRPr="007C0371">
        <w:rPr>
          <w:rFonts w:ascii="Times New Roman" w:eastAsia="Times New Roman" w:hAnsi="Times New Roman" w:cs="Times New Roman"/>
          <w:color w:val="000000"/>
          <w:sz w:val="24"/>
          <w:szCs w:val="24"/>
        </w:rPr>
        <w:fldChar w:fldCharType="end"/>
      </w:r>
      <w:r w:rsidRPr="007C0371">
        <w:rPr>
          <w:rFonts w:ascii="Times New Roman" w:eastAsia="Times New Roman" w:hAnsi="Times New Roman" w:cs="Times New Roman"/>
          <w:color w:val="000000"/>
          <w:sz w:val="24"/>
          <w:szCs w:val="24"/>
        </w:rPr>
        <w:t xml:space="preserve">. Sifat-sifat bahasa tersebutlah yang kemudian memunculkan variasi-variasi bahasa, salah satunya adalah bahasa slang. Menurut Aswin bahasa slang biasa digunakan dalam kehidupan sehari-hari pada situasi non formal oleh kelompok sosial tertentu </w:t>
      </w:r>
      <w:r w:rsidR="00D0704C" w:rsidRPr="007C0371">
        <w:rPr>
          <w:rFonts w:ascii="Times New Roman" w:eastAsia="Times New Roman" w:hAnsi="Times New Roman" w:cs="Times New Roman"/>
          <w:color w:val="000000"/>
          <w:sz w:val="24"/>
          <w:szCs w:val="24"/>
        </w:rPr>
        <w:fldChar w:fldCharType="begin" w:fldLock="1"/>
      </w:r>
      <w:r w:rsidR="00FE7294">
        <w:rPr>
          <w:rFonts w:ascii="Times New Roman" w:eastAsia="Times New Roman" w:hAnsi="Times New Roman" w:cs="Times New Roman"/>
          <w:color w:val="000000"/>
          <w:sz w:val="24"/>
          <w:szCs w:val="24"/>
        </w:rPr>
        <w:instrText>ADDIN CSL_CITATION {"citationItems":[{"id":"ITEM-1","itemData":{"author":[{"dropping-particle":"","family":"Aswin","given":"Puramdara","non-dropping-particle":"","parse-names":false,"suffix":""}],"id":"ITEM-1","issued":{"date-parts":[["2015"]]},"number-of-pages":"143","publisher":"Grasindo","publisher-place":"Jakarta","title":"Resitasi Idiom itu Menyenangkan","type":"book"},"uris":["http://www.mendeley.com/documents/?uuid=002ff7e8-b814-4300-8684-967aceec3328"]}],"mendeley":{"formattedCitation":"(Aswin, 2015)","manualFormatting":"(2015: 143)","plainTextFormattedCitation":"(Aswin, 2015)","previouslyFormattedCitation":"(Aswin, 2015)"},"properties":{"noteIndex":0},"schema":"https://github.com/citation-style-language/schema/raw/master/csl-citation.json"}</w:instrText>
      </w:r>
      <w:r w:rsidR="00D0704C" w:rsidRPr="007C0371">
        <w:rPr>
          <w:rFonts w:ascii="Times New Roman" w:eastAsia="Times New Roman" w:hAnsi="Times New Roman" w:cs="Times New Roman"/>
          <w:color w:val="000000"/>
          <w:sz w:val="24"/>
          <w:szCs w:val="24"/>
        </w:rPr>
        <w:fldChar w:fldCharType="separate"/>
      </w:r>
      <w:r w:rsidRPr="007C0371">
        <w:rPr>
          <w:rFonts w:ascii="Times New Roman" w:eastAsia="Times New Roman" w:hAnsi="Times New Roman" w:cs="Times New Roman"/>
          <w:noProof/>
          <w:color w:val="000000"/>
          <w:sz w:val="24"/>
          <w:szCs w:val="24"/>
        </w:rPr>
        <w:t>(2015: 143)</w:t>
      </w:r>
      <w:r w:rsidR="00D0704C" w:rsidRPr="007C0371">
        <w:rPr>
          <w:rFonts w:ascii="Times New Roman" w:eastAsia="Times New Roman" w:hAnsi="Times New Roman" w:cs="Times New Roman"/>
          <w:color w:val="000000"/>
          <w:sz w:val="24"/>
          <w:szCs w:val="24"/>
        </w:rPr>
        <w:fldChar w:fldCharType="end"/>
      </w:r>
      <w:r w:rsidRPr="007C0371">
        <w:rPr>
          <w:rFonts w:ascii="Times New Roman" w:eastAsia="Times New Roman" w:hAnsi="Times New Roman" w:cs="Times New Roman"/>
          <w:color w:val="000000"/>
          <w:sz w:val="24"/>
          <w:szCs w:val="24"/>
        </w:rPr>
        <w:t>. Kelompok sosial yang dimaksud di sini merujuk pada kaum muda yang memang mayoritas menggunakan bahasa slang, sehingga kadang kala saat berbicara dengan orang yang umurnya terpaut jauh, tidak dapat memahami apa yang dibicarakan.</w:t>
      </w:r>
    </w:p>
    <w:p w:rsidR="004F7A35" w:rsidRPr="007C0371" w:rsidRDefault="004F7A35" w:rsidP="00B7693E">
      <w:pPr>
        <w:spacing w:after="0" w:line="480" w:lineRule="auto"/>
        <w:ind w:firstLine="720"/>
        <w:jc w:val="both"/>
        <w:rPr>
          <w:rFonts w:ascii="Times New Roman" w:eastAsia="Times New Roman" w:hAnsi="Times New Roman" w:cs="Times New Roman"/>
          <w:color w:val="000000"/>
          <w:sz w:val="24"/>
          <w:szCs w:val="24"/>
        </w:rPr>
      </w:pPr>
      <w:r w:rsidRPr="007C0371">
        <w:rPr>
          <w:rFonts w:ascii="Times New Roman" w:eastAsia="Times New Roman" w:hAnsi="Times New Roman" w:cs="Times New Roman"/>
          <w:color w:val="000000"/>
          <w:sz w:val="24"/>
          <w:szCs w:val="24"/>
        </w:rPr>
        <w:t xml:space="preserve">Baik dalam bahasa Jepang maupun bahasa Indonesia, bahasa slang banyak muncul karena kaum muda menginginkan hal-hal yang bersifat baru dan tidak terikat oleh aturan resmi bahasa asli, sehingga mudah digunakan dalam berkomunikasi. Menurut Partrigde penggunaan bahasa slang memiliki beberapa tujuan, salah satunya adalah untuk mempersingkat </w:t>
      </w:r>
      <w:r w:rsidR="00D0704C" w:rsidRPr="007C0371">
        <w:rPr>
          <w:rFonts w:ascii="Times New Roman" w:eastAsia="Times New Roman" w:hAnsi="Times New Roman" w:cs="Times New Roman"/>
          <w:color w:val="000000"/>
          <w:sz w:val="24"/>
          <w:szCs w:val="24"/>
        </w:rPr>
        <w:fldChar w:fldCharType="begin" w:fldLock="1"/>
      </w:r>
      <w:r w:rsidR="00FE7294">
        <w:rPr>
          <w:rFonts w:ascii="Times New Roman" w:eastAsia="Times New Roman" w:hAnsi="Times New Roman" w:cs="Times New Roman"/>
          <w:color w:val="000000"/>
          <w:sz w:val="24"/>
          <w:szCs w:val="24"/>
        </w:rPr>
        <w:instrText>ADDIN CSL_CITATION {"citationItems":[{"id":"ITEM-1","itemData":{"author":[{"dropping-particle":"","family":"Partridge","given":"Eric","non-dropping-particle":"","parse-names":false,"suffix":""}],"id":"ITEM-1","issued":{"date-parts":[["1981"]]},"number-of-pages":"287","publisher":"Penguin Books","publisher-place":"New York","title":"Abusage &amp; Usage","type":"book"},"uris":["http://www.mendeley.com/documents/?uuid=559e4571-2a13-4800-b22b-8322ea9a3de7"]}],"mendeley":{"formattedCitation":"(Partridge, 1981)","manualFormatting":"(1981: 287)","plainTextFormattedCitation":"(Partridge, 1981)","previouslyFormattedCitation":"(Partridge, 1981)"},"properties":{"noteIndex":0},"schema":"https://github.com/citation-style-language/schema/raw/master/csl-citation.json"}</w:instrText>
      </w:r>
      <w:r w:rsidR="00D0704C" w:rsidRPr="007C0371">
        <w:rPr>
          <w:rFonts w:ascii="Times New Roman" w:eastAsia="Times New Roman" w:hAnsi="Times New Roman" w:cs="Times New Roman"/>
          <w:color w:val="000000"/>
          <w:sz w:val="24"/>
          <w:szCs w:val="24"/>
        </w:rPr>
        <w:fldChar w:fldCharType="separate"/>
      </w:r>
      <w:r w:rsidRPr="007C0371">
        <w:rPr>
          <w:rFonts w:ascii="Times New Roman" w:eastAsia="Times New Roman" w:hAnsi="Times New Roman" w:cs="Times New Roman"/>
          <w:noProof/>
          <w:color w:val="000000"/>
          <w:sz w:val="24"/>
          <w:szCs w:val="24"/>
        </w:rPr>
        <w:t>(1981: 287)</w:t>
      </w:r>
      <w:r w:rsidR="00D0704C" w:rsidRPr="007C0371">
        <w:rPr>
          <w:rFonts w:ascii="Times New Roman" w:eastAsia="Times New Roman" w:hAnsi="Times New Roman" w:cs="Times New Roman"/>
          <w:color w:val="000000"/>
          <w:sz w:val="24"/>
          <w:szCs w:val="24"/>
        </w:rPr>
        <w:fldChar w:fldCharType="end"/>
      </w:r>
      <w:r w:rsidRPr="007C0371">
        <w:rPr>
          <w:rFonts w:ascii="Times New Roman" w:eastAsia="Times New Roman" w:hAnsi="Times New Roman" w:cs="Times New Roman"/>
          <w:color w:val="000000"/>
          <w:sz w:val="24"/>
          <w:szCs w:val="24"/>
        </w:rPr>
        <w:t xml:space="preserve">. Kata-kata yang dipersingkat pada bahasa slang menghasilkan bentuk baru, yaitu dari kata panjang menjadi pendek. Proses perubahan bentuk dari panjang menjadi pendek inilah yang disebut dengan abreviasi. Abreviasi merupakan proses pembentukan kata dengan cara menanggalkan satu atau beberapa leksem sehingga menjadi bentuk </w:t>
      </w:r>
      <w:r w:rsidRPr="007C0371">
        <w:rPr>
          <w:rFonts w:ascii="Times New Roman" w:eastAsia="Times New Roman" w:hAnsi="Times New Roman" w:cs="Times New Roman"/>
          <w:color w:val="000000"/>
          <w:sz w:val="24"/>
          <w:szCs w:val="24"/>
        </w:rPr>
        <w:lastRenderedPageBreak/>
        <w:t xml:space="preserve">baru </w:t>
      </w:r>
      <w:r w:rsidR="00D0704C" w:rsidRPr="007C0371">
        <w:rPr>
          <w:rFonts w:ascii="Times New Roman" w:eastAsia="Times New Roman" w:hAnsi="Times New Roman" w:cs="Times New Roman"/>
          <w:color w:val="000000"/>
          <w:sz w:val="24"/>
          <w:szCs w:val="24"/>
        </w:rPr>
        <w:fldChar w:fldCharType="begin" w:fldLock="1"/>
      </w:r>
      <w:r w:rsidR="00FE7294">
        <w:rPr>
          <w:rFonts w:ascii="Times New Roman" w:eastAsia="Times New Roman" w:hAnsi="Times New Roman" w:cs="Times New Roman"/>
          <w:color w:val="000000"/>
          <w:sz w:val="24"/>
          <w:szCs w:val="24"/>
        </w:rPr>
        <w:instrText>ADDIN CSL_CITATION {"citationItems":[{"id":"ITEM-1","itemData":{"author":[{"dropping-particle":"","family":"Kridalaksana","given":"Harimurti","non-dropping-particle":"","parse-names":false,"suffix":""}],"id":"ITEM-1","issued":{"date-parts":[["2007"]]},"number-of-pages":"183","publisher":"Gramedia","publisher-place":"Jakarta","title":"Pembentukan Kata dalam Bahasa Indonesia","type":"book"},"uris":["http://www.mendeley.com/documents/?uuid=75d4f73b-ff13-46df-bc87-53b22e96065e"]}],"mendeley":{"formattedCitation":"(Kridalaksana, 2007)","manualFormatting":"(Kridalaksana, 2007: 159)","plainTextFormattedCitation":"(Kridalaksana, 2007)","previouslyFormattedCitation":"(Kridalaksana, 2007)"},"properties":{"noteIndex":0},"schema":"https://github.com/citation-style-language/schema/raw/master/csl-citation.json"}</w:instrText>
      </w:r>
      <w:r w:rsidR="00D0704C" w:rsidRPr="007C0371">
        <w:rPr>
          <w:rFonts w:ascii="Times New Roman" w:eastAsia="Times New Roman" w:hAnsi="Times New Roman" w:cs="Times New Roman"/>
          <w:color w:val="000000"/>
          <w:sz w:val="24"/>
          <w:szCs w:val="24"/>
        </w:rPr>
        <w:fldChar w:fldCharType="separate"/>
      </w:r>
      <w:r w:rsidRPr="007C0371">
        <w:rPr>
          <w:rFonts w:ascii="Times New Roman" w:eastAsia="Times New Roman" w:hAnsi="Times New Roman" w:cs="Times New Roman"/>
          <w:noProof/>
          <w:color w:val="000000"/>
          <w:sz w:val="24"/>
          <w:szCs w:val="24"/>
        </w:rPr>
        <w:t>(Kridalaksana, 2007: 159)</w:t>
      </w:r>
      <w:r w:rsidR="00D0704C" w:rsidRPr="007C0371">
        <w:rPr>
          <w:rFonts w:ascii="Times New Roman" w:eastAsia="Times New Roman" w:hAnsi="Times New Roman" w:cs="Times New Roman"/>
          <w:color w:val="000000"/>
          <w:sz w:val="24"/>
          <w:szCs w:val="24"/>
        </w:rPr>
        <w:fldChar w:fldCharType="end"/>
      </w:r>
      <w:r w:rsidRPr="007C0371">
        <w:rPr>
          <w:rFonts w:ascii="Times New Roman" w:eastAsia="Times New Roman" w:hAnsi="Times New Roman" w:cs="Times New Roman"/>
          <w:color w:val="000000"/>
          <w:sz w:val="24"/>
          <w:szCs w:val="24"/>
        </w:rPr>
        <w:t>. Abreviasi dalam bahasa Jepang disebut dengan</w:t>
      </w:r>
      <w:r w:rsidR="002940F6" w:rsidRPr="007C0371">
        <w:rPr>
          <w:rFonts w:asciiTheme="minorEastAsia" w:hAnsiTheme="minorEastAsia" w:cs="Times New Roman"/>
          <w:color w:val="000000"/>
          <w:sz w:val="24"/>
          <w:szCs w:val="24"/>
        </w:rPr>
        <w:t>略語</w:t>
      </w:r>
      <w:r w:rsidR="002940F6" w:rsidRPr="007C0371">
        <w:rPr>
          <w:rFonts w:ascii="Times New Roman" w:eastAsia="Times New Roman" w:hAnsi="Times New Roman" w:cs="Times New Roman"/>
          <w:color w:val="000000"/>
          <w:sz w:val="24"/>
          <w:szCs w:val="24"/>
        </w:rPr>
        <w:t>(</w:t>
      </w:r>
      <w:r w:rsidR="002940F6" w:rsidRPr="007C0371">
        <w:rPr>
          <w:rFonts w:ascii="Times New Roman" w:eastAsia="Times New Roman" w:hAnsi="Times New Roman" w:cs="Times New Roman"/>
          <w:i/>
          <w:color w:val="000000"/>
          <w:sz w:val="24"/>
          <w:szCs w:val="24"/>
        </w:rPr>
        <w:t>ryakugo</w:t>
      </w:r>
      <w:r w:rsidR="002940F6" w:rsidRPr="007C0371">
        <w:rPr>
          <w:rFonts w:ascii="Times New Roman" w:eastAsia="Times New Roman" w:hAnsi="Times New Roman" w:cs="Times New Roman"/>
          <w:color w:val="000000"/>
          <w:sz w:val="24"/>
          <w:szCs w:val="24"/>
        </w:rPr>
        <w:t>)</w:t>
      </w:r>
      <w:r w:rsidR="005B7FA0">
        <w:rPr>
          <w:rFonts w:ascii="Times New Roman" w:eastAsia="Times New Roman" w:hAnsi="Times New Roman" w:cs="Times New Roman"/>
          <w:color w:val="000000"/>
          <w:sz w:val="24"/>
          <w:szCs w:val="24"/>
        </w:rPr>
        <w:t xml:space="preserve">, sedangkan </w:t>
      </w:r>
      <w:r w:rsidRPr="007C0371">
        <w:rPr>
          <w:rFonts w:ascii="Times New Roman" w:eastAsia="Times New Roman" w:hAnsi="Times New Roman" w:cs="Times New Roman"/>
          <w:color w:val="000000"/>
          <w:sz w:val="24"/>
          <w:szCs w:val="24"/>
        </w:rPr>
        <w:t xml:space="preserve">proses abreviasi disebut dengan </w:t>
      </w:r>
      <w:r w:rsidR="005B7FA0" w:rsidRPr="007C0371">
        <w:rPr>
          <w:rFonts w:ascii="Times New Roman" w:hAnsi="Times New Roman" w:cs="Times New Roman"/>
          <w:color w:val="000000"/>
          <w:sz w:val="24"/>
          <w:szCs w:val="24"/>
        </w:rPr>
        <w:t>省略</w:t>
      </w:r>
      <w:r w:rsidR="005B7FA0" w:rsidRPr="007C0371">
        <w:rPr>
          <w:rFonts w:ascii="Times New Roman" w:eastAsia="Times New Roman" w:hAnsi="Times New Roman" w:cs="Times New Roman"/>
          <w:color w:val="000000"/>
          <w:sz w:val="24"/>
          <w:szCs w:val="24"/>
        </w:rPr>
        <w:t xml:space="preserve"> (</w:t>
      </w:r>
      <w:r w:rsidR="005B7FA0" w:rsidRPr="007C0371">
        <w:rPr>
          <w:rFonts w:ascii="Times New Roman" w:eastAsia="Times New Roman" w:hAnsi="Times New Roman" w:cs="Times New Roman"/>
          <w:i/>
          <w:color w:val="000000"/>
          <w:sz w:val="24"/>
          <w:szCs w:val="24"/>
        </w:rPr>
        <w:t>shouryaku</w:t>
      </w:r>
      <w:r w:rsidR="005B7FA0">
        <w:rPr>
          <w:rFonts w:ascii="Times New Roman" w:eastAsia="Times New Roman" w:hAnsi="Times New Roman" w:cs="Times New Roman"/>
          <w:color w:val="000000"/>
          <w:sz w:val="24"/>
          <w:szCs w:val="24"/>
        </w:rPr>
        <w:t>)</w:t>
      </w:r>
      <w:r w:rsidRPr="007C0371">
        <w:rPr>
          <w:rFonts w:ascii="Times New Roman" w:eastAsia="Times New Roman" w:hAnsi="Times New Roman" w:cs="Times New Roman"/>
          <w:color w:val="000000"/>
          <w:sz w:val="24"/>
          <w:szCs w:val="24"/>
        </w:rPr>
        <w:t xml:space="preserve">. </w:t>
      </w:r>
      <w:r w:rsidRPr="007C0371">
        <w:rPr>
          <w:rFonts w:ascii="Times New Roman" w:hAnsi="Times New Roman" w:cs="Times New Roman"/>
          <w:color w:val="000000"/>
          <w:sz w:val="24"/>
          <w:szCs w:val="24"/>
        </w:rPr>
        <w:t>略語</w:t>
      </w:r>
      <w:r w:rsidRPr="007C0371">
        <w:rPr>
          <w:rFonts w:ascii="Times New Roman" w:eastAsia="Times New Roman" w:hAnsi="Times New Roman" w:cs="Times New Roman"/>
          <w:color w:val="000000"/>
          <w:sz w:val="24"/>
          <w:szCs w:val="24"/>
        </w:rPr>
        <w:t>(</w:t>
      </w:r>
      <w:r w:rsidRPr="007C0371">
        <w:rPr>
          <w:rFonts w:ascii="Times New Roman" w:eastAsia="Times New Roman" w:hAnsi="Times New Roman" w:cs="Times New Roman"/>
          <w:i/>
          <w:color w:val="000000"/>
          <w:sz w:val="24"/>
          <w:szCs w:val="24"/>
        </w:rPr>
        <w:t>ryakugo</w:t>
      </w:r>
      <w:r w:rsidRPr="007C0371">
        <w:rPr>
          <w:rFonts w:ascii="Times New Roman" w:eastAsia="Times New Roman" w:hAnsi="Times New Roman" w:cs="Times New Roman"/>
          <w:color w:val="000000"/>
          <w:sz w:val="24"/>
          <w:szCs w:val="24"/>
        </w:rPr>
        <w:t xml:space="preserve">) merupakan hasil dari singkatan atau kependekan kata atau frase </w:t>
      </w:r>
      <w:r w:rsidR="00D0704C" w:rsidRPr="007C0371">
        <w:rPr>
          <w:rFonts w:ascii="Times New Roman" w:eastAsia="Times New Roman" w:hAnsi="Times New Roman" w:cs="Times New Roman"/>
          <w:color w:val="000000"/>
          <w:sz w:val="24"/>
          <w:szCs w:val="24"/>
        </w:rPr>
        <w:fldChar w:fldCharType="begin" w:fldLock="1"/>
      </w:r>
      <w:r w:rsidR="00FE7294">
        <w:rPr>
          <w:rFonts w:ascii="Times New Roman" w:eastAsia="Times New Roman" w:hAnsi="Times New Roman" w:cs="Times New Roman"/>
          <w:color w:val="000000"/>
          <w:sz w:val="24"/>
          <w:szCs w:val="24"/>
        </w:rPr>
        <w:instrText>ADDIN CSL_CITATION {"citationItems":[{"id":"ITEM-1","itemData":{"author":[{"dropping-particle":"","family":"Kindaichi","given":"Hruhiko","non-dropping-particle":"","parse-names":false,"suffix":""}],"id":"ITEM-1","issued":{"date-parts":[["1988"]]},"number-of-pages":"539","publisher":"Taishukan Publishing Company","publisher-place":"Tokyo","title":"An Encyclopedia of Japanese Language","type":"book"},"uris":["http://www.mendeley.com/documents/?uuid=0fea2841-6269-4fe6-9c87-d5f8e501b7b2"]}],"mendeley":{"formattedCitation":"(Kindaichi, 1988)","manualFormatting":"(Kindaichi, 1988: 539)","plainTextFormattedCitation":"(Kindaichi, 1988)","previouslyFormattedCitation":"(Kindaichi, 1988)"},"properties":{"noteIndex":0},"schema":"https://github.com/citation-style-language/schema/raw/master/csl-citation.json"}</w:instrText>
      </w:r>
      <w:r w:rsidR="00D0704C" w:rsidRPr="007C0371">
        <w:rPr>
          <w:rFonts w:ascii="Times New Roman" w:eastAsia="Times New Roman" w:hAnsi="Times New Roman" w:cs="Times New Roman"/>
          <w:color w:val="000000"/>
          <w:sz w:val="24"/>
          <w:szCs w:val="24"/>
        </w:rPr>
        <w:fldChar w:fldCharType="separate"/>
      </w:r>
      <w:r w:rsidRPr="007C0371">
        <w:rPr>
          <w:rFonts w:ascii="Times New Roman" w:eastAsia="Times New Roman" w:hAnsi="Times New Roman" w:cs="Times New Roman"/>
          <w:noProof/>
          <w:color w:val="000000"/>
          <w:sz w:val="24"/>
          <w:szCs w:val="24"/>
        </w:rPr>
        <w:t>(Kindaichi, 1988: 539)</w:t>
      </w:r>
      <w:r w:rsidR="00D0704C" w:rsidRPr="007C0371">
        <w:rPr>
          <w:rFonts w:ascii="Times New Roman" w:eastAsia="Times New Roman" w:hAnsi="Times New Roman" w:cs="Times New Roman"/>
          <w:color w:val="000000"/>
          <w:sz w:val="24"/>
          <w:szCs w:val="24"/>
        </w:rPr>
        <w:fldChar w:fldCharType="end"/>
      </w:r>
      <w:r w:rsidRPr="007C0371">
        <w:rPr>
          <w:rFonts w:ascii="Times New Roman" w:eastAsia="Times New Roman" w:hAnsi="Times New Roman" w:cs="Times New Roman"/>
          <w:color w:val="000000"/>
          <w:sz w:val="24"/>
          <w:szCs w:val="24"/>
        </w:rPr>
        <w:t>.</w:t>
      </w:r>
    </w:p>
    <w:p w:rsidR="00290B80" w:rsidRPr="003366D8" w:rsidRDefault="004F7A35" w:rsidP="003366D8">
      <w:pPr>
        <w:spacing w:after="0" w:line="480" w:lineRule="auto"/>
        <w:ind w:firstLine="720"/>
        <w:jc w:val="both"/>
        <w:rPr>
          <w:rFonts w:ascii="Times New Roman" w:eastAsia="Times New Roman" w:hAnsi="Times New Roman" w:cs="Times New Roman"/>
          <w:sz w:val="24"/>
          <w:szCs w:val="24"/>
        </w:rPr>
      </w:pPr>
      <w:r w:rsidRPr="007C0371">
        <w:rPr>
          <w:rFonts w:ascii="Times New Roman" w:eastAsia="Times New Roman" w:hAnsi="Times New Roman" w:cs="Times New Roman"/>
          <w:color w:val="000000"/>
          <w:sz w:val="24"/>
          <w:szCs w:val="24"/>
        </w:rPr>
        <w:t>Terbentuknya abreviasi dalam bahasa slang</w:t>
      </w:r>
      <w:r w:rsidR="00A704D0">
        <w:rPr>
          <w:rFonts w:ascii="Times New Roman" w:eastAsia="Times New Roman" w:hAnsi="Times New Roman" w:cs="Times New Roman"/>
          <w:color w:val="000000"/>
          <w:sz w:val="24"/>
          <w:szCs w:val="24"/>
        </w:rPr>
        <w:t xml:space="preserve"> dilatarbelakangioleh </w:t>
      </w:r>
      <w:r w:rsidRPr="00861F76">
        <w:rPr>
          <w:rFonts w:ascii="Times New Roman" w:eastAsia="Times New Roman" w:hAnsi="Times New Roman" w:cs="Times New Roman"/>
          <w:color w:val="000000"/>
          <w:sz w:val="24"/>
          <w:szCs w:val="24"/>
        </w:rPr>
        <w:t>masyarakat modern</w:t>
      </w:r>
      <w:r w:rsidR="00A704D0" w:rsidRPr="00861F76">
        <w:rPr>
          <w:rFonts w:ascii="Times New Roman" w:eastAsia="Times New Roman" w:hAnsi="Times New Roman" w:cs="Times New Roman"/>
          <w:color w:val="000000"/>
          <w:sz w:val="24"/>
          <w:szCs w:val="24"/>
        </w:rPr>
        <w:t xml:space="preserve"> yang</w:t>
      </w:r>
      <w:r w:rsidRPr="00861F76">
        <w:rPr>
          <w:rFonts w:ascii="Times New Roman" w:eastAsia="Times New Roman" w:hAnsi="Times New Roman" w:cs="Times New Roman"/>
          <w:color w:val="000000"/>
          <w:sz w:val="24"/>
          <w:szCs w:val="24"/>
        </w:rPr>
        <w:t xml:space="preserve"> dituntut untuk serba cepat sehingga untuk mempercepat pe</w:t>
      </w:r>
      <w:r w:rsidR="00A704D0" w:rsidRPr="00861F76">
        <w:rPr>
          <w:rFonts w:ascii="Times New Roman" w:eastAsia="Times New Roman" w:hAnsi="Times New Roman" w:cs="Times New Roman"/>
          <w:color w:val="000000"/>
          <w:sz w:val="24"/>
          <w:szCs w:val="24"/>
        </w:rPr>
        <w:t>mbicaraan, abreviasi diperlukan.</w:t>
      </w:r>
      <w:r w:rsidR="0013451D" w:rsidRPr="00861F76">
        <w:rPr>
          <w:rFonts w:ascii="Times New Roman" w:eastAsia="Times New Roman" w:hAnsi="Times New Roman" w:cs="Times New Roman"/>
          <w:sz w:val="24"/>
          <w:szCs w:val="24"/>
        </w:rPr>
        <w:t xml:space="preserve">Selain itu, </w:t>
      </w:r>
      <w:r w:rsidR="00A704D0" w:rsidRPr="00861F76">
        <w:rPr>
          <w:rFonts w:ascii="Times New Roman" w:eastAsia="Times New Roman" w:hAnsi="Times New Roman" w:cs="Times New Roman"/>
          <w:sz w:val="24"/>
          <w:szCs w:val="24"/>
        </w:rPr>
        <w:t xml:space="preserve">menurut Yonekawa </w:t>
      </w:r>
      <w:r w:rsidR="00AD0B1D" w:rsidRPr="00861F76">
        <w:rPr>
          <w:rFonts w:ascii="Times New Roman" w:eastAsia="Times New Roman" w:hAnsi="Times New Roman" w:cs="Times New Roman"/>
          <w:sz w:val="24"/>
          <w:szCs w:val="24"/>
        </w:rPr>
        <w:t>a</w:t>
      </w:r>
      <w:r w:rsidR="00A704D0" w:rsidRPr="00861F76">
        <w:rPr>
          <w:rFonts w:ascii="Times New Roman" w:eastAsia="Times New Roman" w:hAnsi="Times New Roman" w:cs="Times New Roman"/>
          <w:sz w:val="24"/>
          <w:szCs w:val="24"/>
        </w:rPr>
        <w:t>breviasi dalam bahasa slang</w:t>
      </w:r>
      <w:r w:rsidR="008C0869" w:rsidRPr="00861F76">
        <w:rPr>
          <w:rFonts w:ascii="Times New Roman" w:eastAsia="Times New Roman" w:hAnsi="Times New Roman" w:cs="Times New Roman"/>
          <w:sz w:val="24"/>
          <w:szCs w:val="24"/>
        </w:rPr>
        <w:t xml:space="preserve"> berfungsi sebagai</w:t>
      </w:r>
      <w:r w:rsidR="00AD0B1D" w:rsidRPr="00861F76">
        <w:rPr>
          <w:rFonts w:ascii="Times New Roman" w:eastAsia="Times New Roman" w:hAnsi="Times New Roman" w:cs="Times New Roman"/>
          <w:sz w:val="24"/>
          <w:szCs w:val="24"/>
        </w:rPr>
        <w:t xml:space="preserve"> hiburan verbal</w:t>
      </w:r>
      <w:r w:rsidR="00D810AC" w:rsidRPr="00861F76">
        <w:rPr>
          <w:rFonts w:ascii="Times New Roman" w:eastAsia="Times New Roman" w:hAnsi="Times New Roman" w:cs="Times New Roman"/>
          <w:sz w:val="24"/>
          <w:szCs w:val="24"/>
        </w:rPr>
        <w:t xml:space="preserve"> yaitu </w:t>
      </w:r>
      <w:r w:rsidR="00EB003C" w:rsidRPr="00861F76">
        <w:rPr>
          <w:rFonts w:ascii="Times New Roman" w:eastAsia="Times New Roman" w:hAnsi="Times New Roman" w:cs="Times New Roman"/>
          <w:sz w:val="24"/>
          <w:szCs w:val="24"/>
        </w:rPr>
        <w:t>untuk menghidupkan suasana percakapan, sehingga suasana percakapan lebih menarik</w:t>
      </w:r>
      <w:r w:rsidR="00D0704C" w:rsidRPr="00861F76">
        <w:rPr>
          <w:rFonts w:ascii="Times New Roman" w:eastAsia="Times New Roman" w:hAnsi="Times New Roman" w:cs="Times New Roman"/>
          <w:color w:val="000000"/>
          <w:sz w:val="24"/>
          <w:szCs w:val="24"/>
        </w:rPr>
        <w:fldChar w:fldCharType="begin" w:fldLock="1"/>
      </w:r>
      <w:r w:rsidR="00A704D0" w:rsidRPr="00861F76">
        <w:rPr>
          <w:rFonts w:ascii="Times New Roman" w:eastAsia="Times New Roman" w:hAnsi="Times New Roman" w:cs="Times New Roman"/>
          <w:color w:val="000000"/>
          <w:sz w:val="24"/>
          <w:szCs w:val="24"/>
        </w:rPr>
        <w:instrText>ADDIN CSL_CITATION {"citationItems":[{"id":"ITEM-1","itemData":{"author":[{"dropping-particle":"","family":"Yonekawa","given":"Akihiko","non-dropping-particle":"","parse-names":false,"suffix":""}],"id":"ITEM-1","issued":{"date-parts":[["1998"]]},"number-of-pages":"51, 17","publisher":"Meiji Shoiin","publisher-place":"Tokyo","title":"Wakamono Go wo Kagakusuru","type":"book"},"uris":["http://www.mendeley.com/documents/?uuid=e3ee64e5-0a7b-4bf6-b823-85ce4ad4451f"]}],"mendeley":{"formattedCitation":"(Yonekawa, 1998)","manualFormatting":"(1998: 51)","plainTextFormattedCitation":"(Yonekawa, 1998)","previouslyFormattedCitation":"(Yonekawa, 1998)"},"properties":{"noteIndex":0},"schema":"https://github.com/citation-style-language/schema/raw/master/csl-citation.json"}</w:instrText>
      </w:r>
      <w:r w:rsidR="00D0704C" w:rsidRPr="00861F76">
        <w:rPr>
          <w:rFonts w:ascii="Times New Roman" w:eastAsia="Times New Roman" w:hAnsi="Times New Roman" w:cs="Times New Roman"/>
          <w:color w:val="000000"/>
          <w:sz w:val="24"/>
          <w:szCs w:val="24"/>
        </w:rPr>
        <w:fldChar w:fldCharType="separate"/>
      </w:r>
      <w:r w:rsidR="00A704D0" w:rsidRPr="00861F76">
        <w:rPr>
          <w:rFonts w:ascii="Times New Roman" w:eastAsia="Times New Roman" w:hAnsi="Times New Roman" w:cs="Times New Roman"/>
          <w:noProof/>
          <w:color w:val="000000"/>
          <w:sz w:val="24"/>
          <w:szCs w:val="24"/>
        </w:rPr>
        <w:t>(1998: 51)</w:t>
      </w:r>
      <w:r w:rsidR="00D0704C" w:rsidRPr="00861F76">
        <w:rPr>
          <w:rFonts w:ascii="Times New Roman" w:eastAsia="Times New Roman" w:hAnsi="Times New Roman" w:cs="Times New Roman"/>
          <w:color w:val="000000"/>
          <w:sz w:val="24"/>
          <w:szCs w:val="24"/>
        </w:rPr>
        <w:fldChar w:fldCharType="end"/>
      </w:r>
      <w:r w:rsidR="00A704D0" w:rsidRPr="00861F76">
        <w:rPr>
          <w:rFonts w:ascii="Times New Roman" w:eastAsia="Times New Roman" w:hAnsi="Times New Roman" w:cs="Times New Roman"/>
          <w:color w:val="000000"/>
          <w:sz w:val="24"/>
          <w:szCs w:val="24"/>
        </w:rPr>
        <w:t>.</w:t>
      </w:r>
      <w:r w:rsidRPr="00861F76">
        <w:rPr>
          <w:rFonts w:ascii="Times New Roman" w:eastAsia="Times New Roman" w:hAnsi="Times New Roman" w:cs="Times New Roman"/>
          <w:color w:val="000000"/>
          <w:sz w:val="24"/>
          <w:szCs w:val="24"/>
        </w:rPr>
        <w:t>A</w:t>
      </w:r>
      <w:r w:rsidRPr="007C0371">
        <w:rPr>
          <w:rFonts w:ascii="Times New Roman" w:eastAsia="Times New Roman" w:hAnsi="Times New Roman" w:cs="Times New Roman"/>
          <w:color w:val="000000"/>
          <w:sz w:val="24"/>
          <w:szCs w:val="24"/>
        </w:rPr>
        <w:t xml:space="preserve">breviasi tidak hanya hadir dalam bentuk percakapan saja, namun dalam tulisan juga hadir dengan tujuan menghemat tulisan. Baik di dalam percakapan maupun tulisan, abreviasi mengalami proses penyingkatan fonem (bunyi). Fonem merupakan satuan bunyi bahasa terkecil yang memiliki fungsi untuk membedakan makna </w:t>
      </w:r>
      <w:r w:rsidR="00D0704C" w:rsidRPr="007C0371">
        <w:rPr>
          <w:rFonts w:ascii="Times New Roman" w:eastAsia="Times New Roman" w:hAnsi="Times New Roman" w:cs="Times New Roman"/>
          <w:color w:val="000000"/>
          <w:sz w:val="24"/>
          <w:szCs w:val="24"/>
        </w:rPr>
        <w:fldChar w:fldCharType="begin" w:fldLock="1"/>
      </w:r>
      <w:r w:rsidR="00FE7294">
        <w:rPr>
          <w:rFonts w:ascii="Times New Roman" w:eastAsia="Times New Roman" w:hAnsi="Times New Roman" w:cs="Times New Roman"/>
          <w:color w:val="000000"/>
          <w:sz w:val="24"/>
          <w:szCs w:val="24"/>
        </w:rPr>
        <w:instrText>ADDIN CSL_CITATION {"citationItems":[{"id":"ITEM-1","itemData":{"author":[{"dropping-particle":"","family":"Muslich","given":"Masnur","non-dropping-particle":"","parse-names":false,"suffix":""}],"id":"ITEM-1","issued":{"date-parts":[["2008"]]},"number-of-pages":"77","publisher":"Bumi Aksara","publisher-place":"Jakarta","title":"Fonologi Bahasa Indonesia","type":"book"},"uris":["http://www.mendeley.com/documents/?uuid=028e3ce7-8783-4076-8a8a-09f9e47e9e99"]}],"mendeley":{"formattedCitation":"(Muslich, 2008)","manualFormatting":"(Muslich, 2008: 77)","plainTextFormattedCitation":"(Muslich, 2008)","previouslyFormattedCitation":"(Muslich, 2008)"},"properties":{"noteIndex":0},"schema":"https://github.com/citation-style-language/schema/raw/master/csl-citation.json"}</w:instrText>
      </w:r>
      <w:r w:rsidR="00D0704C" w:rsidRPr="007C0371">
        <w:rPr>
          <w:rFonts w:ascii="Times New Roman" w:eastAsia="Times New Roman" w:hAnsi="Times New Roman" w:cs="Times New Roman"/>
          <w:color w:val="000000"/>
          <w:sz w:val="24"/>
          <w:szCs w:val="24"/>
        </w:rPr>
        <w:fldChar w:fldCharType="separate"/>
      </w:r>
      <w:r w:rsidRPr="007C0371">
        <w:rPr>
          <w:rFonts w:ascii="Times New Roman" w:eastAsia="Times New Roman" w:hAnsi="Times New Roman" w:cs="Times New Roman"/>
          <w:noProof/>
          <w:color w:val="000000"/>
          <w:sz w:val="24"/>
          <w:szCs w:val="24"/>
        </w:rPr>
        <w:t>(Muslich, 2008: 77)</w:t>
      </w:r>
      <w:r w:rsidR="00D0704C" w:rsidRPr="007C0371">
        <w:rPr>
          <w:rFonts w:ascii="Times New Roman" w:eastAsia="Times New Roman" w:hAnsi="Times New Roman" w:cs="Times New Roman"/>
          <w:color w:val="000000"/>
          <w:sz w:val="24"/>
          <w:szCs w:val="24"/>
        </w:rPr>
        <w:fldChar w:fldCharType="end"/>
      </w:r>
      <w:r w:rsidRPr="007C0371">
        <w:rPr>
          <w:rFonts w:ascii="Times New Roman" w:eastAsia="Times New Roman" w:hAnsi="Times New Roman" w:cs="Times New Roman"/>
          <w:color w:val="000000"/>
          <w:sz w:val="24"/>
          <w:szCs w:val="24"/>
        </w:rPr>
        <w:t>. Sehingga, selain proses pembentukan kata (morfologis), juga terkandu</w:t>
      </w:r>
      <w:r w:rsidR="003366D8">
        <w:rPr>
          <w:rFonts w:ascii="Times New Roman" w:eastAsia="Times New Roman" w:hAnsi="Times New Roman" w:cs="Times New Roman"/>
          <w:color w:val="000000"/>
          <w:sz w:val="24"/>
          <w:szCs w:val="24"/>
        </w:rPr>
        <w:t xml:space="preserve">ng proses fonologis didalamnya. </w:t>
      </w:r>
      <w:r w:rsidRPr="007C0371">
        <w:rPr>
          <w:rFonts w:ascii="Times New Roman" w:eastAsia="Times New Roman" w:hAnsi="Times New Roman" w:cs="Times New Roman"/>
          <w:color w:val="000000"/>
          <w:sz w:val="24"/>
          <w:szCs w:val="24"/>
        </w:rPr>
        <w:t>Oleh karena itu, kajian morfofonemik diperlukan untuk mengkaji abreviasi. </w:t>
      </w:r>
    </w:p>
    <w:p w:rsidR="004F7A35" w:rsidRPr="007C0371" w:rsidRDefault="004F7A35" w:rsidP="004F7A35">
      <w:pPr>
        <w:spacing w:after="0" w:line="480" w:lineRule="auto"/>
        <w:ind w:firstLine="720"/>
        <w:jc w:val="both"/>
        <w:rPr>
          <w:rFonts w:ascii="Times New Roman" w:hAnsi="Times New Roman" w:cs="Times New Roman"/>
          <w:sz w:val="24"/>
          <w:szCs w:val="24"/>
        </w:rPr>
      </w:pPr>
      <w:r w:rsidRPr="007C0371">
        <w:rPr>
          <w:rFonts w:ascii="Times New Roman" w:eastAsia="Times New Roman" w:hAnsi="Times New Roman" w:cs="Times New Roman"/>
          <w:color w:val="000000"/>
          <w:sz w:val="24"/>
          <w:szCs w:val="24"/>
        </w:rPr>
        <w:t xml:space="preserve">Morfofonemik merupakan proses bertemunya morfem dengan morfem yang didalamnya terdapat peristiwa fonologis </w:t>
      </w:r>
      <w:r w:rsidR="00D0704C" w:rsidRPr="007C0371">
        <w:rPr>
          <w:rFonts w:ascii="Times New Roman" w:eastAsia="Times New Roman" w:hAnsi="Times New Roman" w:cs="Times New Roman"/>
          <w:color w:val="000000"/>
          <w:sz w:val="24"/>
          <w:szCs w:val="24"/>
        </w:rPr>
        <w:fldChar w:fldCharType="begin" w:fldLock="1"/>
      </w:r>
      <w:r w:rsidR="00FE7294">
        <w:rPr>
          <w:rFonts w:ascii="Times New Roman" w:eastAsia="Times New Roman" w:hAnsi="Times New Roman" w:cs="Times New Roman"/>
          <w:color w:val="000000"/>
          <w:sz w:val="24"/>
          <w:szCs w:val="24"/>
        </w:rPr>
        <w:instrText>ADDIN CSL_CITATION {"citationItems":[{"id":"ITEM-1","itemData":{"author":[{"dropping-particle":"","family":"Kridalaksana","given":"Harimurti","non-dropping-particle":"","parse-names":false,"suffix":""}],"id":"ITEM-1","issued":{"date-parts":[["2007"]]},"number-of-pages":"183","publisher":"Gramedia","publisher-place":"Jakarta","title":"Pembentukan Kata dalam Bahasa Indonesia","type":"book"},"uris":["http://www.mendeley.com/documents/?uuid=75d4f73b-ff13-46df-bc87-53b22e96065e"]}],"mendeley":{"formattedCitation":"(Kridalaksana, 2007)","manualFormatting":"(Kridalaksana, 2007: 183)","plainTextFormattedCitation":"(Kridalaksana, 2007)","previouslyFormattedCitation":"(Kridalaksana, 2007)"},"properties":{"noteIndex":0},"schema":"https://github.com/citation-style-language/schema/raw/master/csl-citation.json"}</w:instrText>
      </w:r>
      <w:r w:rsidR="00D0704C" w:rsidRPr="007C0371">
        <w:rPr>
          <w:rFonts w:ascii="Times New Roman" w:eastAsia="Times New Roman" w:hAnsi="Times New Roman" w:cs="Times New Roman"/>
          <w:color w:val="000000"/>
          <w:sz w:val="24"/>
          <w:szCs w:val="24"/>
        </w:rPr>
        <w:fldChar w:fldCharType="separate"/>
      </w:r>
      <w:r w:rsidRPr="007C0371">
        <w:rPr>
          <w:rFonts w:ascii="Times New Roman" w:eastAsia="Times New Roman" w:hAnsi="Times New Roman" w:cs="Times New Roman"/>
          <w:noProof/>
          <w:color w:val="000000"/>
          <w:sz w:val="24"/>
          <w:szCs w:val="24"/>
        </w:rPr>
        <w:t>(Kridalaksana, 2007: 183)</w:t>
      </w:r>
      <w:r w:rsidR="00D0704C" w:rsidRPr="007C0371">
        <w:rPr>
          <w:rFonts w:ascii="Times New Roman" w:eastAsia="Times New Roman" w:hAnsi="Times New Roman" w:cs="Times New Roman"/>
          <w:color w:val="000000"/>
          <w:sz w:val="24"/>
          <w:szCs w:val="24"/>
        </w:rPr>
        <w:fldChar w:fldCharType="end"/>
      </w:r>
      <w:r w:rsidRPr="007C0371">
        <w:rPr>
          <w:rFonts w:ascii="Times New Roman" w:eastAsia="Times New Roman" w:hAnsi="Times New Roman" w:cs="Times New Roman"/>
          <w:color w:val="000000"/>
          <w:sz w:val="24"/>
          <w:szCs w:val="24"/>
        </w:rPr>
        <w:t>.</w:t>
      </w:r>
      <w:r w:rsidRPr="007C0371">
        <w:rPr>
          <w:rFonts w:ascii="Times New Roman" w:hAnsi="Times New Roman" w:cs="Times New Roman"/>
          <w:sz w:val="24"/>
          <w:szCs w:val="24"/>
        </w:rPr>
        <w:t xml:space="preserve">Proses morfofonemik pada umumnya terjadi dengan tujuan untuk memperlancar ataupun mempermudah pengucapan </w:t>
      </w:r>
      <w:r w:rsidR="00D0704C" w:rsidRPr="007C0371">
        <w:rPr>
          <w:rFonts w:ascii="Times New Roman" w:hAnsi="Times New Roman" w:cs="Times New Roman"/>
          <w:sz w:val="24"/>
          <w:szCs w:val="24"/>
        </w:rPr>
        <w:fldChar w:fldCharType="begin" w:fldLock="1"/>
      </w:r>
      <w:r w:rsidR="00FE7294">
        <w:rPr>
          <w:rFonts w:ascii="Times New Roman" w:hAnsi="Times New Roman" w:cs="Times New Roman"/>
          <w:sz w:val="24"/>
          <w:szCs w:val="24"/>
        </w:rPr>
        <w:instrText>ADDIN CSL_CITATION {"citationItems":[{"id":"ITEM-1","itemData":{"author":[{"dropping-particle":"","family":"Parera","given":"Jos Daniel","non-dropping-particle":"","parse-names":false,"suffix":""}],"id":"ITEM-1","issued":{"date-parts":[["2007"]]},"number-of-pages":"41","publisher":"Gramedia Pustaka Utama","publisher-place":"Jakarta","title":"Morfologi Bahasa","type":"book"},"uris":["http://www.mendeley.com/documents/?uuid=d1575217-8af2-4e34-81fb-cba4dc0cb54a"]}],"mendeley":{"formattedCitation":"(Parera, 2007)","manualFormatting":"(Parera, 2007: 41)","plainTextFormattedCitation":"(Parera, 2007)","previouslyFormattedCitation":"(Parera, 2007)"},"properties":{"noteIndex":0},"schema":"https://github.com/citation-style-language/schema/raw/master/csl-citation.json"}</w:instrText>
      </w:r>
      <w:r w:rsidR="00D0704C" w:rsidRPr="007C0371">
        <w:rPr>
          <w:rFonts w:ascii="Times New Roman" w:hAnsi="Times New Roman" w:cs="Times New Roman"/>
          <w:sz w:val="24"/>
          <w:szCs w:val="24"/>
        </w:rPr>
        <w:fldChar w:fldCharType="separate"/>
      </w:r>
      <w:r w:rsidRPr="007C0371">
        <w:rPr>
          <w:rFonts w:ascii="Times New Roman" w:hAnsi="Times New Roman" w:cs="Times New Roman"/>
          <w:noProof/>
          <w:sz w:val="24"/>
          <w:szCs w:val="24"/>
        </w:rPr>
        <w:t>(Parera, 2007: 41)</w:t>
      </w:r>
      <w:r w:rsidR="00D0704C" w:rsidRPr="007C0371">
        <w:rPr>
          <w:rFonts w:ascii="Times New Roman" w:hAnsi="Times New Roman" w:cs="Times New Roman"/>
          <w:sz w:val="24"/>
          <w:szCs w:val="24"/>
        </w:rPr>
        <w:fldChar w:fldCharType="end"/>
      </w:r>
      <w:r w:rsidRPr="007C0371">
        <w:rPr>
          <w:rFonts w:ascii="Times New Roman" w:hAnsi="Times New Roman" w:cs="Times New Roman"/>
          <w:sz w:val="24"/>
          <w:szCs w:val="24"/>
        </w:rPr>
        <w:t>. Baik dalam bahasa Jepang maupun bahasa Indonesia memiliki abreviasi pada bahasa slang. Berikut adalah contohnya:</w:t>
      </w:r>
    </w:p>
    <w:p w:rsidR="004F7A35" w:rsidRPr="007C0371" w:rsidRDefault="004F7A35" w:rsidP="0013451D">
      <w:pPr>
        <w:spacing w:after="0" w:line="480" w:lineRule="auto"/>
        <w:jc w:val="both"/>
        <w:rPr>
          <w:rFonts w:ascii="Times New Roman" w:hAnsi="Times New Roman" w:cs="Times New Roman"/>
          <w:sz w:val="24"/>
          <w:szCs w:val="24"/>
        </w:rPr>
      </w:pPr>
    </w:p>
    <w:tbl>
      <w:tblPr>
        <w:tblStyle w:val="TableGrid"/>
        <w:tblW w:w="0" w:type="auto"/>
        <w:tblLook w:val="04A0"/>
      </w:tblPr>
      <w:tblGrid>
        <w:gridCol w:w="704"/>
        <w:gridCol w:w="3402"/>
        <w:gridCol w:w="3686"/>
      </w:tblGrid>
      <w:tr w:rsidR="004F7A35" w:rsidRPr="007C0371" w:rsidTr="0066461E">
        <w:tc>
          <w:tcPr>
            <w:tcW w:w="704" w:type="dxa"/>
          </w:tcPr>
          <w:p w:rsidR="004F7A35" w:rsidRPr="007C0371" w:rsidRDefault="00BD5350" w:rsidP="0066461E">
            <w:pPr>
              <w:spacing w:line="480" w:lineRule="auto"/>
              <w:jc w:val="center"/>
              <w:rPr>
                <w:rFonts w:ascii="Times New Roman" w:hAnsi="Times New Roman" w:cs="Times New Roman"/>
                <w:b/>
                <w:sz w:val="24"/>
                <w:szCs w:val="24"/>
              </w:rPr>
            </w:pPr>
            <w:r w:rsidRPr="007C0371">
              <w:rPr>
                <w:rFonts w:ascii="Times New Roman" w:hAnsi="Times New Roman" w:cs="Times New Roman"/>
                <w:b/>
                <w:sz w:val="24"/>
                <w:szCs w:val="24"/>
              </w:rPr>
              <w:lastRenderedPageBreak/>
              <w:t>(</w:t>
            </w:r>
            <w:r w:rsidR="004F7A35" w:rsidRPr="007C0371">
              <w:rPr>
                <w:rFonts w:ascii="Times New Roman" w:hAnsi="Times New Roman" w:cs="Times New Roman"/>
                <w:b/>
                <w:sz w:val="24"/>
                <w:szCs w:val="24"/>
              </w:rPr>
              <w:t>1.a</w:t>
            </w:r>
            <w:r w:rsidRPr="007C0371">
              <w:rPr>
                <w:rFonts w:ascii="Times New Roman" w:hAnsi="Times New Roman" w:cs="Times New Roman"/>
                <w:b/>
                <w:sz w:val="24"/>
                <w:szCs w:val="24"/>
              </w:rPr>
              <w:t>)</w:t>
            </w:r>
          </w:p>
        </w:tc>
        <w:tc>
          <w:tcPr>
            <w:tcW w:w="3402" w:type="dxa"/>
          </w:tcPr>
          <w:p w:rsidR="004F7A35" w:rsidRPr="007C0371" w:rsidRDefault="004F7A35" w:rsidP="0066461E">
            <w:pPr>
              <w:spacing w:line="480" w:lineRule="auto"/>
              <w:jc w:val="center"/>
              <w:rPr>
                <w:rFonts w:ascii="Times New Roman" w:hAnsi="Times New Roman" w:cs="Times New Roman"/>
                <w:b/>
                <w:sz w:val="24"/>
                <w:szCs w:val="24"/>
              </w:rPr>
            </w:pPr>
            <w:r w:rsidRPr="007C0371">
              <w:rPr>
                <w:rFonts w:ascii="Times New Roman" w:hAnsi="Times New Roman" w:cs="Times New Roman" w:hint="eastAsia"/>
                <w:b/>
                <w:sz w:val="24"/>
                <w:szCs w:val="24"/>
              </w:rPr>
              <w:t>キモイ</w:t>
            </w:r>
            <w:r w:rsidRPr="007C0371">
              <w:rPr>
                <w:rFonts w:ascii="Times New Roman" w:hAnsi="Times New Roman" w:cs="Times New Roman"/>
                <w:b/>
                <w:sz w:val="24"/>
                <w:szCs w:val="24"/>
              </w:rPr>
              <w:t xml:space="preserve"> (</w:t>
            </w:r>
            <w:r w:rsidRPr="007C0371">
              <w:rPr>
                <w:rFonts w:ascii="Times New Roman" w:hAnsi="Times New Roman" w:cs="Times New Roman" w:hint="eastAsia"/>
                <w:b/>
                <w:sz w:val="24"/>
                <w:szCs w:val="24"/>
              </w:rPr>
              <w:t>気持ちが悪い</w:t>
            </w:r>
            <w:r w:rsidRPr="007C0371">
              <w:rPr>
                <w:rFonts w:ascii="Times New Roman" w:hAnsi="Times New Roman" w:cs="Times New Roman" w:hint="eastAsia"/>
                <w:b/>
                <w:sz w:val="24"/>
                <w:szCs w:val="24"/>
              </w:rPr>
              <w:t>)</w:t>
            </w:r>
          </w:p>
        </w:tc>
        <w:tc>
          <w:tcPr>
            <w:tcW w:w="3686" w:type="dxa"/>
          </w:tcPr>
          <w:p w:rsidR="004F7A35" w:rsidRPr="007C0371" w:rsidRDefault="004F7A35" w:rsidP="0066461E">
            <w:pPr>
              <w:spacing w:line="480" w:lineRule="auto"/>
              <w:jc w:val="center"/>
              <w:rPr>
                <w:rFonts w:ascii="Times New Roman" w:hAnsi="Times New Roman" w:cs="Times New Roman"/>
                <w:sz w:val="24"/>
                <w:szCs w:val="24"/>
              </w:rPr>
            </w:pPr>
            <w:r w:rsidRPr="007C0371">
              <w:rPr>
                <w:rFonts w:ascii="Times New Roman" w:hAnsi="Times New Roman" w:cs="Times New Roman"/>
                <w:sz w:val="24"/>
                <w:szCs w:val="24"/>
              </w:rPr>
              <w:t>Menjijikkan, menggelikan</w:t>
            </w:r>
          </w:p>
        </w:tc>
      </w:tr>
      <w:tr w:rsidR="004F7A35" w:rsidRPr="007C0371" w:rsidTr="0066461E">
        <w:tc>
          <w:tcPr>
            <w:tcW w:w="704" w:type="dxa"/>
          </w:tcPr>
          <w:p w:rsidR="004F7A35" w:rsidRPr="007C0371" w:rsidRDefault="00BD5350" w:rsidP="0066461E">
            <w:pPr>
              <w:spacing w:line="480" w:lineRule="auto"/>
              <w:jc w:val="center"/>
              <w:rPr>
                <w:rFonts w:ascii="Times New Roman" w:hAnsi="Times New Roman" w:cs="Times New Roman"/>
                <w:b/>
                <w:sz w:val="24"/>
                <w:szCs w:val="24"/>
              </w:rPr>
            </w:pPr>
            <w:r w:rsidRPr="007C0371">
              <w:rPr>
                <w:rFonts w:ascii="Times New Roman" w:hAnsi="Times New Roman" w:cs="Times New Roman"/>
                <w:b/>
                <w:sz w:val="24"/>
                <w:szCs w:val="24"/>
              </w:rPr>
              <w:t>(</w:t>
            </w:r>
            <w:r w:rsidR="004F7A35" w:rsidRPr="007C0371">
              <w:rPr>
                <w:rFonts w:ascii="Times New Roman" w:hAnsi="Times New Roman" w:cs="Times New Roman"/>
                <w:b/>
                <w:sz w:val="24"/>
                <w:szCs w:val="24"/>
              </w:rPr>
              <w:t>1.b</w:t>
            </w:r>
            <w:r w:rsidRPr="007C0371">
              <w:rPr>
                <w:rFonts w:ascii="Times New Roman" w:hAnsi="Times New Roman" w:cs="Times New Roman"/>
                <w:b/>
                <w:sz w:val="24"/>
                <w:szCs w:val="24"/>
              </w:rPr>
              <w:t>)</w:t>
            </w:r>
          </w:p>
        </w:tc>
        <w:tc>
          <w:tcPr>
            <w:tcW w:w="3402" w:type="dxa"/>
          </w:tcPr>
          <w:p w:rsidR="004F7A35" w:rsidRPr="007C0371" w:rsidRDefault="004F7A35" w:rsidP="0066461E">
            <w:pPr>
              <w:spacing w:line="480" w:lineRule="auto"/>
              <w:jc w:val="center"/>
              <w:rPr>
                <w:rFonts w:ascii="Times New Roman" w:hAnsi="Times New Roman" w:cs="Times New Roman"/>
                <w:b/>
                <w:sz w:val="24"/>
                <w:szCs w:val="24"/>
              </w:rPr>
            </w:pPr>
            <w:r w:rsidRPr="007C0371">
              <w:rPr>
                <w:rFonts w:ascii="Times New Roman" w:hAnsi="Times New Roman" w:cs="Times New Roman" w:hint="eastAsia"/>
                <w:b/>
                <w:sz w:val="24"/>
                <w:szCs w:val="24"/>
              </w:rPr>
              <w:t>ヤベ</w:t>
            </w:r>
            <w:r w:rsidRPr="007C0371">
              <w:rPr>
                <w:rFonts w:ascii="Times New Roman" w:hAnsi="Times New Roman" w:cs="Times New Roman"/>
                <w:b/>
                <w:sz w:val="24"/>
                <w:szCs w:val="24"/>
              </w:rPr>
              <w:t xml:space="preserve"> (</w:t>
            </w:r>
            <w:r w:rsidRPr="007C0371">
              <w:rPr>
                <w:rFonts w:ascii="Times New Roman" w:hAnsi="Times New Roman" w:cs="Times New Roman" w:hint="eastAsia"/>
                <w:b/>
                <w:sz w:val="24"/>
                <w:szCs w:val="24"/>
              </w:rPr>
              <w:t>やばい</w:t>
            </w:r>
            <w:r w:rsidRPr="007C0371">
              <w:rPr>
                <w:rFonts w:ascii="Times New Roman" w:hAnsi="Times New Roman" w:cs="Times New Roman" w:hint="eastAsia"/>
                <w:b/>
                <w:sz w:val="24"/>
                <w:szCs w:val="24"/>
              </w:rPr>
              <w:t>)</w:t>
            </w:r>
          </w:p>
        </w:tc>
        <w:tc>
          <w:tcPr>
            <w:tcW w:w="3686" w:type="dxa"/>
          </w:tcPr>
          <w:p w:rsidR="004F7A35" w:rsidRPr="007C0371" w:rsidRDefault="004F7A35" w:rsidP="0066461E">
            <w:pPr>
              <w:spacing w:line="480" w:lineRule="auto"/>
              <w:jc w:val="center"/>
              <w:rPr>
                <w:rFonts w:ascii="Times New Roman" w:hAnsi="Times New Roman" w:cs="Times New Roman"/>
                <w:sz w:val="24"/>
                <w:szCs w:val="24"/>
              </w:rPr>
            </w:pPr>
            <w:r w:rsidRPr="007C0371">
              <w:rPr>
                <w:rFonts w:ascii="Times New Roman" w:hAnsi="Times New Roman" w:cs="Times New Roman"/>
                <w:sz w:val="24"/>
                <w:szCs w:val="24"/>
              </w:rPr>
              <w:t>Gawat, gila, bahaya</w:t>
            </w:r>
          </w:p>
        </w:tc>
      </w:tr>
      <w:tr w:rsidR="004F7A35" w:rsidRPr="007C0371" w:rsidTr="0066461E">
        <w:tc>
          <w:tcPr>
            <w:tcW w:w="704" w:type="dxa"/>
          </w:tcPr>
          <w:p w:rsidR="004F7A35" w:rsidRPr="007C0371" w:rsidRDefault="00BD5350" w:rsidP="0066461E">
            <w:pPr>
              <w:spacing w:line="480" w:lineRule="auto"/>
              <w:jc w:val="center"/>
              <w:rPr>
                <w:rFonts w:ascii="Times New Roman" w:hAnsi="Times New Roman" w:cs="Times New Roman"/>
                <w:b/>
                <w:sz w:val="24"/>
                <w:szCs w:val="24"/>
              </w:rPr>
            </w:pPr>
            <w:r w:rsidRPr="007C0371">
              <w:rPr>
                <w:rFonts w:ascii="Times New Roman" w:hAnsi="Times New Roman" w:cs="Times New Roman"/>
                <w:b/>
                <w:sz w:val="24"/>
                <w:szCs w:val="24"/>
              </w:rPr>
              <w:t>(</w:t>
            </w:r>
            <w:r w:rsidR="004F7A35" w:rsidRPr="007C0371">
              <w:rPr>
                <w:rFonts w:ascii="Times New Roman" w:hAnsi="Times New Roman" w:cs="Times New Roman"/>
                <w:b/>
                <w:sz w:val="24"/>
                <w:szCs w:val="24"/>
              </w:rPr>
              <w:t>1.c</w:t>
            </w:r>
            <w:r w:rsidRPr="007C0371">
              <w:rPr>
                <w:rFonts w:ascii="Times New Roman" w:hAnsi="Times New Roman" w:cs="Times New Roman"/>
                <w:b/>
                <w:sz w:val="24"/>
                <w:szCs w:val="24"/>
              </w:rPr>
              <w:t>)</w:t>
            </w:r>
          </w:p>
        </w:tc>
        <w:tc>
          <w:tcPr>
            <w:tcW w:w="3402" w:type="dxa"/>
          </w:tcPr>
          <w:p w:rsidR="004F7A35" w:rsidRPr="007C0371" w:rsidRDefault="004F7A35" w:rsidP="0066461E">
            <w:pPr>
              <w:spacing w:line="480" w:lineRule="auto"/>
              <w:jc w:val="center"/>
              <w:rPr>
                <w:rFonts w:ascii="Times New Roman" w:hAnsi="Times New Roman" w:cs="Times New Roman"/>
                <w:b/>
                <w:sz w:val="24"/>
                <w:szCs w:val="24"/>
              </w:rPr>
            </w:pPr>
            <w:r w:rsidRPr="007C0371">
              <w:rPr>
                <w:rFonts w:ascii="Times New Roman" w:hAnsi="Times New Roman" w:cs="Times New Roman"/>
                <w:b/>
                <w:sz w:val="24"/>
                <w:szCs w:val="24"/>
              </w:rPr>
              <w:t>KY (</w:t>
            </w:r>
            <w:r w:rsidRPr="007C0371">
              <w:rPr>
                <w:rFonts w:asciiTheme="minorEastAsia" w:hAnsiTheme="minorEastAsia"/>
                <w:b/>
              </w:rPr>
              <w:t>空気読めな</w:t>
            </w:r>
            <w:r w:rsidRPr="007C0371">
              <w:rPr>
                <w:rFonts w:asciiTheme="minorEastAsia" w:hAnsiTheme="minorEastAsia" w:cs="MS Mincho" w:hint="eastAsia"/>
                <w:b/>
              </w:rPr>
              <w:t>い)</w:t>
            </w:r>
          </w:p>
        </w:tc>
        <w:tc>
          <w:tcPr>
            <w:tcW w:w="3686" w:type="dxa"/>
          </w:tcPr>
          <w:p w:rsidR="004F7A35" w:rsidRPr="007C0371" w:rsidRDefault="004F7A35" w:rsidP="0066461E">
            <w:pPr>
              <w:spacing w:line="480" w:lineRule="auto"/>
              <w:jc w:val="center"/>
              <w:rPr>
                <w:rFonts w:ascii="Times New Roman" w:hAnsi="Times New Roman" w:cs="Times New Roman"/>
                <w:sz w:val="24"/>
                <w:szCs w:val="24"/>
              </w:rPr>
            </w:pPr>
            <w:r w:rsidRPr="007C0371">
              <w:rPr>
                <w:rFonts w:ascii="Times New Roman" w:hAnsi="Times New Roman" w:cs="Times New Roman"/>
                <w:sz w:val="24"/>
                <w:szCs w:val="24"/>
              </w:rPr>
              <w:t>Tidak bisa membaca suasana</w:t>
            </w:r>
          </w:p>
        </w:tc>
      </w:tr>
    </w:tbl>
    <w:p w:rsidR="004F7A35" w:rsidRPr="007C0371" w:rsidRDefault="004F7A35" w:rsidP="004F7A35">
      <w:pPr>
        <w:spacing w:line="480" w:lineRule="auto"/>
        <w:jc w:val="center"/>
        <w:rPr>
          <w:rFonts w:ascii="Times New Roman" w:hAnsi="Times New Roman" w:cs="Times New Roman"/>
          <w:b/>
        </w:rPr>
      </w:pPr>
      <w:r w:rsidRPr="007C0371">
        <w:rPr>
          <w:rFonts w:ascii="Times New Roman" w:hAnsi="Times New Roman" w:cs="Times New Roman"/>
          <w:b/>
        </w:rPr>
        <w:t>Tabel 1.1. Ragam Bahasa Slang Jepang</w:t>
      </w:r>
    </w:p>
    <w:tbl>
      <w:tblPr>
        <w:tblStyle w:val="TableGrid"/>
        <w:tblW w:w="0" w:type="auto"/>
        <w:tblLook w:val="04A0"/>
      </w:tblPr>
      <w:tblGrid>
        <w:gridCol w:w="704"/>
        <w:gridCol w:w="3402"/>
        <w:gridCol w:w="3686"/>
      </w:tblGrid>
      <w:tr w:rsidR="004F7A35" w:rsidRPr="007C0371" w:rsidTr="0066461E">
        <w:tc>
          <w:tcPr>
            <w:tcW w:w="704" w:type="dxa"/>
          </w:tcPr>
          <w:p w:rsidR="004F7A35" w:rsidRPr="007C0371" w:rsidRDefault="00BD5350" w:rsidP="0066461E">
            <w:pPr>
              <w:spacing w:line="480" w:lineRule="auto"/>
              <w:jc w:val="center"/>
              <w:rPr>
                <w:rFonts w:ascii="Times New Roman" w:hAnsi="Times New Roman" w:cs="Times New Roman"/>
                <w:b/>
                <w:sz w:val="24"/>
                <w:szCs w:val="24"/>
              </w:rPr>
            </w:pPr>
            <w:r w:rsidRPr="007C0371">
              <w:rPr>
                <w:rFonts w:ascii="Times New Roman" w:hAnsi="Times New Roman" w:cs="Times New Roman"/>
                <w:b/>
                <w:sz w:val="24"/>
                <w:szCs w:val="24"/>
              </w:rPr>
              <w:t>(</w:t>
            </w:r>
            <w:r w:rsidR="004F7A35" w:rsidRPr="007C0371">
              <w:rPr>
                <w:rFonts w:ascii="Times New Roman" w:hAnsi="Times New Roman" w:cs="Times New Roman"/>
                <w:b/>
                <w:sz w:val="24"/>
                <w:szCs w:val="24"/>
              </w:rPr>
              <w:t>2.a</w:t>
            </w:r>
            <w:r w:rsidRPr="007C0371">
              <w:rPr>
                <w:rFonts w:ascii="Times New Roman" w:hAnsi="Times New Roman" w:cs="Times New Roman"/>
                <w:b/>
                <w:sz w:val="24"/>
                <w:szCs w:val="24"/>
              </w:rPr>
              <w:t>)</w:t>
            </w:r>
          </w:p>
        </w:tc>
        <w:tc>
          <w:tcPr>
            <w:tcW w:w="3402" w:type="dxa"/>
          </w:tcPr>
          <w:p w:rsidR="004F7A35" w:rsidRPr="007C0371" w:rsidRDefault="004F7A35" w:rsidP="0066461E">
            <w:pPr>
              <w:spacing w:line="480" w:lineRule="auto"/>
              <w:jc w:val="center"/>
              <w:rPr>
                <w:rFonts w:ascii="Times New Roman" w:hAnsi="Times New Roman" w:cs="Times New Roman"/>
                <w:b/>
                <w:sz w:val="24"/>
                <w:szCs w:val="24"/>
              </w:rPr>
            </w:pPr>
            <w:r w:rsidRPr="007C0371">
              <w:rPr>
                <w:rFonts w:ascii="Times New Roman" w:hAnsi="Times New Roman" w:cs="Times New Roman"/>
                <w:b/>
                <w:sz w:val="24"/>
                <w:szCs w:val="24"/>
              </w:rPr>
              <w:t>Mantul</w:t>
            </w:r>
          </w:p>
        </w:tc>
        <w:tc>
          <w:tcPr>
            <w:tcW w:w="3686" w:type="dxa"/>
          </w:tcPr>
          <w:p w:rsidR="004F7A35" w:rsidRPr="007C0371" w:rsidRDefault="004F7A35" w:rsidP="0066461E">
            <w:pPr>
              <w:spacing w:line="480" w:lineRule="auto"/>
              <w:jc w:val="center"/>
              <w:rPr>
                <w:rFonts w:ascii="Times New Roman" w:hAnsi="Times New Roman" w:cs="Times New Roman"/>
                <w:sz w:val="24"/>
                <w:szCs w:val="24"/>
              </w:rPr>
            </w:pPr>
            <w:r w:rsidRPr="007C0371">
              <w:rPr>
                <w:rFonts w:ascii="Times New Roman" w:hAnsi="Times New Roman" w:cs="Times New Roman"/>
                <w:sz w:val="24"/>
                <w:szCs w:val="24"/>
              </w:rPr>
              <w:t>Mantap Betul</w:t>
            </w:r>
          </w:p>
        </w:tc>
      </w:tr>
      <w:tr w:rsidR="004F7A35" w:rsidRPr="007C0371" w:rsidTr="0066461E">
        <w:tc>
          <w:tcPr>
            <w:tcW w:w="704" w:type="dxa"/>
          </w:tcPr>
          <w:p w:rsidR="004F7A35" w:rsidRPr="007C0371" w:rsidRDefault="00BD5350" w:rsidP="0066461E">
            <w:pPr>
              <w:spacing w:line="480" w:lineRule="auto"/>
              <w:jc w:val="center"/>
              <w:rPr>
                <w:rFonts w:ascii="Times New Roman" w:hAnsi="Times New Roman" w:cs="Times New Roman"/>
                <w:b/>
                <w:sz w:val="24"/>
                <w:szCs w:val="24"/>
              </w:rPr>
            </w:pPr>
            <w:r w:rsidRPr="007C0371">
              <w:rPr>
                <w:rFonts w:ascii="Times New Roman" w:hAnsi="Times New Roman" w:cs="Times New Roman"/>
                <w:b/>
                <w:sz w:val="24"/>
                <w:szCs w:val="24"/>
              </w:rPr>
              <w:t>(</w:t>
            </w:r>
            <w:r w:rsidR="004F7A35" w:rsidRPr="007C0371">
              <w:rPr>
                <w:rFonts w:ascii="Times New Roman" w:hAnsi="Times New Roman" w:cs="Times New Roman"/>
                <w:b/>
                <w:sz w:val="24"/>
                <w:szCs w:val="24"/>
              </w:rPr>
              <w:t>2.b</w:t>
            </w:r>
            <w:r w:rsidRPr="007C0371">
              <w:rPr>
                <w:rFonts w:ascii="Times New Roman" w:hAnsi="Times New Roman" w:cs="Times New Roman"/>
                <w:b/>
                <w:sz w:val="24"/>
                <w:szCs w:val="24"/>
              </w:rPr>
              <w:t>)</w:t>
            </w:r>
          </w:p>
        </w:tc>
        <w:tc>
          <w:tcPr>
            <w:tcW w:w="3402" w:type="dxa"/>
          </w:tcPr>
          <w:p w:rsidR="004F7A35" w:rsidRPr="007C0371" w:rsidRDefault="004F7A35" w:rsidP="0066461E">
            <w:pPr>
              <w:spacing w:line="480" w:lineRule="auto"/>
              <w:jc w:val="center"/>
              <w:rPr>
                <w:rFonts w:ascii="Times New Roman" w:hAnsi="Times New Roman" w:cs="Times New Roman"/>
                <w:b/>
                <w:sz w:val="24"/>
                <w:szCs w:val="24"/>
              </w:rPr>
            </w:pPr>
            <w:r w:rsidRPr="007C0371">
              <w:rPr>
                <w:rFonts w:ascii="Times New Roman" w:hAnsi="Times New Roman" w:cs="Times New Roman"/>
                <w:b/>
                <w:sz w:val="24"/>
                <w:szCs w:val="24"/>
              </w:rPr>
              <w:t>Cape</w:t>
            </w:r>
          </w:p>
        </w:tc>
        <w:tc>
          <w:tcPr>
            <w:tcW w:w="3686" w:type="dxa"/>
          </w:tcPr>
          <w:p w:rsidR="004F7A35" w:rsidRPr="007C0371" w:rsidRDefault="00E234F4" w:rsidP="0066461E">
            <w:pPr>
              <w:spacing w:line="480" w:lineRule="auto"/>
              <w:jc w:val="center"/>
              <w:rPr>
                <w:rFonts w:ascii="Times New Roman" w:hAnsi="Times New Roman" w:cs="Times New Roman"/>
                <w:sz w:val="24"/>
                <w:szCs w:val="24"/>
              </w:rPr>
            </w:pPr>
            <w:r w:rsidRPr="007C0371">
              <w:rPr>
                <w:rFonts w:ascii="Times New Roman" w:hAnsi="Times New Roman" w:cs="Times New Roman"/>
                <w:sz w:val="24"/>
                <w:szCs w:val="24"/>
              </w:rPr>
              <w:t>Capai</w:t>
            </w:r>
          </w:p>
        </w:tc>
      </w:tr>
      <w:tr w:rsidR="004F7A35" w:rsidRPr="007C0371" w:rsidTr="0066461E">
        <w:tc>
          <w:tcPr>
            <w:tcW w:w="704" w:type="dxa"/>
          </w:tcPr>
          <w:p w:rsidR="004F7A35" w:rsidRPr="007C0371" w:rsidRDefault="00BD5350" w:rsidP="0066461E">
            <w:pPr>
              <w:spacing w:line="480" w:lineRule="auto"/>
              <w:jc w:val="center"/>
              <w:rPr>
                <w:rFonts w:ascii="Times New Roman" w:hAnsi="Times New Roman" w:cs="Times New Roman"/>
                <w:b/>
                <w:sz w:val="24"/>
                <w:szCs w:val="24"/>
              </w:rPr>
            </w:pPr>
            <w:r w:rsidRPr="007C0371">
              <w:rPr>
                <w:rFonts w:ascii="Times New Roman" w:hAnsi="Times New Roman" w:cs="Times New Roman"/>
                <w:b/>
                <w:sz w:val="24"/>
                <w:szCs w:val="24"/>
              </w:rPr>
              <w:t>(</w:t>
            </w:r>
            <w:r w:rsidR="004F7A35" w:rsidRPr="007C0371">
              <w:rPr>
                <w:rFonts w:ascii="Times New Roman" w:hAnsi="Times New Roman" w:cs="Times New Roman"/>
                <w:b/>
                <w:sz w:val="24"/>
                <w:szCs w:val="24"/>
              </w:rPr>
              <w:t>2.c</w:t>
            </w:r>
            <w:r w:rsidRPr="007C0371">
              <w:rPr>
                <w:rFonts w:ascii="Times New Roman" w:hAnsi="Times New Roman" w:cs="Times New Roman"/>
                <w:b/>
                <w:sz w:val="24"/>
                <w:szCs w:val="24"/>
              </w:rPr>
              <w:t>)</w:t>
            </w:r>
          </w:p>
        </w:tc>
        <w:tc>
          <w:tcPr>
            <w:tcW w:w="3402" w:type="dxa"/>
          </w:tcPr>
          <w:p w:rsidR="004F7A35" w:rsidRPr="007C0371" w:rsidRDefault="004F7A35" w:rsidP="0066461E">
            <w:pPr>
              <w:spacing w:line="480" w:lineRule="auto"/>
              <w:jc w:val="center"/>
              <w:rPr>
                <w:rFonts w:ascii="Times New Roman" w:hAnsi="Times New Roman" w:cs="Times New Roman"/>
                <w:b/>
                <w:sz w:val="24"/>
                <w:szCs w:val="24"/>
              </w:rPr>
            </w:pPr>
            <w:r w:rsidRPr="007C0371">
              <w:rPr>
                <w:rFonts w:ascii="Times New Roman" w:hAnsi="Times New Roman" w:cs="Times New Roman"/>
                <w:b/>
                <w:sz w:val="24"/>
                <w:szCs w:val="24"/>
              </w:rPr>
              <w:t>BM</w:t>
            </w:r>
          </w:p>
        </w:tc>
        <w:tc>
          <w:tcPr>
            <w:tcW w:w="3686" w:type="dxa"/>
          </w:tcPr>
          <w:p w:rsidR="004F7A35" w:rsidRPr="007C0371" w:rsidRDefault="004F7A35" w:rsidP="0066461E">
            <w:pPr>
              <w:spacing w:line="480" w:lineRule="auto"/>
              <w:jc w:val="center"/>
              <w:rPr>
                <w:rFonts w:ascii="Times New Roman" w:hAnsi="Times New Roman" w:cs="Times New Roman"/>
                <w:sz w:val="24"/>
                <w:szCs w:val="24"/>
              </w:rPr>
            </w:pPr>
            <w:r w:rsidRPr="007C0371">
              <w:rPr>
                <w:rFonts w:ascii="Times New Roman" w:hAnsi="Times New Roman" w:cs="Times New Roman"/>
                <w:sz w:val="24"/>
                <w:szCs w:val="24"/>
              </w:rPr>
              <w:t>Banyak Mau</w:t>
            </w:r>
          </w:p>
        </w:tc>
      </w:tr>
    </w:tbl>
    <w:p w:rsidR="004F7A35" w:rsidRPr="007C0371" w:rsidRDefault="004F7A35" w:rsidP="004F7A35">
      <w:pPr>
        <w:spacing w:line="480" w:lineRule="auto"/>
        <w:jc w:val="center"/>
        <w:rPr>
          <w:rFonts w:ascii="Times New Roman" w:hAnsi="Times New Roman" w:cs="Times New Roman"/>
          <w:b/>
        </w:rPr>
      </w:pPr>
      <w:r w:rsidRPr="007C0371">
        <w:rPr>
          <w:rFonts w:ascii="Times New Roman" w:hAnsi="Times New Roman" w:cs="Times New Roman"/>
          <w:b/>
        </w:rPr>
        <w:t>Tabel 1.2. Ragam Bahasa Slang Indonesia</w:t>
      </w:r>
    </w:p>
    <w:p w:rsidR="004F7A35" w:rsidRPr="007C0371" w:rsidRDefault="004F7A35" w:rsidP="00166219">
      <w:pPr>
        <w:spacing w:line="480" w:lineRule="auto"/>
        <w:ind w:firstLine="720"/>
        <w:jc w:val="both"/>
        <w:rPr>
          <w:rFonts w:ascii="Times New Roman" w:hAnsi="Times New Roman" w:cs="Times New Roman"/>
          <w:sz w:val="24"/>
          <w:szCs w:val="24"/>
        </w:rPr>
      </w:pPr>
      <w:r w:rsidRPr="007C0371">
        <w:rPr>
          <w:rFonts w:ascii="Times New Roman" w:hAnsi="Times New Roman" w:cs="Times New Roman"/>
          <w:sz w:val="24"/>
          <w:szCs w:val="24"/>
        </w:rPr>
        <w:t xml:space="preserve">Berdasarkan contoh bahasa slang pada tabel 1.1 dan 1.2 di atas, dapat dilihat persamaan proses pembentukan kata melalui abreviasi. Persamaan pertama dapat dilihat pada </w:t>
      </w:r>
      <w:r w:rsidR="0066461E" w:rsidRPr="007C0371">
        <w:rPr>
          <w:rFonts w:ascii="Times New Roman" w:hAnsi="Times New Roman" w:cs="Times New Roman"/>
          <w:sz w:val="24"/>
          <w:szCs w:val="24"/>
        </w:rPr>
        <w:t>(</w:t>
      </w:r>
      <w:r w:rsidRPr="007C0371">
        <w:rPr>
          <w:rFonts w:ascii="Times New Roman" w:hAnsi="Times New Roman" w:cs="Times New Roman"/>
          <w:sz w:val="24"/>
          <w:szCs w:val="24"/>
        </w:rPr>
        <w:t>1.a</w:t>
      </w:r>
      <w:r w:rsidR="0066461E" w:rsidRPr="007C0371">
        <w:rPr>
          <w:rFonts w:ascii="Times New Roman" w:hAnsi="Times New Roman" w:cs="Times New Roman"/>
          <w:sz w:val="24"/>
          <w:szCs w:val="24"/>
        </w:rPr>
        <w:t>)</w:t>
      </w:r>
      <w:r w:rsidRPr="007C0371">
        <w:rPr>
          <w:rFonts w:ascii="Times New Roman" w:hAnsi="Times New Roman" w:cs="Times New Roman"/>
          <w:sz w:val="24"/>
          <w:szCs w:val="24"/>
        </w:rPr>
        <w:t xml:space="preserve"> yaitu kata </w:t>
      </w:r>
      <w:r w:rsidRPr="007C0371">
        <w:rPr>
          <w:rFonts w:ascii="Times New Roman" w:hAnsi="Times New Roman" w:cs="Times New Roman"/>
          <w:sz w:val="24"/>
          <w:szCs w:val="24"/>
        </w:rPr>
        <w:t>キモい</w:t>
      </w:r>
      <w:r w:rsidRPr="007C0371">
        <w:rPr>
          <w:rFonts w:ascii="Times New Roman" w:hAnsi="Times New Roman" w:cs="Times New Roman"/>
          <w:sz w:val="24"/>
          <w:szCs w:val="24"/>
        </w:rPr>
        <w:t xml:space="preserve"> (</w:t>
      </w:r>
      <w:r w:rsidRPr="007C0371">
        <w:rPr>
          <w:rFonts w:ascii="Times New Roman" w:hAnsi="Times New Roman" w:cs="Times New Roman"/>
          <w:sz w:val="24"/>
          <w:szCs w:val="24"/>
        </w:rPr>
        <w:t>気持ちが悪</w:t>
      </w:r>
      <w:r w:rsidR="00814D56">
        <w:rPr>
          <w:rFonts w:ascii="Times New Roman" w:hAnsi="Times New Roman" w:cs="Times New Roman" w:hint="eastAsia"/>
          <w:sz w:val="24"/>
          <w:szCs w:val="24"/>
        </w:rPr>
        <w:t>い</w:t>
      </w:r>
      <w:r w:rsidR="00814D56">
        <w:rPr>
          <w:rFonts w:ascii="Times New Roman" w:hAnsi="Times New Roman" w:cs="Times New Roman" w:hint="eastAsia"/>
          <w:sz w:val="24"/>
          <w:szCs w:val="24"/>
        </w:rPr>
        <w:t>/</w:t>
      </w:r>
      <w:r w:rsidRPr="007C0371">
        <w:rPr>
          <w:rFonts w:ascii="Times New Roman" w:hAnsi="Times New Roman" w:cs="Times New Roman"/>
          <w:i/>
          <w:iCs/>
          <w:sz w:val="24"/>
          <w:szCs w:val="24"/>
        </w:rPr>
        <w:t>kimochi ga warui</w:t>
      </w:r>
      <w:r w:rsidRPr="007C0371">
        <w:rPr>
          <w:rFonts w:ascii="Times New Roman" w:hAnsi="Times New Roman" w:cs="Times New Roman"/>
          <w:sz w:val="24"/>
          <w:szCs w:val="24"/>
        </w:rPr>
        <w:t xml:space="preserve">) dan </w:t>
      </w:r>
      <w:r w:rsidR="0066461E" w:rsidRPr="007C0371">
        <w:rPr>
          <w:rFonts w:ascii="Times New Roman" w:hAnsi="Times New Roman" w:cs="Times New Roman"/>
          <w:sz w:val="24"/>
          <w:szCs w:val="24"/>
        </w:rPr>
        <w:t>(</w:t>
      </w:r>
      <w:r w:rsidRPr="007C0371">
        <w:rPr>
          <w:rFonts w:ascii="Times New Roman" w:hAnsi="Times New Roman" w:cs="Times New Roman"/>
          <w:sz w:val="24"/>
          <w:szCs w:val="24"/>
        </w:rPr>
        <w:t>2.a</w:t>
      </w:r>
      <w:r w:rsidR="0066461E" w:rsidRPr="007C0371">
        <w:rPr>
          <w:rFonts w:ascii="Times New Roman" w:hAnsi="Times New Roman" w:cs="Times New Roman"/>
          <w:sz w:val="24"/>
          <w:szCs w:val="24"/>
        </w:rPr>
        <w:t>)</w:t>
      </w:r>
      <w:r w:rsidRPr="007C0371">
        <w:rPr>
          <w:rFonts w:ascii="Times New Roman" w:hAnsi="Times New Roman" w:cs="Times New Roman"/>
          <w:sz w:val="24"/>
          <w:szCs w:val="24"/>
        </w:rPr>
        <w:t xml:space="preserve"> yaitu mantul (mantap betul) yang sama-sama mengalami abreviasi dengan menghilangkan suku kata dibagian akhir kata pertama dan awal kata kedua. Keduanya juga sama-sama mengalami proses morfofonemik dengan cara penyingkatan fonem. Berikut jabarannya:</w:t>
      </w:r>
    </w:p>
    <w:p w:rsidR="004F7A35" w:rsidRPr="007C0371" w:rsidRDefault="00D4388B" w:rsidP="00B33F8D">
      <w:pPr>
        <w:tabs>
          <w:tab w:val="left" w:pos="567"/>
        </w:tabs>
        <w:spacing w:line="480" w:lineRule="auto"/>
        <w:ind w:left="567" w:hanging="567"/>
        <w:jc w:val="both"/>
        <w:rPr>
          <w:rFonts w:ascii="Times New Roman" w:hAnsi="Times New Roman" w:cs="Times New Roman"/>
          <w:strike/>
          <w:sz w:val="24"/>
          <w:szCs w:val="24"/>
        </w:rPr>
      </w:pPr>
      <w:r w:rsidRPr="007C0371">
        <w:rPr>
          <w:rFonts w:ascii="Times New Roman" w:hAnsi="Times New Roman" w:cs="Times New Roman"/>
          <w:sz w:val="24"/>
          <w:szCs w:val="24"/>
        </w:rPr>
        <w:t xml:space="preserve">(1.a) </w:t>
      </w:r>
      <w:r w:rsidR="00EC78AD" w:rsidRPr="007C0371">
        <w:rPr>
          <w:rFonts w:ascii="Times New Roman" w:hAnsi="Times New Roman" w:cs="Times New Roman"/>
          <w:i/>
          <w:sz w:val="24"/>
          <w:szCs w:val="24"/>
        </w:rPr>
        <w:t>kimochi</w:t>
      </w:r>
      <w:r w:rsidR="009F23C9" w:rsidRPr="007C0371">
        <w:rPr>
          <w:rFonts w:ascii="Times New Roman" w:hAnsi="Times New Roman" w:cs="Times New Roman"/>
          <w:sz w:val="24"/>
          <w:szCs w:val="24"/>
        </w:rPr>
        <w:tab/>
      </w:r>
      <w:r w:rsidR="004F7A35" w:rsidRPr="007C0371">
        <w:rPr>
          <w:rFonts w:ascii="Times New Roman" w:hAnsi="Times New Roman" w:cs="Times New Roman"/>
          <w:sz w:val="24"/>
          <w:szCs w:val="24"/>
        </w:rPr>
        <w:t xml:space="preserve">: /k/ /i/ /m/ /o/ </w:t>
      </w:r>
      <w:r w:rsidR="004F7A35" w:rsidRPr="007C0371">
        <w:rPr>
          <w:rFonts w:ascii="Times New Roman" w:hAnsi="Times New Roman" w:cs="Times New Roman"/>
          <w:strike/>
          <w:sz w:val="24"/>
          <w:szCs w:val="24"/>
        </w:rPr>
        <w:t>/c/ /h/ /i/</w:t>
      </w:r>
      <w:r w:rsidR="00EC78AD" w:rsidRPr="007C0371">
        <w:rPr>
          <w:rFonts w:ascii="Times New Roman" w:hAnsi="Times New Roman" w:cs="Times New Roman"/>
          <w:sz w:val="24"/>
          <w:szCs w:val="24"/>
        </w:rPr>
        <w:t xml:space="preserve">+ </w:t>
      </w:r>
      <w:r w:rsidR="00EC78AD" w:rsidRPr="007C0371">
        <w:rPr>
          <w:rFonts w:ascii="Times New Roman" w:hAnsi="Times New Roman" w:cs="Times New Roman"/>
          <w:i/>
          <w:sz w:val="24"/>
          <w:szCs w:val="24"/>
        </w:rPr>
        <w:t>warui</w:t>
      </w:r>
      <w:r w:rsidR="009F23C9" w:rsidRPr="007C0371">
        <w:rPr>
          <w:rFonts w:ascii="Times New Roman" w:hAnsi="Times New Roman" w:cs="Times New Roman"/>
          <w:sz w:val="24"/>
          <w:szCs w:val="24"/>
        </w:rPr>
        <w:tab/>
      </w:r>
      <w:r w:rsidR="004F7A35" w:rsidRPr="007C0371">
        <w:rPr>
          <w:rFonts w:ascii="Times New Roman" w:hAnsi="Times New Roman" w:cs="Times New Roman"/>
          <w:sz w:val="24"/>
          <w:szCs w:val="24"/>
        </w:rPr>
        <w:t xml:space="preserve">: </w:t>
      </w:r>
      <w:r w:rsidR="004F7A35" w:rsidRPr="007C0371">
        <w:rPr>
          <w:rFonts w:ascii="Times New Roman" w:hAnsi="Times New Roman" w:cs="Times New Roman"/>
          <w:strike/>
          <w:sz w:val="24"/>
          <w:szCs w:val="24"/>
        </w:rPr>
        <w:t>/w/ /a/ /r/ /u/</w:t>
      </w:r>
      <w:r w:rsidR="004F7A35" w:rsidRPr="007C0371">
        <w:rPr>
          <w:rFonts w:ascii="Times New Roman" w:hAnsi="Times New Roman" w:cs="Times New Roman"/>
          <w:sz w:val="24"/>
          <w:szCs w:val="24"/>
        </w:rPr>
        <w:t xml:space="preserve"> /i/</w:t>
      </w:r>
      <w:r w:rsidR="00EC78AD" w:rsidRPr="007C0371">
        <w:rPr>
          <w:rFonts w:ascii="Times New Roman" w:hAnsi="Times New Roman" w:cs="Times New Roman"/>
          <w:sz w:val="24"/>
          <w:szCs w:val="24"/>
        </w:rPr>
        <w:sym w:font="Wingdings" w:char="F0E0"/>
      </w:r>
      <w:r w:rsidR="00EC78AD" w:rsidRPr="007C0371">
        <w:rPr>
          <w:rFonts w:ascii="Times New Roman" w:hAnsi="Times New Roman" w:cs="Times New Roman"/>
          <w:sz w:val="24"/>
          <w:szCs w:val="24"/>
        </w:rPr>
        <w:t>kimoi</w:t>
      </w:r>
      <w:r w:rsidR="00485A08" w:rsidRPr="007C0371">
        <w:rPr>
          <w:rFonts w:ascii="Times New Roman" w:hAnsi="Times New Roman" w:cs="Times New Roman"/>
          <w:sz w:val="24"/>
          <w:szCs w:val="24"/>
        </w:rPr>
        <w:t xml:space="preserve"> /k/ /i/ /m/ /o/ /i/</w:t>
      </w:r>
    </w:p>
    <w:p w:rsidR="004F7A35" w:rsidRPr="007C0371" w:rsidRDefault="00D4388B" w:rsidP="00B33F8D">
      <w:pPr>
        <w:spacing w:line="480" w:lineRule="auto"/>
        <w:ind w:left="567" w:hanging="567"/>
        <w:jc w:val="both"/>
        <w:rPr>
          <w:rFonts w:ascii="Times New Roman" w:hAnsi="Times New Roman" w:cs="Times New Roman"/>
          <w:strike/>
          <w:sz w:val="24"/>
          <w:szCs w:val="24"/>
        </w:rPr>
      </w:pPr>
      <w:r w:rsidRPr="007C0371">
        <w:rPr>
          <w:rFonts w:ascii="Times New Roman" w:hAnsi="Times New Roman" w:cs="Times New Roman"/>
          <w:sz w:val="24"/>
          <w:szCs w:val="24"/>
        </w:rPr>
        <w:t xml:space="preserve">(2.a) </w:t>
      </w:r>
      <w:r w:rsidR="009F23C9" w:rsidRPr="007C0371">
        <w:rPr>
          <w:rFonts w:ascii="Times New Roman" w:hAnsi="Times New Roman" w:cs="Times New Roman"/>
          <w:sz w:val="24"/>
          <w:szCs w:val="24"/>
        </w:rPr>
        <w:t>mantab</w:t>
      </w:r>
      <w:r w:rsidR="009F23C9" w:rsidRPr="007C0371">
        <w:rPr>
          <w:rFonts w:ascii="Times New Roman" w:hAnsi="Times New Roman" w:cs="Times New Roman"/>
          <w:sz w:val="24"/>
          <w:szCs w:val="24"/>
        </w:rPr>
        <w:tab/>
      </w:r>
      <w:r w:rsidR="004F7A35" w:rsidRPr="007C0371">
        <w:rPr>
          <w:rFonts w:ascii="Times New Roman" w:hAnsi="Times New Roman" w:cs="Times New Roman"/>
          <w:sz w:val="24"/>
          <w:szCs w:val="24"/>
        </w:rPr>
        <w:t xml:space="preserve">: /m/ /a/ /n/ </w:t>
      </w:r>
      <w:r w:rsidRPr="007C0371">
        <w:rPr>
          <w:rFonts w:ascii="Times New Roman" w:hAnsi="Times New Roman" w:cs="Times New Roman"/>
          <w:strike/>
          <w:sz w:val="24"/>
          <w:szCs w:val="24"/>
        </w:rPr>
        <w:t>/t/ /a/ /p/</w:t>
      </w:r>
      <w:r w:rsidRPr="007C0371">
        <w:rPr>
          <w:rFonts w:ascii="Times New Roman" w:hAnsi="Times New Roman" w:cs="Times New Roman"/>
          <w:sz w:val="24"/>
          <w:szCs w:val="24"/>
        </w:rPr>
        <w:t xml:space="preserve">+  </w:t>
      </w:r>
      <w:r w:rsidR="009F23C9" w:rsidRPr="007C0371">
        <w:rPr>
          <w:rFonts w:ascii="Times New Roman" w:hAnsi="Times New Roman" w:cs="Times New Roman"/>
          <w:sz w:val="24"/>
          <w:szCs w:val="24"/>
        </w:rPr>
        <w:t xml:space="preserve">  betul</w:t>
      </w:r>
      <w:r w:rsidR="009F23C9" w:rsidRPr="007C0371">
        <w:rPr>
          <w:rFonts w:ascii="Times New Roman" w:hAnsi="Times New Roman" w:cs="Times New Roman"/>
          <w:sz w:val="24"/>
          <w:szCs w:val="24"/>
        </w:rPr>
        <w:tab/>
      </w:r>
      <w:r w:rsidR="004F7A35" w:rsidRPr="007C0371">
        <w:rPr>
          <w:rFonts w:ascii="Times New Roman" w:hAnsi="Times New Roman" w:cs="Times New Roman"/>
          <w:sz w:val="24"/>
          <w:szCs w:val="24"/>
        </w:rPr>
        <w:t xml:space="preserve">: </w:t>
      </w:r>
      <w:r w:rsidR="004F7A35" w:rsidRPr="007C0371">
        <w:rPr>
          <w:rFonts w:ascii="Times New Roman" w:hAnsi="Times New Roman" w:cs="Times New Roman"/>
          <w:strike/>
          <w:sz w:val="24"/>
          <w:szCs w:val="24"/>
        </w:rPr>
        <w:t>/b/ /e/</w:t>
      </w:r>
      <w:r w:rsidR="004F7A35" w:rsidRPr="007C0371">
        <w:rPr>
          <w:rFonts w:ascii="Times New Roman" w:hAnsi="Times New Roman" w:cs="Times New Roman"/>
          <w:sz w:val="24"/>
          <w:szCs w:val="24"/>
        </w:rPr>
        <w:t xml:space="preserve"> /t/ /u/ /l/</w:t>
      </w:r>
      <w:r w:rsidRPr="007C0371">
        <w:rPr>
          <w:rFonts w:ascii="Times New Roman" w:hAnsi="Times New Roman" w:cs="Times New Roman"/>
          <w:sz w:val="24"/>
          <w:szCs w:val="24"/>
        </w:rPr>
        <w:sym w:font="Wingdings" w:char="F0E0"/>
      </w:r>
      <w:r w:rsidRPr="007C0371">
        <w:rPr>
          <w:rFonts w:ascii="Times New Roman" w:hAnsi="Times New Roman" w:cs="Times New Roman"/>
          <w:sz w:val="24"/>
          <w:szCs w:val="24"/>
        </w:rPr>
        <w:t>mantul</w:t>
      </w:r>
      <w:r w:rsidR="00485A08" w:rsidRPr="007C0371">
        <w:rPr>
          <w:rFonts w:ascii="Times New Roman" w:hAnsi="Times New Roman" w:cs="Times New Roman"/>
          <w:sz w:val="24"/>
          <w:szCs w:val="24"/>
        </w:rPr>
        <w:t xml:space="preserve"> /m/ /a/ /n/ /t/ /u/ /l/</w:t>
      </w:r>
    </w:p>
    <w:p w:rsidR="004F7A35" w:rsidRPr="007C0371" w:rsidRDefault="004F7A35" w:rsidP="004F7A35">
      <w:pPr>
        <w:spacing w:line="480" w:lineRule="auto"/>
        <w:ind w:firstLine="720"/>
        <w:jc w:val="both"/>
        <w:rPr>
          <w:rFonts w:ascii="Times New Roman" w:hAnsi="Times New Roman" w:cs="Times New Roman"/>
          <w:sz w:val="24"/>
          <w:szCs w:val="24"/>
        </w:rPr>
      </w:pPr>
      <w:r w:rsidRPr="007C0371">
        <w:rPr>
          <w:rFonts w:ascii="Times New Roman" w:hAnsi="Times New Roman" w:cs="Times New Roman"/>
          <w:sz w:val="24"/>
          <w:szCs w:val="24"/>
        </w:rPr>
        <w:t xml:space="preserve">Persamaan kedua terdapat pada </w:t>
      </w:r>
      <w:r w:rsidR="00397A98" w:rsidRPr="007C0371">
        <w:rPr>
          <w:rFonts w:ascii="Times New Roman" w:hAnsi="Times New Roman" w:cs="Times New Roman"/>
          <w:sz w:val="24"/>
          <w:szCs w:val="24"/>
        </w:rPr>
        <w:t>(</w:t>
      </w:r>
      <w:r w:rsidRPr="007C0371">
        <w:rPr>
          <w:rFonts w:ascii="Times New Roman" w:hAnsi="Times New Roman" w:cs="Times New Roman"/>
          <w:sz w:val="24"/>
          <w:szCs w:val="24"/>
        </w:rPr>
        <w:t>1.b</w:t>
      </w:r>
      <w:r w:rsidR="00397A98" w:rsidRPr="007C0371">
        <w:rPr>
          <w:rFonts w:ascii="Times New Roman" w:hAnsi="Times New Roman" w:cs="Times New Roman"/>
          <w:sz w:val="24"/>
          <w:szCs w:val="24"/>
        </w:rPr>
        <w:t>)</w:t>
      </w:r>
      <w:r w:rsidRPr="007C0371">
        <w:rPr>
          <w:rFonts w:ascii="Times New Roman" w:hAnsi="Times New Roman" w:cs="Times New Roman"/>
          <w:sz w:val="24"/>
          <w:szCs w:val="24"/>
        </w:rPr>
        <w:t xml:space="preserve"> yaitu kata </w:t>
      </w:r>
      <w:r w:rsidRPr="007C0371">
        <w:rPr>
          <w:rFonts w:ascii="Times New Roman" w:hAnsi="Times New Roman" w:cs="Times New Roman"/>
          <w:sz w:val="24"/>
          <w:szCs w:val="24"/>
        </w:rPr>
        <w:t>ヤベ</w:t>
      </w:r>
      <w:r w:rsidRPr="007C0371">
        <w:rPr>
          <w:rFonts w:ascii="Times New Roman" w:hAnsi="Times New Roman" w:cs="Times New Roman"/>
          <w:sz w:val="24"/>
          <w:szCs w:val="24"/>
        </w:rPr>
        <w:t xml:space="preserve"> (</w:t>
      </w:r>
      <w:r w:rsidRPr="007C0371">
        <w:rPr>
          <w:rFonts w:ascii="Times New Roman" w:hAnsi="Times New Roman" w:cs="Times New Roman"/>
          <w:sz w:val="24"/>
          <w:szCs w:val="24"/>
        </w:rPr>
        <w:t>やばい</w:t>
      </w:r>
      <w:r w:rsidRPr="007C0371">
        <w:rPr>
          <w:rFonts w:ascii="Times New Roman" w:hAnsi="Times New Roman" w:cs="Times New Roman"/>
          <w:sz w:val="24"/>
          <w:szCs w:val="24"/>
        </w:rPr>
        <w:t>/</w:t>
      </w:r>
      <w:r w:rsidRPr="007C0371">
        <w:rPr>
          <w:rFonts w:ascii="Times New Roman" w:hAnsi="Times New Roman" w:cs="Times New Roman"/>
          <w:i/>
          <w:iCs/>
          <w:sz w:val="24"/>
          <w:szCs w:val="24"/>
        </w:rPr>
        <w:t>yabai</w:t>
      </w:r>
      <w:r w:rsidRPr="007C0371">
        <w:rPr>
          <w:rFonts w:ascii="Times New Roman" w:hAnsi="Times New Roman" w:cs="Times New Roman"/>
          <w:sz w:val="24"/>
          <w:szCs w:val="24"/>
        </w:rPr>
        <w:t xml:space="preserve">) dan </w:t>
      </w:r>
      <w:r w:rsidR="00397A98" w:rsidRPr="007C0371">
        <w:rPr>
          <w:rFonts w:ascii="Times New Roman" w:hAnsi="Times New Roman" w:cs="Times New Roman"/>
          <w:sz w:val="24"/>
          <w:szCs w:val="24"/>
        </w:rPr>
        <w:t>(</w:t>
      </w:r>
      <w:r w:rsidRPr="007C0371">
        <w:rPr>
          <w:rFonts w:ascii="Times New Roman" w:hAnsi="Times New Roman" w:cs="Times New Roman"/>
          <w:sz w:val="24"/>
          <w:szCs w:val="24"/>
        </w:rPr>
        <w:t>2.b</w:t>
      </w:r>
      <w:r w:rsidR="00397A98" w:rsidRPr="007C0371">
        <w:rPr>
          <w:rFonts w:ascii="Times New Roman" w:hAnsi="Times New Roman" w:cs="Times New Roman"/>
          <w:sz w:val="24"/>
          <w:szCs w:val="24"/>
        </w:rPr>
        <w:t>)</w:t>
      </w:r>
      <w:r w:rsidRPr="007C0371">
        <w:rPr>
          <w:rFonts w:ascii="Times New Roman" w:hAnsi="Times New Roman" w:cs="Times New Roman"/>
          <w:sz w:val="24"/>
          <w:szCs w:val="24"/>
        </w:rPr>
        <w:t xml:space="preserve"> yaitu kata cape (capai) yang sama-sama mengalami pemendekan pada akhir </w:t>
      </w:r>
      <w:r w:rsidRPr="007C0371">
        <w:rPr>
          <w:rFonts w:ascii="Times New Roman" w:hAnsi="Times New Roman" w:cs="Times New Roman"/>
          <w:sz w:val="24"/>
          <w:szCs w:val="24"/>
        </w:rPr>
        <w:lastRenderedPageBreak/>
        <w:t>kata. Selain itu, keduanya sama-sama mengalami proses morfofonemik berupa peluluhan fonem, dari fonem vokal /ai/ menjadi fonem vokal /e/. Berikut jabarannya:</w:t>
      </w:r>
    </w:p>
    <w:p w:rsidR="00485A08" w:rsidRPr="007C0371" w:rsidRDefault="00397A98" w:rsidP="004F7A35">
      <w:pPr>
        <w:spacing w:line="480" w:lineRule="auto"/>
        <w:jc w:val="both"/>
        <w:rPr>
          <w:rFonts w:ascii="Times New Roman" w:hAnsi="Times New Roman" w:cs="Times New Roman"/>
          <w:sz w:val="24"/>
          <w:szCs w:val="24"/>
        </w:rPr>
      </w:pPr>
      <w:r w:rsidRPr="007C0371">
        <w:rPr>
          <w:rFonts w:ascii="Times New Roman" w:hAnsi="Times New Roman" w:cs="Times New Roman"/>
          <w:sz w:val="24"/>
          <w:szCs w:val="24"/>
        </w:rPr>
        <w:t xml:space="preserve">(1.b) </w:t>
      </w:r>
      <w:r w:rsidR="004F7A35" w:rsidRPr="007C0371">
        <w:rPr>
          <w:rFonts w:ascii="Times New Roman" w:hAnsi="Times New Roman" w:cs="Times New Roman"/>
          <w:i/>
          <w:sz w:val="24"/>
          <w:szCs w:val="24"/>
        </w:rPr>
        <w:t>yabai</w:t>
      </w:r>
      <w:r w:rsidR="004F7A35" w:rsidRPr="007C0371">
        <w:rPr>
          <w:rFonts w:ascii="Times New Roman" w:hAnsi="Times New Roman" w:cs="Times New Roman"/>
          <w:sz w:val="24"/>
          <w:szCs w:val="24"/>
        </w:rPr>
        <w:tab/>
      </w:r>
      <w:r w:rsidR="004F7A35" w:rsidRPr="007C0371">
        <w:rPr>
          <w:rFonts w:ascii="Times New Roman" w:hAnsi="Times New Roman" w:cs="Times New Roman"/>
          <w:sz w:val="24"/>
          <w:szCs w:val="24"/>
        </w:rPr>
        <w:tab/>
        <w:t xml:space="preserve">: /y/ /a/ /b/ </w:t>
      </w:r>
      <w:r w:rsidR="004F7A35" w:rsidRPr="007C0371">
        <w:rPr>
          <w:rFonts w:ascii="Times New Roman" w:hAnsi="Times New Roman" w:cs="Times New Roman"/>
          <w:strike/>
          <w:sz w:val="24"/>
          <w:szCs w:val="24"/>
        </w:rPr>
        <w:t xml:space="preserve">/a/ /i/ </w:t>
      </w:r>
      <w:r w:rsidR="004F7A35" w:rsidRPr="007C0371">
        <w:rPr>
          <w:rFonts w:ascii="Times New Roman" w:hAnsi="Times New Roman" w:cs="Times New Roman"/>
          <w:sz w:val="24"/>
          <w:szCs w:val="24"/>
        </w:rPr>
        <w:tab/>
      </w:r>
      <w:r w:rsidR="004F7A35" w:rsidRPr="007C0371">
        <w:rPr>
          <w:rFonts w:ascii="Times New Roman" w:hAnsi="Times New Roman" w:cs="Times New Roman"/>
          <w:sz w:val="24"/>
          <w:szCs w:val="24"/>
        </w:rPr>
        <w:sym w:font="Wingdings" w:char="F0E0"/>
      </w:r>
      <w:r w:rsidR="00485A08" w:rsidRPr="007C0371">
        <w:rPr>
          <w:rFonts w:ascii="Times New Roman" w:hAnsi="Times New Roman" w:cs="Times New Roman"/>
          <w:i/>
          <w:sz w:val="24"/>
          <w:szCs w:val="24"/>
        </w:rPr>
        <w:t>yabe</w:t>
      </w:r>
      <w:r w:rsidR="00485A08" w:rsidRPr="007C0371">
        <w:rPr>
          <w:rFonts w:ascii="Times New Roman" w:hAnsi="Times New Roman" w:cs="Times New Roman"/>
          <w:sz w:val="24"/>
          <w:szCs w:val="24"/>
        </w:rPr>
        <w:t xml:space="preserve"> /y/ /a/ /b/ /e/</w:t>
      </w:r>
    </w:p>
    <w:p w:rsidR="004F7A35" w:rsidRPr="007C0371" w:rsidRDefault="00B33F8D" w:rsidP="00B33F8D">
      <w:pPr>
        <w:tabs>
          <w:tab w:val="left" w:pos="567"/>
        </w:tabs>
        <w:spacing w:line="480" w:lineRule="auto"/>
        <w:jc w:val="both"/>
        <w:rPr>
          <w:rFonts w:ascii="Times New Roman" w:hAnsi="Times New Roman" w:cs="Times New Roman"/>
          <w:sz w:val="24"/>
          <w:szCs w:val="24"/>
        </w:rPr>
      </w:pPr>
      <w:r w:rsidRPr="007C0371">
        <w:rPr>
          <w:rFonts w:ascii="Times New Roman" w:hAnsi="Times New Roman" w:cs="Times New Roman"/>
          <w:sz w:val="24"/>
          <w:szCs w:val="24"/>
        </w:rPr>
        <w:tab/>
      </w:r>
      <w:r w:rsidR="004F7A35" w:rsidRPr="007C0371">
        <w:rPr>
          <w:rFonts w:ascii="Times New Roman" w:hAnsi="Times New Roman" w:cs="Times New Roman"/>
          <w:sz w:val="24"/>
          <w:szCs w:val="24"/>
        </w:rPr>
        <w:t>/ai/ luluh menjadi vokal /e/</w:t>
      </w:r>
    </w:p>
    <w:p w:rsidR="00490C46" w:rsidRPr="007C0371" w:rsidRDefault="00397A98" w:rsidP="004F7A35">
      <w:pPr>
        <w:spacing w:line="480" w:lineRule="auto"/>
        <w:jc w:val="both"/>
        <w:rPr>
          <w:rFonts w:ascii="Times New Roman" w:hAnsi="Times New Roman" w:cs="Times New Roman"/>
          <w:sz w:val="24"/>
          <w:szCs w:val="24"/>
        </w:rPr>
      </w:pPr>
      <w:r w:rsidRPr="007C0371">
        <w:rPr>
          <w:rFonts w:ascii="Times New Roman" w:hAnsi="Times New Roman" w:cs="Times New Roman"/>
          <w:sz w:val="24"/>
          <w:szCs w:val="24"/>
        </w:rPr>
        <w:t xml:space="preserve">(2.b) </w:t>
      </w:r>
      <w:r w:rsidR="004F7A35" w:rsidRPr="007C0371">
        <w:rPr>
          <w:rFonts w:ascii="Times New Roman" w:hAnsi="Times New Roman" w:cs="Times New Roman"/>
          <w:sz w:val="24"/>
          <w:szCs w:val="24"/>
        </w:rPr>
        <w:t>capai</w:t>
      </w:r>
      <w:r w:rsidR="004F7A35" w:rsidRPr="007C0371">
        <w:rPr>
          <w:rFonts w:ascii="Times New Roman" w:hAnsi="Times New Roman" w:cs="Times New Roman"/>
          <w:sz w:val="24"/>
          <w:szCs w:val="24"/>
        </w:rPr>
        <w:tab/>
      </w:r>
      <w:r w:rsidR="004F7A35" w:rsidRPr="007C0371">
        <w:rPr>
          <w:rFonts w:ascii="Times New Roman" w:hAnsi="Times New Roman" w:cs="Times New Roman"/>
          <w:sz w:val="24"/>
          <w:szCs w:val="24"/>
        </w:rPr>
        <w:tab/>
        <w:t xml:space="preserve">: /c/ /a/ /p/ </w:t>
      </w:r>
      <w:r w:rsidR="004F7A35" w:rsidRPr="007C0371">
        <w:rPr>
          <w:rFonts w:ascii="Times New Roman" w:hAnsi="Times New Roman" w:cs="Times New Roman"/>
          <w:strike/>
          <w:sz w:val="24"/>
          <w:szCs w:val="24"/>
        </w:rPr>
        <w:t>/a/ /i/</w:t>
      </w:r>
      <w:r w:rsidR="004F7A35" w:rsidRPr="007C0371">
        <w:rPr>
          <w:rFonts w:ascii="Times New Roman" w:hAnsi="Times New Roman" w:cs="Times New Roman"/>
          <w:sz w:val="24"/>
          <w:szCs w:val="24"/>
        </w:rPr>
        <w:tab/>
      </w:r>
      <w:r w:rsidR="004F7A35" w:rsidRPr="007C0371">
        <w:rPr>
          <w:rFonts w:ascii="Times New Roman" w:hAnsi="Times New Roman" w:cs="Times New Roman"/>
          <w:sz w:val="24"/>
          <w:szCs w:val="24"/>
        </w:rPr>
        <w:sym w:font="Wingdings" w:char="F0E0"/>
      </w:r>
      <w:r w:rsidR="00490C46" w:rsidRPr="007C0371">
        <w:rPr>
          <w:rFonts w:ascii="Times New Roman" w:hAnsi="Times New Roman" w:cs="Times New Roman"/>
          <w:sz w:val="24"/>
          <w:szCs w:val="24"/>
        </w:rPr>
        <w:t xml:space="preserve"> cape /c/ /a/ /p/ /e/</w:t>
      </w:r>
    </w:p>
    <w:p w:rsidR="004F7A35" w:rsidRPr="007C0371" w:rsidRDefault="00B33F8D" w:rsidP="00B33F8D">
      <w:pPr>
        <w:tabs>
          <w:tab w:val="left" w:pos="567"/>
        </w:tabs>
        <w:spacing w:line="480" w:lineRule="auto"/>
        <w:jc w:val="both"/>
        <w:rPr>
          <w:rFonts w:ascii="Times New Roman" w:hAnsi="Times New Roman" w:cs="Times New Roman"/>
          <w:sz w:val="24"/>
          <w:szCs w:val="24"/>
        </w:rPr>
      </w:pPr>
      <w:r w:rsidRPr="007C0371">
        <w:rPr>
          <w:rFonts w:ascii="Times New Roman" w:hAnsi="Times New Roman" w:cs="Times New Roman"/>
          <w:sz w:val="24"/>
          <w:szCs w:val="24"/>
        </w:rPr>
        <w:tab/>
      </w:r>
      <w:r w:rsidR="004F7A35" w:rsidRPr="007C0371">
        <w:rPr>
          <w:rFonts w:ascii="Times New Roman" w:hAnsi="Times New Roman" w:cs="Times New Roman"/>
          <w:sz w:val="24"/>
          <w:szCs w:val="24"/>
        </w:rPr>
        <w:t>/ai/ luluh menjadi vokal /e/</w:t>
      </w:r>
    </w:p>
    <w:p w:rsidR="004F7A35" w:rsidRPr="007C0371" w:rsidRDefault="004F7A35" w:rsidP="004F7A35">
      <w:pPr>
        <w:spacing w:line="480" w:lineRule="auto"/>
        <w:ind w:firstLine="720"/>
        <w:jc w:val="both"/>
        <w:rPr>
          <w:rFonts w:ascii="Times New Roman" w:hAnsi="Times New Roman" w:cs="Times New Roman"/>
          <w:sz w:val="24"/>
          <w:szCs w:val="24"/>
        </w:rPr>
      </w:pPr>
      <w:r w:rsidRPr="007C0371">
        <w:rPr>
          <w:rFonts w:ascii="Times New Roman" w:hAnsi="Times New Roman" w:cs="Times New Roman"/>
          <w:sz w:val="24"/>
          <w:szCs w:val="24"/>
        </w:rPr>
        <w:t xml:space="preserve">Persamaan ketiga, terdapat pada </w:t>
      </w:r>
      <w:r w:rsidR="008A115B" w:rsidRPr="007C0371">
        <w:rPr>
          <w:rFonts w:ascii="Times New Roman" w:hAnsi="Times New Roman" w:cs="Times New Roman"/>
          <w:sz w:val="24"/>
          <w:szCs w:val="24"/>
        </w:rPr>
        <w:t>(</w:t>
      </w:r>
      <w:r w:rsidRPr="007C0371">
        <w:rPr>
          <w:rFonts w:ascii="Times New Roman" w:hAnsi="Times New Roman" w:cs="Times New Roman"/>
          <w:sz w:val="24"/>
          <w:szCs w:val="24"/>
        </w:rPr>
        <w:t>1.c</w:t>
      </w:r>
      <w:r w:rsidR="008A115B" w:rsidRPr="007C0371">
        <w:rPr>
          <w:rFonts w:ascii="Times New Roman" w:hAnsi="Times New Roman" w:cs="Times New Roman"/>
          <w:sz w:val="24"/>
          <w:szCs w:val="24"/>
        </w:rPr>
        <w:t>)</w:t>
      </w:r>
      <w:r w:rsidRPr="007C0371">
        <w:rPr>
          <w:rFonts w:ascii="Times New Roman" w:hAnsi="Times New Roman" w:cs="Times New Roman"/>
          <w:sz w:val="24"/>
          <w:szCs w:val="24"/>
        </w:rPr>
        <w:t xml:space="preserve"> yaitu kata KY dan </w:t>
      </w:r>
      <w:r w:rsidR="008A115B" w:rsidRPr="007C0371">
        <w:rPr>
          <w:rFonts w:ascii="Times New Roman" w:hAnsi="Times New Roman" w:cs="Times New Roman"/>
          <w:sz w:val="24"/>
          <w:szCs w:val="24"/>
        </w:rPr>
        <w:t>(</w:t>
      </w:r>
      <w:r w:rsidRPr="007C0371">
        <w:rPr>
          <w:rFonts w:ascii="Times New Roman" w:hAnsi="Times New Roman" w:cs="Times New Roman"/>
          <w:sz w:val="24"/>
          <w:szCs w:val="24"/>
        </w:rPr>
        <w:t>2.c</w:t>
      </w:r>
      <w:r w:rsidR="008A115B" w:rsidRPr="007C0371">
        <w:rPr>
          <w:rFonts w:ascii="Times New Roman" w:hAnsi="Times New Roman" w:cs="Times New Roman"/>
          <w:sz w:val="24"/>
          <w:szCs w:val="24"/>
        </w:rPr>
        <w:t>)</w:t>
      </w:r>
      <w:r w:rsidRPr="007C0371">
        <w:rPr>
          <w:rFonts w:ascii="Times New Roman" w:hAnsi="Times New Roman" w:cs="Times New Roman"/>
          <w:sz w:val="24"/>
          <w:szCs w:val="24"/>
        </w:rPr>
        <w:t xml:space="preserve"> yaitu kata BM yang sama-sama mengalami abreviasi dengan mengekalkan huruf pertama pada setiap komponen, selain itu juga sama-sama mengalami proses penyingkatan seluruh fonem selain huruf pertama pada setiap kata. Berikut jabarannya:</w:t>
      </w:r>
    </w:p>
    <w:p w:rsidR="00B33F8D" w:rsidRPr="007C0371" w:rsidRDefault="008A115B" w:rsidP="00B33F8D">
      <w:pPr>
        <w:tabs>
          <w:tab w:val="left" w:pos="567"/>
        </w:tabs>
        <w:spacing w:line="480" w:lineRule="auto"/>
        <w:ind w:left="720" w:hanging="720"/>
        <w:jc w:val="both"/>
        <w:rPr>
          <w:rFonts w:ascii="Times New Roman" w:hAnsi="Times New Roman" w:cs="Times New Roman"/>
          <w:sz w:val="24"/>
          <w:szCs w:val="24"/>
        </w:rPr>
      </w:pPr>
      <w:r w:rsidRPr="007C0371">
        <w:rPr>
          <w:rFonts w:ascii="Times New Roman" w:hAnsi="Times New Roman" w:cs="Times New Roman"/>
          <w:sz w:val="24"/>
          <w:szCs w:val="24"/>
        </w:rPr>
        <w:t xml:space="preserve">(1.c) </w:t>
      </w:r>
      <w:r w:rsidR="00814D56">
        <w:rPr>
          <w:rFonts w:ascii="Times New Roman" w:hAnsi="Times New Roman" w:cs="Times New Roman"/>
          <w:i/>
          <w:sz w:val="24"/>
          <w:szCs w:val="24"/>
        </w:rPr>
        <w:t>K</w:t>
      </w:r>
      <w:r w:rsidRPr="007C0371">
        <w:rPr>
          <w:rFonts w:ascii="Times New Roman" w:hAnsi="Times New Roman" w:cs="Times New Roman"/>
          <w:i/>
          <w:sz w:val="24"/>
          <w:szCs w:val="24"/>
        </w:rPr>
        <w:t>uki</w:t>
      </w:r>
      <w:r w:rsidRPr="007C0371">
        <w:rPr>
          <w:rFonts w:ascii="Times New Roman" w:hAnsi="Times New Roman" w:cs="Times New Roman"/>
          <w:sz w:val="24"/>
          <w:szCs w:val="24"/>
        </w:rPr>
        <w:tab/>
      </w:r>
      <w:r w:rsidR="004F7A35" w:rsidRPr="007C0371">
        <w:rPr>
          <w:rFonts w:ascii="Times New Roman" w:hAnsi="Times New Roman" w:cs="Times New Roman"/>
          <w:sz w:val="24"/>
          <w:szCs w:val="24"/>
        </w:rPr>
        <w:t xml:space="preserve">: /k/ </w:t>
      </w:r>
      <w:r w:rsidR="004F7A35" w:rsidRPr="007C0371">
        <w:rPr>
          <w:rFonts w:ascii="Times New Roman" w:hAnsi="Times New Roman" w:cs="Times New Roman"/>
          <w:strike/>
          <w:sz w:val="24"/>
          <w:szCs w:val="24"/>
        </w:rPr>
        <w:t>/u/ /u/ /k/ /i/</w:t>
      </w:r>
      <w:r w:rsidR="00AF0566" w:rsidRPr="007C0371">
        <w:rPr>
          <w:rFonts w:ascii="Times New Roman" w:hAnsi="Times New Roman" w:cs="Times New Roman"/>
          <w:sz w:val="24"/>
          <w:szCs w:val="24"/>
        </w:rPr>
        <w:t xml:space="preserve"> +  </w:t>
      </w:r>
      <w:r w:rsidRPr="007C0371">
        <w:rPr>
          <w:rFonts w:ascii="Times New Roman" w:hAnsi="Times New Roman" w:cs="Times New Roman"/>
          <w:i/>
          <w:sz w:val="24"/>
          <w:szCs w:val="24"/>
        </w:rPr>
        <w:t>Yomenai</w:t>
      </w:r>
      <w:r w:rsidR="00166219" w:rsidRPr="007C0371">
        <w:rPr>
          <w:rFonts w:ascii="Times New Roman" w:hAnsi="Times New Roman" w:cs="Times New Roman"/>
          <w:sz w:val="24"/>
          <w:szCs w:val="24"/>
        </w:rPr>
        <w:tab/>
      </w:r>
      <w:r w:rsidR="004F7A35" w:rsidRPr="007C0371">
        <w:rPr>
          <w:rFonts w:ascii="Times New Roman" w:hAnsi="Times New Roman" w:cs="Times New Roman"/>
          <w:sz w:val="24"/>
          <w:szCs w:val="24"/>
        </w:rPr>
        <w:t xml:space="preserve">: /y/ </w:t>
      </w:r>
      <w:r w:rsidR="004F7A35" w:rsidRPr="007C0371">
        <w:rPr>
          <w:rFonts w:ascii="Times New Roman" w:hAnsi="Times New Roman" w:cs="Times New Roman"/>
          <w:strike/>
          <w:sz w:val="24"/>
          <w:szCs w:val="24"/>
        </w:rPr>
        <w:t>/o/ /m/ /e/ /n/ /a/ /i/</w:t>
      </w:r>
      <w:r w:rsidRPr="007C0371">
        <w:rPr>
          <w:rFonts w:ascii="Times New Roman" w:hAnsi="Times New Roman" w:cs="Times New Roman"/>
          <w:sz w:val="24"/>
          <w:szCs w:val="24"/>
        </w:rPr>
        <w:sym w:font="Wingdings" w:char="F0E0"/>
      </w:r>
      <w:r w:rsidRPr="007C0371">
        <w:rPr>
          <w:rFonts w:ascii="Times New Roman" w:hAnsi="Times New Roman" w:cs="Times New Roman"/>
          <w:sz w:val="24"/>
          <w:szCs w:val="24"/>
        </w:rPr>
        <w:t xml:space="preserve"> KY</w:t>
      </w:r>
    </w:p>
    <w:p w:rsidR="004F7A35" w:rsidRPr="007C0371" w:rsidRDefault="00BE4F44" w:rsidP="00B33F8D">
      <w:pPr>
        <w:tabs>
          <w:tab w:val="left" w:pos="567"/>
        </w:tabs>
        <w:spacing w:line="480" w:lineRule="auto"/>
        <w:ind w:left="720" w:hanging="720"/>
        <w:jc w:val="both"/>
        <w:rPr>
          <w:rFonts w:ascii="Times New Roman" w:hAnsi="Times New Roman" w:cs="Times New Roman"/>
          <w:sz w:val="24"/>
          <w:szCs w:val="24"/>
        </w:rPr>
      </w:pPr>
      <w:r w:rsidRPr="007C0371">
        <w:rPr>
          <w:rFonts w:ascii="Times New Roman" w:hAnsi="Times New Roman" w:cs="Times New Roman"/>
          <w:sz w:val="24"/>
          <w:szCs w:val="24"/>
        </w:rPr>
        <w:tab/>
      </w:r>
      <w:r w:rsidR="00490C46" w:rsidRPr="007C0371">
        <w:rPr>
          <w:rFonts w:ascii="Times New Roman" w:hAnsi="Times New Roman" w:cs="Times New Roman"/>
          <w:sz w:val="24"/>
          <w:szCs w:val="24"/>
        </w:rPr>
        <w:t>/k/ /y/</w:t>
      </w:r>
    </w:p>
    <w:p w:rsidR="004F7A35" w:rsidRPr="007C0371" w:rsidRDefault="008A115B" w:rsidP="004F7A35">
      <w:pPr>
        <w:spacing w:line="480" w:lineRule="auto"/>
        <w:jc w:val="both"/>
        <w:rPr>
          <w:rFonts w:ascii="Times New Roman" w:hAnsi="Times New Roman" w:cs="Times New Roman"/>
          <w:sz w:val="24"/>
          <w:szCs w:val="24"/>
        </w:rPr>
      </w:pPr>
      <w:r w:rsidRPr="007C0371">
        <w:rPr>
          <w:rFonts w:ascii="Times New Roman" w:hAnsi="Times New Roman" w:cs="Times New Roman"/>
          <w:sz w:val="24"/>
          <w:szCs w:val="24"/>
        </w:rPr>
        <w:t xml:space="preserve">(2.c) </w:t>
      </w:r>
      <w:r w:rsidR="004F7A35" w:rsidRPr="007C0371">
        <w:rPr>
          <w:rFonts w:ascii="Times New Roman" w:hAnsi="Times New Roman" w:cs="Times New Roman"/>
          <w:sz w:val="24"/>
          <w:szCs w:val="24"/>
        </w:rPr>
        <w:t>Banyak</w:t>
      </w:r>
      <w:r w:rsidR="004F7A35" w:rsidRPr="007C0371">
        <w:rPr>
          <w:rFonts w:ascii="Times New Roman" w:hAnsi="Times New Roman" w:cs="Times New Roman"/>
          <w:sz w:val="24"/>
          <w:szCs w:val="24"/>
        </w:rPr>
        <w:tab/>
        <w:t xml:space="preserve">: /b/ </w:t>
      </w:r>
      <w:r w:rsidR="004F7A35" w:rsidRPr="007C0371">
        <w:rPr>
          <w:rFonts w:ascii="Times New Roman" w:hAnsi="Times New Roman" w:cs="Times New Roman"/>
          <w:strike/>
          <w:sz w:val="24"/>
          <w:szCs w:val="24"/>
        </w:rPr>
        <w:t>/a/ /n/ /y/ /a/ /k/</w:t>
      </w:r>
      <w:r w:rsidRPr="007C0371">
        <w:rPr>
          <w:rFonts w:ascii="Times New Roman" w:hAnsi="Times New Roman" w:cs="Times New Roman"/>
          <w:sz w:val="24"/>
          <w:szCs w:val="24"/>
        </w:rPr>
        <w:t xml:space="preserve">+ </w:t>
      </w:r>
      <w:r w:rsidR="004F7A35" w:rsidRPr="007C0371">
        <w:rPr>
          <w:rFonts w:ascii="Times New Roman" w:hAnsi="Times New Roman" w:cs="Times New Roman"/>
          <w:sz w:val="24"/>
          <w:szCs w:val="24"/>
        </w:rPr>
        <w:t>Mau</w:t>
      </w:r>
      <w:r w:rsidR="004F7A35" w:rsidRPr="007C0371">
        <w:rPr>
          <w:rFonts w:ascii="Times New Roman" w:hAnsi="Times New Roman" w:cs="Times New Roman"/>
          <w:sz w:val="24"/>
          <w:szCs w:val="24"/>
        </w:rPr>
        <w:tab/>
      </w:r>
      <w:r w:rsidR="004F7A35" w:rsidRPr="007C0371">
        <w:rPr>
          <w:rFonts w:ascii="Times New Roman" w:hAnsi="Times New Roman" w:cs="Times New Roman"/>
          <w:sz w:val="24"/>
          <w:szCs w:val="24"/>
        </w:rPr>
        <w:tab/>
        <w:t xml:space="preserve">: /m/ </w:t>
      </w:r>
      <w:r w:rsidR="004F7A35" w:rsidRPr="007C0371">
        <w:rPr>
          <w:rFonts w:ascii="Times New Roman" w:hAnsi="Times New Roman" w:cs="Times New Roman"/>
          <w:strike/>
          <w:sz w:val="24"/>
          <w:szCs w:val="24"/>
        </w:rPr>
        <w:t>/a/ /u/</w:t>
      </w:r>
      <w:r w:rsidRPr="007C0371">
        <w:rPr>
          <w:rFonts w:ascii="Times New Roman" w:hAnsi="Times New Roman" w:cs="Times New Roman"/>
          <w:sz w:val="24"/>
          <w:szCs w:val="24"/>
        </w:rPr>
        <w:sym w:font="Wingdings" w:char="F0E0"/>
      </w:r>
      <w:r w:rsidRPr="007C0371">
        <w:rPr>
          <w:rFonts w:ascii="Times New Roman" w:hAnsi="Times New Roman" w:cs="Times New Roman"/>
          <w:sz w:val="24"/>
          <w:szCs w:val="24"/>
        </w:rPr>
        <w:t xml:space="preserve"> BM</w:t>
      </w:r>
      <w:r w:rsidR="00490C46" w:rsidRPr="007C0371">
        <w:rPr>
          <w:rFonts w:ascii="Times New Roman" w:hAnsi="Times New Roman" w:cs="Times New Roman"/>
          <w:sz w:val="24"/>
          <w:szCs w:val="24"/>
        </w:rPr>
        <w:t xml:space="preserve"> /b/ /m/</w:t>
      </w:r>
    </w:p>
    <w:p w:rsidR="003904BC" w:rsidRPr="007C0371" w:rsidRDefault="004F7A35" w:rsidP="003348AE">
      <w:pPr>
        <w:spacing w:after="360" w:line="480" w:lineRule="auto"/>
        <w:ind w:firstLine="720"/>
        <w:jc w:val="both"/>
        <w:rPr>
          <w:rFonts w:ascii="Times New Roman" w:eastAsia="Times New Roman" w:hAnsi="Times New Roman" w:cs="Times New Roman"/>
          <w:color w:val="000000"/>
          <w:sz w:val="24"/>
          <w:szCs w:val="24"/>
        </w:rPr>
      </w:pPr>
      <w:r w:rsidRPr="007C0371">
        <w:rPr>
          <w:rFonts w:ascii="Times New Roman" w:hAnsi="Times New Roman" w:cs="Times New Roman"/>
          <w:sz w:val="24"/>
          <w:szCs w:val="24"/>
        </w:rPr>
        <w:t>Berdasarkan persamaan-persamaan yang telah dipaparkan, peneliti tertarik untuk meneliti</w:t>
      </w:r>
      <w:r w:rsidR="00166219" w:rsidRPr="007C0371">
        <w:rPr>
          <w:rFonts w:ascii="Times New Roman" w:hAnsi="Times New Roman" w:cs="Times New Roman"/>
          <w:sz w:val="24"/>
          <w:szCs w:val="24"/>
        </w:rPr>
        <w:t xml:space="preserve"> lebih lanjut</w:t>
      </w:r>
      <w:r w:rsidRPr="007C0371">
        <w:rPr>
          <w:rFonts w:ascii="Times New Roman" w:hAnsi="Times New Roman" w:cs="Times New Roman"/>
          <w:sz w:val="24"/>
          <w:szCs w:val="24"/>
        </w:rPr>
        <w:t xml:space="preserve"> perbedaan-perbedaan dan persamaan-persamaan proses abreviasi melalui pendekatan morfofonemik pada bahasa slang, baik Jepang maupun Indonesia. </w:t>
      </w:r>
      <w:r w:rsidRPr="007C0371">
        <w:rPr>
          <w:rFonts w:ascii="Times New Roman" w:eastAsia="Times New Roman" w:hAnsi="Times New Roman" w:cs="Times New Roman"/>
          <w:color w:val="000000"/>
          <w:sz w:val="24"/>
          <w:szCs w:val="24"/>
        </w:rPr>
        <w:t>Penelitian ini penting dilakukan karena bahasa slang merupakan ragam bahasa non formal, sehingga tidak dipelajari dalam pendidikan</w:t>
      </w:r>
      <w:r w:rsidR="003348AE" w:rsidRPr="007C0371">
        <w:rPr>
          <w:rFonts w:ascii="Times New Roman" w:eastAsia="Times New Roman" w:hAnsi="Times New Roman" w:cs="Times New Roman"/>
          <w:color w:val="000000"/>
          <w:sz w:val="24"/>
          <w:szCs w:val="24"/>
        </w:rPr>
        <w:t xml:space="preserve"> formal.</w:t>
      </w:r>
    </w:p>
    <w:p w:rsidR="004F7A35" w:rsidRPr="007C0371" w:rsidRDefault="004F7A35" w:rsidP="004F7A35">
      <w:pPr>
        <w:pStyle w:val="Heading3"/>
      </w:pPr>
      <w:bookmarkStart w:id="18" w:name="_Toc116623002"/>
      <w:bookmarkStart w:id="19" w:name="_Toc144274688"/>
      <w:r w:rsidRPr="007C0371">
        <w:lastRenderedPageBreak/>
        <w:t>Permasalahan</w:t>
      </w:r>
      <w:bookmarkEnd w:id="18"/>
      <w:bookmarkEnd w:id="19"/>
    </w:p>
    <w:p w:rsidR="004F7A35" w:rsidRPr="007C0371" w:rsidRDefault="004F7A35" w:rsidP="004F7A35">
      <w:pPr>
        <w:spacing w:line="480" w:lineRule="auto"/>
        <w:ind w:firstLine="720"/>
        <w:jc w:val="both"/>
        <w:rPr>
          <w:rFonts w:ascii="Times New Roman" w:hAnsi="Times New Roman" w:cs="Times New Roman"/>
          <w:sz w:val="24"/>
          <w:szCs w:val="24"/>
        </w:rPr>
      </w:pPr>
      <w:r w:rsidRPr="007C0371">
        <w:rPr>
          <w:rFonts w:ascii="Times New Roman" w:hAnsi="Times New Roman" w:cs="Times New Roman"/>
          <w:color w:val="000000"/>
          <w:sz w:val="24"/>
          <w:szCs w:val="24"/>
        </w:rPr>
        <w:t>Berdasarkan latar belakang yang telah diuraikan di atas, permasalahan dalam penelitian ini dirumuskan sebagai berikut:</w:t>
      </w:r>
    </w:p>
    <w:p w:rsidR="004F7A35" w:rsidRPr="007C0371" w:rsidRDefault="004F7A35" w:rsidP="00542728">
      <w:pPr>
        <w:pStyle w:val="ListParagraph"/>
        <w:numPr>
          <w:ilvl w:val="0"/>
          <w:numId w:val="3"/>
        </w:numPr>
        <w:spacing w:line="480" w:lineRule="auto"/>
        <w:ind w:left="426"/>
        <w:jc w:val="both"/>
        <w:rPr>
          <w:rFonts w:ascii="Times New Roman" w:hAnsi="Times New Roman" w:cs="Times New Roman"/>
          <w:sz w:val="24"/>
          <w:szCs w:val="24"/>
        </w:rPr>
      </w:pPr>
      <w:r w:rsidRPr="007C0371">
        <w:rPr>
          <w:rFonts w:ascii="Times New Roman" w:hAnsi="Times New Roman" w:cs="Times New Roman"/>
          <w:sz w:val="24"/>
          <w:szCs w:val="24"/>
        </w:rPr>
        <w:t>Bagaimana proses pembentukan abreviasi bahasa slang Jepang dan Indonesia melalui pendekatan morfofonemik?</w:t>
      </w:r>
    </w:p>
    <w:p w:rsidR="007370EE" w:rsidRPr="007C0371" w:rsidRDefault="004F7A35" w:rsidP="00542728">
      <w:pPr>
        <w:pStyle w:val="ListParagraph"/>
        <w:numPr>
          <w:ilvl w:val="0"/>
          <w:numId w:val="3"/>
        </w:numPr>
        <w:spacing w:after="360" w:line="480" w:lineRule="auto"/>
        <w:ind w:left="426" w:hanging="357"/>
        <w:contextualSpacing w:val="0"/>
        <w:jc w:val="both"/>
        <w:rPr>
          <w:rFonts w:ascii="Times New Roman" w:hAnsi="Times New Roman" w:cs="Times New Roman"/>
          <w:sz w:val="24"/>
          <w:szCs w:val="24"/>
        </w:rPr>
      </w:pPr>
      <w:r w:rsidRPr="007C0371">
        <w:rPr>
          <w:rFonts w:ascii="Times New Roman" w:hAnsi="Times New Roman" w:cs="Times New Roman"/>
          <w:sz w:val="24"/>
          <w:szCs w:val="24"/>
        </w:rPr>
        <w:t>Bagaimana perbedaan dan persamaan bentuk abreviasi bahasa slang Jepang dan Indonesia?</w:t>
      </w:r>
    </w:p>
    <w:p w:rsidR="007370EE" w:rsidRPr="007C0371" w:rsidRDefault="00C254EF" w:rsidP="00C254EF">
      <w:pPr>
        <w:pStyle w:val="Heading2"/>
        <w:ind w:left="284"/>
      </w:pPr>
      <w:bookmarkStart w:id="20" w:name="_Toc116623003"/>
      <w:bookmarkStart w:id="21" w:name="_Toc144274689"/>
      <w:r w:rsidRPr="007C0371">
        <w:t>T</w:t>
      </w:r>
      <w:r w:rsidR="004F7A35" w:rsidRPr="007C0371">
        <w:t>ujuan</w:t>
      </w:r>
      <w:bookmarkEnd w:id="20"/>
      <w:r w:rsidR="004F7A35" w:rsidRPr="007C0371">
        <w:t xml:space="preserve"> Penelitian</w:t>
      </w:r>
      <w:bookmarkEnd w:id="21"/>
    </w:p>
    <w:p w:rsidR="004F7A35" w:rsidRPr="007C0371" w:rsidRDefault="004F7A35" w:rsidP="004F7A35">
      <w:pPr>
        <w:spacing w:line="480" w:lineRule="auto"/>
        <w:ind w:firstLine="720"/>
        <w:jc w:val="both"/>
        <w:rPr>
          <w:rFonts w:ascii="Times New Roman" w:eastAsia="Times New Roman" w:hAnsi="Times New Roman" w:cs="Times New Roman"/>
          <w:sz w:val="24"/>
          <w:szCs w:val="24"/>
        </w:rPr>
      </w:pPr>
      <w:r w:rsidRPr="007C0371">
        <w:rPr>
          <w:rFonts w:ascii="Times New Roman" w:eastAsia="Times New Roman" w:hAnsi="Times New Roman" w:cs="Times New Roman"/>
          <w:color w:val="000000"/>
          <w:sz w:val="24"/>
          <w:szCs w:val="24"/>
        </w:rPr>
        <w:t>Berdasarkan permasalahan di atas, tujuan pada penelitian ini adalah sebagai berikut:</w:t>
      </w:r>
    </w:p>
    <w:p w:rsidR="004F7A35" w:rsidRPr="007C0371" w:rsidRDefault="004F7A35" w:rsidP="00542728">
      <w:pPr>
        <w:pStyle w:val="ListParagraph"/>
        <w:numPr>
          <w:ilvl w:val="0"/>
          <w:numId w:val="4"/>
        </w:numPr>
        <w:spacing w:line="480" w:lineRule="auto"/>
        <w:ind w:left="426"/>
        <w:jc w:val="both"/>
        <w:rPr>
          <w:rFonts w:ascii="Times New Roman" w:hAnsi="Times New Roman" w:cs="Times New Roman"/>
          <w:sz w:val="24"/>
          <w:szCs w:val="24"/>
        </w:rPr>
      </w:pPr>
      <w:r w:rsidRPr="007C0371">
        <w:rPr>
          <w:rFonts w:ascii="Times New Roman" w:hAnsi="Times New Roman" w:cs="Times New Roman"/>
          <w:sz w:val="24"/>
          <w:szCs w:val="24"/>
        </w:rPr>
        <w:t>Mendeskripsikan proses pembentukan abreviasi bahasa slang Jepang dan Indonesia melalui pendekatan morfofonemik.</w:t>
      </w:r>
    </w:p>
    <w:p w:rsidR="004F7A35" w:rsidRPr="007C0371" w:rsidRDefault="00A435D7" w:rsidP="00542728">
      <w:pPr>
        <w:pStyle w:val="ListParagraph"/>
        <w:numPr>
          <w:ilvl w:val="0"/>
          <w:numId w:val="4"/>
        </w:numPr>
        <w:spacing w:after="360" w:line="480" w:lineRule="auto"/>
        <w:ind w:left="426" w:hanging="357"/>
        <w:jc w:val="both"/>
        <w:rPr>
          <w:rFonts w:ascii="Times New Roman" w:hAnsi="Times New Roman" w:cs="Times New Roman"/>
          <w:sz w:val="24"/>
          <w:szCs w:val="24"/>
        </w:rPr>
      </w:pPr>
      <w:r w:rsidRPr="007C0371">
        <w:rPr>
          <w:rFonts w:ascii="Times New Roman" w:hAnsi="Times New Roman" w:cs="Times New Roman"/>
          <w:sz w:val="24"/>
          <w:szCs w:val="24"/>
        </w:rPr>
        <w:t>Mendeskripsikan</w:t>
      </w:r>
      <w:r w:rsidR="004F7A35" w:rsidRPr="007C0371">
        <w:rPr>
          <w:rFonts w:ascii="Times New Roman" w:hAnsi="Times New Roman" w:cs="Times New Roman"/>
          <w:sz w:val="24"/>
          <w:szCs w:val="24"/>
        </w:rPr>
        <w:t xml:space="preserve"> perbedaan dan persamaan bentuk abreviasi bahasa slang Jepang dan Indonesia.</w:t>
      </w:r>
      <w:bookmarkStart w:id="22" w:name="_GoBack"/>
      <w:bookmarkEnd w:id="22"/>
    </w:p>
    <w:p w:rsidR="004F7A35" w:rsidRPr="007C0371" w:rsidRDefault="004F7A35" w:rsidP="00C254EF">
      <w:pPr>
        <w:pStyle w:val="Heading2"/>
        <w:ind w:left="284"/>
      </w:pPr>
      <w:bookmarkStart w:id="23" w:name="_Toc116623004"/>
      <w:bookmarkStart w:id="24" w:name="_Toc144274690"/>
      <w:r w:rsidRPr="007C0371">
        <w:t>Ruang Lingkup</w:t>
      </w:r>
      <w:bookmarkEnd w:id="23"/>
      <w:r w:rsidRPr="007C0371">
        <w:t xml:space="preserve"> Penelitian</w:t>
      </w:r>
      <w:bookmarkEnd w:id="24"/>
    </w:p>
    <w:p w:rsidR="003904BC" w:rsidRPr="007C0371" w:rsidRDefault="004F7A35" w:rsidP="009A4C66">
      <w:pPr>
        <w:spacing w:after="360" w:line="480" w:lineRule="auto"/>
        <w:ind w:firstLine="720"/>
        <w:jc w:val="both"/>
        <w:rPr>
          <w:rFonts w:ascii="Times New Roman" w:hAnsi="Times New Roman" w:cs="Times New Roman"/>
          <w:sz w:val="24"/>
          <w:szCs w:val="24"/>
        </w:rPr>
      </w:pPr>
      <w:r w:rsidRPr="007C0371">
        <w:rPr>
          <w:rFonts w:ascii="Times New Roman" w:hAnsi="Times New Roman" w:cs="Times New Roman"/>
          <w:sz w:val="24"/>
          <w:szCs w:val="24"/>
        </w:rPr>
        <w:t>Batasan pada penelitian ini yaitu abreviasi bahasa slang Jepang dan Indonesia melalui pendekatan morfofonemik. Pada penelitian ini tidak dibahas fonologi secara khusus dan makna yang ditimbulkan akibat proses pembentukan kata. Selain itu, pada penelitian ini difokuskan pada satuan lingual yang menjadi struktur pembentuk kata yakn</w:t>
      </w:r>
      <w:r w:rsidR="003904BC" w:rsidRPr="007C0371">
        <w:rPr>
          <w:rFonts w:ascii="Times New Roman" w:hAnsi="Times New Roman" w:cs="Times New Roman"/>
          <w:sz w:val="24"/>
          <w:szCs w:val="24"/>
        </w:rPr>
        <w:t>i fonem, silabi</w:t>
      </w:r>
      <w:r w:rsidR="00497340">
        <w:rPr>
          <w:rFonts w:ascii="Times New Roman" w:hAnsi="Times New Roman" w:cs="Times New Roman"/>
          <w:sz w:val="24"/>
          <w:szCs w:val="24"/>
        </w:rPr>
        <w:t>s, morfem, dan leksem</w:t>
      </w:r>
      <w:r w:rsidR="003904BC" w:rsidRPr="007C0371">
        <w:rPr>
          <w:rFonts w:ascii="Times New Roman" w:hAnsi="Times New Roman" w:cs="Times New Roman"/>
          <w:sz w:val="24"/>
          <w:szCs w:val="24"/>
        </w:rPr>
        <w:t xml:space="preserve">.  </w:t>
      </w:r>
    </w:p>
    <w:p w:rsidR="004F7A35" w:rsidRPr="007C0371" w:rsidRDefault="004F7A35" w:rsidP="00C254EF">
      <w:pPr>
        <w:pStyle w:val="Heading2"/>
        <w:ind w:left="284"/>
      </w:pPr>
      <w:bookmarkStart w:id="25" w:name="_Toc116623005"/>
      <w:bookmarkStart w:id="26" w:name="_Toc144274691"/>
      <w:r w:rsidRPr="007C0371">
        <w:lastRenderedPageBreak/>
        <w:t>Metode Penelitian</w:t>
      </w:r>
      <w:bookmarkEnd w:id="25"/>
      <w:bookmarkEnd w:id="26"/>
    </w:p>
    <w:p w:rsidR="004F7A35" w:rsidRPr="007C0371" w:rsidRDefault="004F7A35" w:rsidP="004F7A35">
      <w:pPr>
        <w:pStyle w:val="Heading3"/>
      </w:pPr>
      <w:bookmarkStart w:id="27" w:name="_Toc116623006"/>
      <w:bookmarkStart w:id="28" w:name="_Toc144274692"/>
      <w:r w:rsidRPr="007C0371">
        <w:t>Metode Pengumpulan Data</w:t>
      </w:r>
      <w:bookmarkEnd w:id="27"/>
      <w:bookmarkEnd w:id="28"/>
    </w:p>
    <w:p w:rsidR="00F0071C" w:rsidRPr="007C0371" w:rsidRDefault="004F7A35" w:rsidP="004D246D">
      <w:pPr>
        <w:spacing w:line="480" w:lineRule="auto"/>
        <w:ind w:firstLine="720"/>
        <w:jc w:val="both"/>
        <w:rPr>
          <w:rFonts w:ascii="Times New Roman" w:hAnsi="Times New Roman" w:cs="Times New Roman"/>
          <w:sz w:val="24"/>
          <w:szCs w:val="24"/>
        </w:rPr>
      </w:pPr>
      <w:r w:rsidRPr="007C0371">
        <w:rPr>
          <w:rFonts w:ascii="Times New Roman" w:hAnsi="Times New Roman" w:cs="Times New Roman"/>
          <w:sz w:val="24"/>
          <w:szCs w:val="24"/>
        </w:rPr>
        <w:t xml:space="preserve">Data pada penelitian ini dikumpulkan menggunakan metode kepustakaan. Menurut Nazir, metode kepustakaan merupakan metode yang dilakukan dengan cara menelaah literatur baik buku, jurnal, artikel atau catatan harian yang berkaitan dengan masalah yang akan dipecahkan </w:t>
      </w:r>
      <w:r w:rsidR="00D0704C" w:rsidRPr="007C0371">
        <w:rPr>
          <w:rFonts w:ascii="Times New Roman" w:hAnsi="Times New Roman" w:cs="Times New Roman"/>
          <w:sz w:val="24"/>
          <w:szCs w:val="24"/>
        </w:rPr>
        <w:fldChar w:fldCharType="begin" w:fldLock="1"/>
      </w:r>
      <w:r w:rsidR="00FE7294">
        <w:rPr>
          <w:rFonts w:ascii="Times New Roman" w:hAnsi="Times New Roman" w:cs="Times New Roman"/>
          <w:sz w:val="24"/>
          <w:szCs w:val="24"/>
        </w:rPr>
        <w:instrText>ADDIN CSL_CITATION {"citationItems":[{"id":"ITEM-1","itemData":{"author":[{"dropping-particle":"","family":"Nazir","given":"Moh","non-dropping-particle":"","parse-names":false,"suffix":""}],"id":"ITEM-1","issued":{"date-parts":[["2009"]]},"number-of-pages":"111","publisher":"Ghalia Indonesia","publisher-place":"Bogor","title":"Metode Penelitian","type":"book"},"uris":["http://www.mendeley.com/documents/?uuid=09537e6b-12ea-4bbb-b729-c5806f39c65a"]}],"mendeley":{"formattedCitation":"(Nazir, 2009)","manualFormatting":"(2009: 111)","plainTextFormattedCitation":"(Nazir, 2009)","previouslyFormattedCitation":"(Nazir, 2009)"},"properties":{"noteIndex":0},"schema":"https://github.com/citation-style-language/schema/raw/master/csl-citation.json"}</w:instrText>
      </w:r>
      <w:r w:rsidR="00D0704C" w:rsidRPr="007C0371">
        <w:rPr>
          <w:rFonts w:ascii="Times New Roman" w:hAnsi="Times New Roman" w:cs="Times New Roman"/>
          <w:sz w:val="24"/>
          <w:szCs w:val="24"/>
        </w:rPr>
        <w:fldChar w:fldCharType="separate"/>
      </w:r>
      <w:r w:rsidRPr="007C0371">
        <w:rPr>
          <w:rFonts w:ascii="Times New Roman" w:hAnsi="Times New Roman" w:cs="Times New Roman"/>
          <w:noProof/>
          <w:sz w:val="24"/>
          <w:szCs w:val="24"/>
        </w:rPr>
        <w:t>(2009: 111)</w:t>
      </w:r>
      <w:r w:rsidR="00D0704C" w:rsidRPr="007C0371">
        <w:rPr>
          <w:rFonts w:ascii="Times New Roman" w:hAnsi="Times New Roman" w:cs="Times New Roman"/>
          <w:sz w:val="24"/>
          <w:szCs w:val="24"/>
        </w:rPr>
        <w:fldChar w:fldCharType="end"/>
      </w:r>
      <w:r w:rsidRPr="007C0371">
        <w:rPr>
          <w:rFonts w:ascii="Times New Roman" w:hAnsi="Times New Roman" w:cs="Times New Roman"/>
          <w:sz w:val="24"/>
          <w:szCs w:val="24"/>
        </w:rPr>
        <w:t xml:space="preserve">. Pada penelitian ini, terdapat data primer dan sekunder. Data primer diperoleh dari komik yang berjudul </w:t>
      </w:r>
      <w:r w:rsidRPr="007C0371">
        <w:rPr>
          <w:rFonts w:asciiTheme="minorEastAsia" w:hAnsiTheme="minorEastAsia" w:hint="eastAsia"/>
        </w:rPr>
        <w:t>イジらないで</w:t>
      </w:r>
      <w:r w:rsidRPr="007C0371">
        <w:rPr>
          <w:rFonts w:asciiTheme="minorEastAsia" w:hAnsiTheme="minorEastAsia"/>
        </w:rPr>
        <w:t>、長瀞さ</w:t>
      </w:r>
      <w:r w:rsidRPr="007C0371">
        <w:rPr>
          <w:rFonts w:asciiTheme="minorEastAsia" w:hAnsiTheme="minorEastAsia" w:cs="MS Mincho" w:hint="eastAsia"/>
        </w:rPr>
        <w:t>ん</w:t>
      </w:r>
      <w:r w:rsidRPr="007C0371">
        <w:rPr>
          <w:rFonts w:asciiTheme="minorEastAsia" w:hAnsiTheme="minorEastAsia" w:cs="Times New Roman"/>
          <w:sz w:val="24"/>
          <w:szCs w:val="24"/>
        </w:rPr>
        <w:t>(</w:t>
      </w:r>
      <w:r w:rsidRPr="007C0371">
        <w:rPr>
          <w:rFonts w:ascii="Times New Roman" w:hAnsi="Times New Roman" w:cs="Times New Roman"/>
          <w:i/>
          <w:sz w:val="24"/>
          <w:szCs w:val="24"/>
        </w:rPr>
        <w:t>Ijiranai de Nagatoro san</w:t>
      </w:r>
      <w:r w:rsidRPr="007C0371">
        <w:rPr>
          <w:rFonts w:ascii="Times New Roman" w:hAnsi="Times New Roman" w:cs="Times New Roman"/>
          <w:sz w:val="24"/>
          <w:szCs w:val="24"/>
        </w:rPr>
        <w:t xml:space="preserve">/Jangan main-main denganku, Nagatoro) volume 13 sampai 15 karya 774 (Nanashi) untuk bahasa Jepang dan WEE!! </w:t>
      </w:r>
      <w:r w:rsidRPr="007C0371">
        <w:rPr>
          <w:rFonts w:ascii="Times New Roman" w:hAnsi="Times New Roman" w:cs="Times New Roman"/>
          <w:i/>
          <w:sz w:val="24"/>
          <w:szCs w:val="24"/>
        </w:rPr>
        <w:t>chapter</w:t>
      </w:r>
      <w:r w:rsidRPr="007C0371">
        <w:rPr>
          <w:rFonts w:ascii="Times New Roman" w:hAnsi="Times New Roman" w:cs="Times New Roman"/>
          <w:sz w:val="24"/>
          <w:szCs w:val="24"/>
        </w:rPr>
        <w:t xml:space="preserve"> 101 sampai 130 karya Amoeba Uwu untuk bahasa Indonesia. </w:t>
      </w:r>
      <w:r w:rsidR="00D465F2" w:rsidRPr="007C0371">
        <w:rPr>
          <w:rFonts w:ascii="Times New Roman" w:hAnsi="Times New Roman" w:cs="Times New Roman"/>
          <w:sz w:val="24"/>
          <w:szCs w:val="24"/>
        </w:rPr>
        <w:t>Kedua komik tersebut dipilih sebagai sumbe</w:t>
      </w:r>
      <w:r w:rsidR="00591969" w:rsidRPr="007C0371">
        <w:rPr>
          <w:rFonts w:ascii="Times New Roman" w:hAnsi="Times New Roman" w:cs="Times New Roman"/>
          <w:sz w:val="24"/>
          <w:szCs w:val="24"/>
        </w:rPr>
        <w:t>r data karena memiliki genre</w:t>
      </w:r>
      <w:r w:rsidR="00497340">
        <w:rPr>
          <w:rFonts w:ascii="Times New Roman" w:hAnsi="Times New Roman" w:cs="Times New Roman"/>
          <w:sz w:val="24"/>
          <w:szCs w:val="24"/>
        </w:rPr>
        <w:t xml:space="preserve"> yang</w:t>
      </w:r>
      <w:r w:rsidR="00D465F2" w:rsidRPr="007C0371">
        <w:rPr>
          <w:rFonts w:ascii="Times New Roman" w:hAnsi="Times New Roman" w:cs="Times New Roman"/>
          <w:sz w:val="24"/>
          <w:szCs w:val="24"/>
        </w:rPr>
        <w:t xml:space="preserve"> sama, yaitu </w:t>
      </w:r>
      <w:r w:rsidR="00D465F2" w:rsidRPr="007C0371">
        <w:rPr>
          <w:rFonts w:ascii="Times New Roman" w:hAnsi="Times New Roman" w:cs="Times New Roman"/>
          <w:i/>
          <w:sz w:val="24"/>
          <w:szCs w:val="24"/>
        </w:rPr>
        <w:t>slice of life</w:t>
      </w:r>
      <w:r w:rsidR="00FB5D78" w:rsidRPr="007C0371">
        <w:rPr>
          <w:rFonts w:ascii="Times New Roman" w:hAnsi="Times New Roman" w:cs="Times New Roman"/>
          <w:sz w:val="24"/>
          <w:szCs w:val="24"/>
        </w:rPr>
        <w:t xml:space="preserve"> (</w:t>
      </w:r>
      <w:r w:rsidR="00F30B50" w:rsidRPr="007C0371">
        <w:rPr>
          <w:rFonts w:ascii="Times New Roman" w:hAnsi="Times New Roman" w:cs="Times New Roman"/>
          <w:sz w:val="24"/>
          <w:szCs w:val="24"/>
        </w:rPr>
        <w:t>penggalan kehidupan</w:t>
      </w:r>
      <w:r w:rsidR="00FB5D78" w:rsidRPr="007C0371">
        <w:rPr>
          <w:rFonts w:ascii="Times New Roman" w:hAnsi="Times New Roman" w:cs="Times New Roman"/>
          <w:sz w:val="24"/>
          <w:szCs w:val="24"/>
        </w:rPr>
        <w:t>)</w:t>
      </w:r>
      <w:r w:rsidR="00B63879" w:rsidRPr="007C0371">
        <w:rPr>
          <w:rFonts w:ascii="Times New Roman" w:hAnsi="Times New Roman" w:cs="Times New Roman"/>
          <w:sz w:val="24"/>
          <w:szCs w:val="24"/>
        </w:rPr>
        <w:t xml:space="preserve"> dan </w:t>
      </w:r>
      <w:r w:rsidR="00FB5D78" w:rsidRPr="007C0371">
        <w:rPr>
          <w:rFonts w:ascii="Times New Roman" w:hAnsi="Times New Roman" w:cs="Times New Roman"/>
          <w:sz w:val="24"/>
          <w:szCs w:val="24"/>
        </w:rPr>
        <w:t xml:space="preserve">komedi </w:t>
      </w:r>
      <w:r w:rsidR="00B63879" w:rsidRPr="007C0371">
        <w:rPr>
          <w:rFonts w:ascii="Times New Roman" w:hAnsi="Times New Roman" w:cs="Times New Roman"/>
          <w:sz w:val="24"/>
          <w:szCs w:val="24"/>
        </w:rPr>
        <w:t>romantis</w:t>
      </w:r>
      <w:r w:rsidR="00D465F2" w:rsidRPr="007C0371">
        <w:rPr>
          <w:rFonts w:ascii="Times New Roman" w:hAnsi="Times New Roman" w:cs="Times New Roman"/>
          <w:sz w:val="24"/>
          <w:szCs w:val="24"/>
        </w:rPr>
        <w:t xml:space="preserve">. </w:t>
      </w:r>
      <w:r w:rsidR="00FB5D78" w:rsidRPr="007C0371">
        <w:rPr>
          <w:rFonts w:ascii="Times New Roman" w:hAnsi="Times New Roman" w:cs="Times New Roman"/>
          <w:sz w:val="24"/>
          <w:szCs w:val="24"/>
        </w:rPr>
        <w:t xml:space="preserve">Keduanya juga sama-sama berstatus </w:t>
      </w:r>
      <w:r w:rsidR="00FB5D78" w:rsidRPr="007C0371">
        <w:rPr>
          <w:rFonts w:ascii="Times New Roman" w:hAnsi="Times New Roman" w:cs="Times New Roman"/>
          <w:i/>
          <w:sz w:val="24"/>
          <w:szCs w:val="24"/>
        </w:rPr>
        <w:t>ongoing</w:t>
      </w:r>
      <w:r w:rsidR="00FB5D78" w:rsidRPr="007C0371">
        <w:rPr>
          <w:rFonts w:ascii="Times New Roman" w:hAnsi="Times New Roman" w:cs="Times New Roman"/>
          <w:sz w:val="24"/>
          <w:szCs w:val="24"/>
        </w:rPr>
        <w:t xml:space="preserve"> (</w:t>
      </w:r>
      <w:r w:rsidR="00591969" w:rsidRPr="007C0371">
        <w:rPr>
          <w:rFonts w:ascii="Times New Roman" w:hAnsi="Times New Roman" w:cs="Times New Roman"/>
          <w:sz w:val="24"/>
          <w:szCs w:val="24"/>
        </w:rPr>
        <w:t>masih berlanjut</w:t>
      </w:r>
      <w:r w:rsidR="00FB5D78" w:rsidRPr="007C0371">
        <w:rPr>
          <w:rFonts w:ascii="Times New Roman" w:hAnsi="Times New Roman" w:cs="Times New Roman"/>
          <w:sz w:val="24"/>
          <w:szCs w:val="24"/>
        </w:rPr>
        <w:t>).</w:t>
      </w:r>
      <w:r w:rsidR="00D465F2" w:rsidRPr="007C0371">
        <w:rPr>
          <w:rFonts w:ascii="Times New Roman" w:hAnsi="Times New Roman" w:cs="Times New Roman"/>
          <w:sz w:val="24"/>
          <w:szCs w:val="24"/>
        </w:rPr>
        <w:t xml:space="preserve">Selain itu, pemeran yang terdapat pada kedua komik sama-sama sedang mengenyam pendidikan SMA, </w:t>
      </w:r>
      <w:r w:rsidR="003D7061" w:rsidRPr="007C0371">
        <w:rPr>
          <w:rFonts w:ascii="Times New Roman" w:hAnsi="Times New Roman" w:cs="Times New Roman"/>
          <w:sz w:val="24"/>
          <w:szCs w:val="24"/>
        </w:rPr>
        <w:t>sehingga dalam</w:t>
      </w:r>
      <w:r w:rsidR="00B63879" w:rsidRPr="007C0371">
        <w:rPr>
          <w:rFonts w:ascii="Times New Roman" w:hAnsi="Times New Roman" w:cs="Times New Roman"/>
          <w:sz w:val="24"/>
          <w:szCs w:val="24"/>
        </w:rPr>
        <w:t xml:space="preserve"> percakapan sehari-hari sering menggunakan bahasa slang. </w:t>
      </w:r>
    </w:p>
    <w:p w:rsidR="0013451D" w:rsidRDefault="00F0071C" w:rsidP="004D246D">
      <w:pPr>
        <w:spacing w:line="480" w:lineRule="auto"/>
        <w:ind w:firstLine="720"/>
        <w:jc w:val="both"/>
        <w:rPr>
          <w:rFonts w:ascii="Times New Roman" w:hAnsi="Times New Roman" w:cs="Times New Roman"/>
          <w:sz w:val="24"/>
          <w:szCs w:val="24"/>
        </w:rPr>
      </w:pPr>
      <w:r w:rsidRPr="007C0371">
        <w:rPr>
          <w:rFonts w:ascii="Times New Roman" w:hAnsi="Times New Roman" w:cs="Times New Roman"/>
          <w:sz w:val="24"/>
          <w:szCs w:val="24"/>
        </w:rPr>
        <w:t>Kemudian, data sekunder</w:t>
      </w:r>
      <w:r w:rsidR="004F7A35" w:rsidRPr="007C0371">
        <w:rPr>
          <w:rFonts w:ascii="Times New Roman" w:hAnsi="Times New Roman" w:cs="Times New Roman"/>
          <w:sz w:val="24"/>
          <w:szCs w:val="24"/>
        </w:rPr>
        <w:t xml:space="preserve"> baik untuk bahasa Jepang maupun bahasa Indonesia diperoleh dari media sosial Twitter. </w:t>
      </w:r>
      <w:r w:rsidR="003D7061" w:rsidRPr="007C0371">
        <w:rPr>
          <w:rFonts w:ascii="Times New Roman" w:hAnsi="Times New Roman" w:cs="Times New Roman"/>
          <w:sz w:val="24"/>
          <w:szCs w:val="24"/>
        </w:rPr>
        <w:t>Twitter dipilih sebag</w:t>
      </w:r>
      <w:r w:rsidR="00870842" w:rsidRPr="007C0371">
        <w:rPr>
          <w:rFonts w:ascii="Times New Roman" w:hAnsi="Times New Roman" w:cs="Times New Roman"/>
          <w:sz w:val="24"/>
          <w:szCs w:val="24"/>
        </w:rPr>
        <w:t xml:space="preserve">ai sumber data sekunder karena </w:t>
      </w:r>
      <w:r w:rsidR="003D7061" w:rsidRPr="007C0371">
        <w:rPr>
          <w:rFonts w:ascii="Times New Roman" w:hAnsi="Times New Roman" w:cs="Times New Roman"/>
          <w:sz w:val="24"/>
          <w:szCs w:val="24"/>
        </w:rPr>
        <w:t>produktivitas bahasa slang bany</w:t>
      </w:r>
      <w:r w:rsidR="002E77B7" w:rsidRPr="007C0371">
        <w:rPr>
          <w:rFonts w:ascii="Times New Roman" w:hAnsi="Times New Roman" w:cs="Times New Roman"/>
          <w:sz w:val="24"/>
          <w:szCs w:val="24"/>
        </w:rPr>
        <w:t>ak terjadi</w:t>
      </w:r>
      <w:r w:rsidR="00870842" w:rsidRPr="007C0371">
        <w:rPr>
          <w:rFonts w:ascii="Times New Roman" w:hAnsi="Times New Roman" w:cs="Times New Roman"/>
          <w:sz w:val="24"/>
          <w:szCs w:val="24"/>
        </w:rPr>
        <w:t xml:space="preserve"> di media sosial ini.</w:t>
      </w:r>
      <w:r w:rsidRPr="007C0371">
        <w:rPr>
          <w:rFonts w:ascii="Times New Roman" w:hAnsi="Times New Roman" w:cs="Times New Roman"/>
          <w:sz w:val="24"/>
          <w:szCs w:val="24"/>
        </w:rPr>
        <w:t xml:space="preserve"> Lalu</w:t>
      </w:r>
      <w:r w:rsidR="0062253A" w:rsidRPr="007C0371">
        <w:rPr>
          <w:rFonts w:ascii="Times New Roman" w:hAnsi="Times New Roman" w:cs="Times New Roman"/>
          <w:sz w:val="24"/>
          <w:szCs w:val="24"/>
        </w:rPr>
        <w:t>, pengguna media sosial</w:t>
      </w:r>
      <w:r w:rsidR="00704421" w:rsidRPr="007C0371">
        <w:rPr>
          <w:rFonts w:ascii="Times New Roman" w:hAnsi="Times New Roman" w:cs="Times New Roman"/>
          <w:sz w:val="24"/>
          <w:szCs w:val="24"/>
        </w:rPr>
        <w:t xml:space="preserve"> ini didominasi oleh kaum muda. Berdasarkan </w:t>
      </w:r>
      <w:r w:rsidR="00ED38E8" w:rsidRPr="007C0371">
        <w:rPr>
          <w:rFonts w:ascii="Times New Roman" w:hAnsi="Times New Roman" w:cs="Times New Roman"/>
          <w:sz w:val="24"/>
          <w:szCs w:val="24"/>
        </w:rPr>
        <w:t xml:space="preserve">data laporan dari </w:t>
      </w:r>
      <w:r w:rsidR="00ED38E8" w:rsidRPr="007C0371">
        <w:rPr>
          <w:rFonts w:ascii="Times New Roman" w:hAnsi="Times New Roman" w:cs="Times New Roman"/>
          <w:i/>
          <w:sz w:val="24"/>
          <w:szCs w:val="24"/>
        </w:rPr>
        <w:t>We Are Social</w:t>
      </w:r>
      <w:r w:rsidR="00E75F22" w:rsidRPr="007C0371">
        <w:rPr>
          <w:rFonts w:ascii="Times New Roman" w:hAnsi="Times New Roman" w:cs="Times New Roman"/>
          <w:sz w:val="24"/>
          <w:szCs w:val="24"/>
        </w:rPr>
        <w:t xml:space="preserve"> pada Januari 2023, </w:t>
      </w:r>
      <w:r w:rsidR="00ED38E8" w:rsidRPr="007C0371">
        <w:rPr>
          <w:rFonts w:ascii="Times New Roman" w:hAnsi="Times New Roman" w:cs="Times New Roman"/>
          <w:sz w:val="24"/>
          <w:szCs w:val="24"/>
        </w:rPr>
        <w:t xml:space="preserve"> Jepang menduduki peringkat kedua dunia dengan pengguna Twitter terbanyak, kemudian Indone</w:t>
      </w:r>
      <w:r w:rsidR="00E75F22" w:rsidRPr="007C0371">
        <w:rPr>
          <w:rFonts w:ascii="Times New Roman" w:hAnsi="Times New Roman" w:cs="Times New Roman"/>
          <w:sz w:val="24"/>
          <w:szCs w:val="24"/>
        </w:rPr>
        <w:t xml:space="preserve">sia menduduki </w:t>
      </w:r>
      <w:r w:rsidR="00E75F22" w:rsidRPr="007C0371">
        <w:rPr>
          <w:rFonts w:ascii="Times New Roman" w:hAnsi="Times New Roman" w:cs="Times New Roman"/>
          <w:sz w:val="24"/>
          <w:szCs w:val="24"/>
        </w:rPr>
        <w:lastRenderedPageBreak/>
        <w:t>peringkat kelima</w:t>
      </w:r>
      <w:r w:rsidR="00260294" w:rsidRPr="007C0371">
        <w:rPr>
          <w:rFonts w:ascii="Times New Roman" w:hAnsi="Times New Roman" w:cs="Times New Roman"/>
          <w:sz w:val="24"/>
          <w:szCs w:val="24"/>
        </w:rPr>
        <w:t>. Sehingga, bahasa slang Jepang dan Indonesia mudah dijumpai</w:t>
      </w:r>
      <w:r w:rsidRPr="007C0371">
        <w:rPr>
          <w:rFonts w:ascii="Times New Roman" w:hAnsi="Times New Roman" w:cs="Times New Roman"/>
          <w:sz w:val="24"/>
          <w:szCs w:val="24"/>
        </w:rPr>
        <w:t xml:space="preserve"> pada media sosial ini</w:t>
      </w:r>
      <w:r w:rsidR="00260294" w:rsidRPr="007C0371">
        <w:rPr>
          <w:rFonts w:ascii="Times New Roman" w:hAnsi="Times New Roman" w:cs="Times New Roman"/>
          <w:sz w:val="24"/>
          <w:szCs w:val="24"/>
        </w:rPr>
        <w:t>.</w:t>
      </w:r>
      <w:r w:rsidR="001B58B6" w:rsidRPr="007C0371">
        <w:rPr>
          <w:rFonts w:ascii="Times New Roman" w:hAnsi="Times New Roman" w:cs="Times New Roman"/>
          <w:sz w:val="24"/>
          <w:szCs w:val="24"/>
        </w:rPr>
        <w:t xml:space="preserve"> Selain itu, para pengguna dalam membuat </w:t>
      </w:r>
      <w:r w:rsidR="001B58B6" w:rsidRPr="007C0371">
        <w:rPr>
          <w:rFonts w:ascii="Times New Roman" w:hAnsi="Times New Roman" w:cs="Times New Roman"/>
          <w:i/>
          <w:sz w:val="24"/>
          <w:szCs w:val="24"/>
        </w:rPr>
        <w:t>tweet</w:t>
      </w:r>
      <w:r w:rsidR="001B58B6" w:rsidRPr="007C0371">
        <w:rPr>
          <w:rFonts w:ascii="Times New Roman" w:hAnsi="Times New Roman" w:cs="Times New Roman"/>
          <w:sz w:val="24"/>
          <w:szCs w:val="24"/>
        </w:rPr>
        <w:t xml:space="preserve"> (cuitan) hanya dibatasi</w:t>
      </w:r>
      <w:r w:rsidR="007B667A" w:rsidRPr="007C0371">
        <w:rPr>
          <w:rFonts w:ascii="Times New Roman" w:hAnsi="Times New Roman" w:cs="Times New Roman"/>
          <w:sz w:val="24"/>
          <w:szCs w:val="24"/>
        </w:rPr>
        <w:t xml:space="preserve"> 280</w:t>
      </w:r>
      <w:r w:rsidR="001B58B6" w:rsidRPr="007C0371">
        <w:rPr>
          <w:rFonts w:ascii="Times New Roman" w:hAnsi="Times New Roman" w:cs="Times New Roman"/>
          <w:sz w:val="24"/>
          <w:szCs w:val="24"/>
        </w:rPr>
        <w:t xml:space="preserve"> karakter saja, sehingga abreviasi banyak digunakan. </w:t>
      </w:r>
    </w:p>
    <w:p w:rsidR="004F7A35" w:rsidRPr="007C0371" w:rsidRDefault="004F7A35" w:rsidP="004D246D">
      <w:pPr>
        <w:spacing w:line="480" w:lineRule="auto"/>
        <w:ind w:firstLine="720"/>
        <w:jc w:val="both"/>
        <w:rPr>
          <w:rFonts w:ascii="Times New Roman" w:hAnsi="Times New Roman" w:cs="Times New Roman"/>
          <w:sz w:val="24"/>
          <w:szCs w:val="24"/>
        </w:rPr>
      </w:pPr>
      <w:r w:rsidRPr="007C0371">
        <w:rPr>
          <w:rFonts w:ascii="Times New Roman" w:hAnsi="Times New Roman" w:cs="Times New Roman"/>
          <w:sz w:val="24"/>
          <w:szCs w:val="24"/>
        </w:rPr>
        <w:t>Teknik simak-catat digunakan untuk menyimak penggunaan bahasa slang pada komik serta media sosial yang telah disebutkan dan mencatat kata-kata yang mengandung unsur abreviasi. Penulisan identitas sumber data dirumuskan sebagai berikut:</w:t>
      </w:r>
    </w:p>
    <w:p w:rsidR="004F7A35" w:rsidRPr="007C0371" w:rsidRDefault="004F7A35" w:rsidP="00E031C5">
      <w:pPr>
        <w:pStyle w:val="ListParagraph"/>
        <w:numPr>
          <w:ilvl w:val="0"/>
          <w:numId w:val="14"/>
        </w:numPr>
        <w:spacing w:line="480" w:lineRule="auto"/>
        <w:ind w:left="426"/>
        <w:jc w:val="both"/>
        <w:rPr>
          <w:rFonts w:ascii="Times New Roman" w:hAnsi="Times New Roman" w:cs="Times New Roman"/>
          <w:sz w:val="24"/>
          <w:szCs w:val="24"/>
        </w:rPr>
      </w:pPr>
      <w:r w:rsidRPr="007C0371">
        <w:rPr>
          <w:rFonts w:ascii="Times New Roman" w:hAnsi="Times New Roman" w:cs="Times New Roman"/>
          <w:sz w:val="24"/>
          <w:szCs w:val="24"/>
        </w:rPr>
        <w:t xml:space="preserve">INS 13, 2022: </w:t>
      </w:r>
      <w:r w:rsidRPr="00EB3D1D">
        <w:rPr>
          <w:rFonts w:ascii="Times New Roman" w:hAnsi="Times New Roman" w:cs="Times New Roman"/>
          <w:i/>
          <w:sz w:val="24"/>
          <w:szCs w:val="24"/>
        </w:rPr>
        <w:t>chaps</w:t>
      </w:r>
      <w:r w:rsidRPr="007C0371">
        <w:rPr>
          <w:rFonts w:ascii="Times New Roman" w:hAnsi="Times New Roman" w:cs="Times New Roman"/>
          <w:sz w:val="24"/>
          <w:szCs w:val="24"/>
        </w:rPr>
        <w:t xml:space="preserve"> 95. </w:t>
      </w:r>
    </w:p>
    <w:p w:rsidR="004F7A35" w:rsidRPr="007C0371" w:rsidRDefault="004F7A35" w:rsidP="00E031C5">
      <w:pPr>
        <w:pStyle w:val="ListParagraph"/>
        <w:spacing w:line="480" w:lineRule="auto"/>
        <w:ind w:left="426"/>
        <w:jc w:val="both"/>
        <w:rPr>
          <w:rFonts w:ascii="Times New Roman" w:hAnsi="Times New Roman" w:cs="Times New Roman"/>
          <w:sz w:val="24"/>
          <w:szCs w:val="24"/>
        </w:rPr>
      </w:pPr>
      <w:r w:rsidRPr="007C0371">
        <w:rPr>
          <w:rFonts w:ascii="Times New Roman" w:hAnsi="Times New Roman" w:cs="Times New Roman"/>
          <w:sz w:val="24"/>
          <w:szCs w:val="24"/>
        </w:rPr>
        <w:t xml:space="preserve">INS merupakan komik yang digunakan sebagai sumber data, yaitu </w:t>
      </w:r>
      <w:r w:rsidRPr="007C0371">
        <w:rPr>
          <w:rFonts w:ascii="Times New Roman" w:hAnsi="Times New Roman" w:cs="Times New Roman"/>
          <w:i/>
          <w:sz w:val="24"/>
          <w:szCs w:val="24"/>
        </w:rPr>
        <w:t>Ijiranaide Nagatoro san</w:t>
      </w:r>
      <w:r w:rsidRPr="007C0371">
        <w:rPr>
          <w:rFonts w:ascii="Times New Roman" w:hAnsi="Times New Roman" w:cs="Times New Roman"/>
          <w:sz w:val="24"/>
          <w:szCs w:val="24"/>
        </w:rPr>
        <w:t>, 13</w:t>
      </w:r>
      <w:r w:rsidR="00081DCA" w:rsidRPr="007C0371">
        <w:rPr>
          <w:rFonts w:ascii="Times New Roman" w:hAnsi="Times New Roman" w:cs="Times New Roman"/>
          <w:sz w:val="24"/>
          <w:szCs w:val="24"/>
        </w:rPr>
        <w:t xml:space="preserve"> adalah volume</w:t>
      </w:r>
      <w:r w:rsidR="00D465F2" w:rsidRPr="007C0371">
        <w:rPr>
          <w:rFonts w:ascii="Times New Roman" w:hAnsi="Times New Roman" w:cs="Times New Roman"/>
          <w:sz w:val="24"/>
          <w:szCs w:val="24"/>
        </w:rPr>
        <w:t xml:space="preserve"> yang terdapat data abreviasi</w:t>
      </w:r>
      <w:r w:rsidRPr="007C0371">
        <w:rPr>
          <w:rFonts w:ascii="Times New Roman" w:hAnsi="Times New Roman" w:cs="Times New Roman"/>
          <w:sz w:val="24"/>
          <w:szCs w:val="24"/>
        </w:rPr>
        <w:t xml:space="preserve">, 2022 adalah tahun terbitnya volume tersebut dan </w:t>
      </w:r>
      <w:r w:rsidRPr="00EB3D1D">
        <w:rPr>
          <w:rFonts w:ascii="Times New Roman" w:hAnsi="Times New Roman" w:cs="Times New Roman"/>
          <w:i/>
          <w:sz w:val="24"/>
          <w:szCs w:val="24"/>
        </w:rPr>
        <w:t>chaps</w:t>
      </w:r>
      <w:r w:rsidRPr="007C0371">
        <w:rPr>
          <w:rFonts w:ascii="Times New Roman" w:hAnsi="Times New Roman" w:cs="Times New Roman"/>
          <w:sz w:val="24"/>
          <w:szCs w:val="24"/>
        </w:rPr>
        <w:t xml:space="preserve"> 95 adalah </w:t>
      </w:r>
      <w:r w:rsidRPr="00EB3D1D">
        <w:rPr>
          <w:rFonts w:ascii="Times New Roman" w:hAnsi="Times New Roman" w:cs="Times New Roman"/>
          <w:i/>
          <w:sz w:val="24"/>
          <w:szCs w:val="24"/>
        </w:rPr>
        <w:t>chapter</w:t>
      </w:r>
      <w:r w:rsidRPr="007C0371">
        <w:rPr>
          <w:rFonts w:ascii="Times New Roman" w:hAnsi="Times New Roman" w:cs="Times New Roman"/>
          <w:sz w:val="24"/>
          <w:szCs w:val="24"/>
        </w:rPr>
        <w:t xml:space="preserve"> yang dirujuk.</w:t>
      </w:r>
    </w:p>
    <w:p w:rsidR="004F7A35" w:rsidRPr="007C0371" w:rsidRDefault="004F7A35" w:rsidP="00E031C5">
      <w:pPr>
        <w:pStyle w:val="ListParagraph"/>
        <w:numPr>
          <w:ilvl w:val="0"/>
          <w:numId w:val="14"/>
        </w:numPr>
        <w:spacing w:line="480" w:lineRule="auto"/>
        <w:ind w:left="426"/>
        <w:jc w:val="both"/>
        <w:rPr>
          <w:rFonts w:ascii="Times New Roman" w:hAnsi="Times New Roman" w:cs="Times New Roman"/>
          <w:sz w:val="24"/>
          <w:szCs w:val="24"/>
        </w:rPr>
      </w:pPr>
      <w:r w:rsidRPr="007C0371">
        <w:rPr>
          <w:rFonts w:ascii="Times New Roman" w:hAnsi="Times New Roman" w:cs="Times New Roman"/>
          <w:sz w:val="24"/>
          <w:szCs w:val="24"/>
        </w:rPr>
        <w:t xml:space="preserve">WEE, 2022: </w:t>
      </w:r>
      <w:r w:rsidRPr="00EB3D1D">
        <w:rPr>
          <w:rFonts w:ascii="Times New Roman" w:hAnsi="Times New Roman" w:cs="Times New Roman"/>
          <w:i/>
          <w:sz w:val="24"/>
          <w:szCs w:val="24"/>
        </w:rPr>
        <w:t>chaps</w:t>
      </w:r>
      <w:r w:rsidRPr="007C0371">
        <w:rPr>
          <w:rFonts w:ascii="Times New Roman" w:hAnsi="Times New Roman" w:cs="Times New Roman"/>
          <w:sz w:val="24"/>
          <w:szCs w:val="24"/>
        </w:rPr>
        <w:t xml:space="preserve"> 101. </w:t>
      </w:r>
    </w:p>
    <w:p w:rsidR="004F7A35" w:rsidRPr="007C0371" w:rsidRDefault="004F7A35" w:rsidP="00E031C5">
      <w:pPr>
        <w:pStyle w:val="ListParagraph"/>
        <w:spacing w:line="480" w:lineRule="auto"/>
        <w:ind w:left="426"/>
        <w:jc w:val="both"/>
        <w:rPr>
          <w:rFonts w:ascii="Times New Roman" w:hAnsi="Times New Roman" w:cs="Times New Roman"/>
          <w:sz w:val="24"/>
          <w:szCs w:val="24"/>
        </w:rPr>
      </w:pPr>
      <w:r w:rsidRPr="007C0371">
        <w:rPr>
          <w:rFonts w:ascii="Times New Roman" w:hAnsi="Times New Roman" w:cs="Times New Roman"/>
          <w:sz w:val="24"/>
          <w:szCs w:val="24"/>
        </w:rPr>
        <w:t xml:space="preserve">WEE merupakan komik yang digunakan sebagai sumber data, yaitu WEE!!, 2022 merupakan tahun diterbitkannya </w:t>
      </w:r>
      <w:r w:rsidRPr="00EB3D1D">
        <w:rPr>
          <w:rFonts w:ascii="Times New Roman" w:hAnsi="Times New Roman" w:cs="Times New Roman"/>
          <w:i/>
          <w:sz w:val="24"/>
          <w:szCs w:val="24"/>
        </w:rPr>
        <w:t>chapter</w:t>
      </w:r>
      <w:r w:rsidRPr="007C0371">
        <w:rPr>
          <w:rFonts w:ascii="Times New Roman" w:hAnsi="Times New Roman" w:cs="Times New Roman"/>
          <w:sz w:val="24"/>
          <w:szCs w:val="24"/>
        </w:rPr>
        <w:t xml:space="preserve"> yang dirujuk, dan 101 adalah </w:t>
      </w:r>
      <w:r w:rsidRPr="00EB3D1D">
        <w:rPr>
          <w:rFonts w:ascii="Times New Roman" w:hAnsi="Times New Roman" w:cs="Times New Roman"/>
          <w:i/>
          <w:sz w:val="24"/>
          <w:szCs w:val="24"/>
        </w:rPr>
        <w:t>chapter</w:t>
      </w:r>
      <w:r w:rsidRPr="007C0371">
        <w:rPr>
          <w:rFonts w:ascii="Times New Roman" w:hAnsi="Times New Roman" w:cs="Times New Roman"/>
          <w:sz w:val="24"/>
          <w:szCs w:val="24"/>
        </w:rPr>
        <w:t xml:space="preserve"> yang dirujuk.</w:t>
      </w:r>
    </w:p>
    <w:p w:rsidR="004F7A35" w:rsidRPr="007C0371" w:rsidRDefault="004F7A35" w:rsidP="00E031C5">
      <w:pPr>
        <w:pStyle w:val="ListParagraph"/>
        <w:numPr>
          <w:ilvl w:val="0"/>
          <w:numId w:val="14"/>
        </w:numPr>
        <w:spacing w:line="480" w:lineRule="auto"/>
        <w:ind w:left="426"/>
        <w:jc w:val="both"/>
        <w:rPr>
          <w:rFonts w:ascii="Times New Roman" w:hAnsi="Times New Roman" w:cs="Times New Roman"/>
          <w:sz w:val="24"/>
          <w:szCs w:val="24"/>
        </w:rPr>
      </w:pPr>
      <w:r w:rsidRPr="007C0371">
        <w:rPr>
          <w:rFonts w:ascii="Times New Roman" w:hAnsi="Times New Roman" w:cs="Times New Roman"/>
          <w:sz w:val="24"/>
          <w:szCs w:val="24"/>
        </w:rPr>
        <w:t>TWT, 12/09/2022: @hajimesyaco</w:t>
      </w:r>
    </w:p>
    <w:p w:rsidR="003904BC" w:rsidRPr="007C0371" w:rsidRDefault="004F7A35" w:rsidP="00E031C5">
      <w:pPr>
        <w:pStyle w:val="ListParagraph"/>
        <w:spacing w:line="480" w:lineRule="auto"/>
        <w:ind w:left="426"/>
        <w:jc w:val="both"/>
        <w:rPr>
          <w:rFonts w:ascii="Times New Roman" w:hAnsi="Times New Roman" w:cs="Times New Roman"/>
          <w:sz w:val="24"/>
          <w:szCs w:val="24"/>
        </w:rPr>
      </w:pPr>
      <w:r w:rsidRPr="007C0371">
        <w:rPr>
          <w:rFonts w:ascii="Times New Roman" w:hAnsi="Times New Roman" w:cs="Times New Roman"/>
          <w:sz w:val="24"/>
          <w:szCs w:val="24"/>
        </w:rPr>
        <w:t xml:space="preserve">TWT merupakan media sosial yang digunakan sebagai sumber data, yaitu Twitter, 12/09/2022 merupakan tanggal diunggahnya </w:t>
      </w:r>
      <w:r w:rsidRPr="00EB3D1D">
        <w:rPr>
          <w:rFonts w:ascii="Times New Roman" w:hAnsi="Times New Roman" w:cs="Times New Roman"/>
          <w:i/>
          <w:sz w:val="24"/>
          <w:szCs w:val="24"/>
        </w:rPr>
        <w:t>tweet</w:t>
      </w:r>
      <w:r w:rsidRPr="007C0371">
        <w:rPr>
          <w:rFonts w:ascii="Times New Roman" w:hAnsi="Times New Roman" w:cs="Times New Roman"/>
          <w:sz w:val="24"/>
          <w:szCs w:val="24"/>
        </w:rPr>
        <w:t xml:space="preserve"> yang dirujuk, dan @hajimesyaco merupakan akun pengunggah </w:t>
      </w:r>
      <w:r w:rsidRPr="00EB3D1D">
        <w:rPr>
          <w:rFonts w:ascii="Times New Roman" w:hAnsi="Times New Roman" w:cs="Times New Roman"/>
          <w:i/>
          <w:sz w:val="24"/>
          <w:szCs w:val="24"/>
        </w:rPr>
        <w:t>tweet</w:t>
      </w:r>
      <w:r w:rsidRPr="007C0371">
        <w:rPr>
          <w:rFonts w:ascii="Times New Roman" w:hAnsi="Times New Roman" w:cs="Times New Roman"/>
          <w:sz w:val="24"/>
          <w:szCs w:val="24"/>
        </w:rPr>
        <w:t xml:space="preserve"> yang dirujuk.</w:t>
      </w:r>
    </w:p>
    <w:p w:rsidR="00E30136" w:rsidRPr="007C0371" w:rsidRDefault="00E30136" w:rsidP="00E031C5">
      <w:pPr>
        <w:pStyle w:val="ListParagraph"/>
        <w:spacing w:line="480" w:lineRule="auto"/>
        <w:ind w:left="426"/>
        <w:jc w:val="both"/>
        <w:rPr>
          <w:rFonts w:ascii="Times New Roman" w:hAnsi="Times New Roman" w:cs="Times New Roman"/>
          <w:sz w:val="24"/>
          <w:szCs w:val="24"/>
        </w:rPr>
      </w:pPr>
    </w:p>
    <w:p w:rsidR="00E30136" w:rsidRPr="007C0371" w:rsidRDefault="00E30136" w:rsidP="00E031C5">
      <w:pPr>
        <w:pStyle w:val="ListParagraph"/>
        <w:spacing w:line="480" w:lineRule="auto"/>
        <w:ind w:left="426"/>
        <w:jc w:val="both"/>
        <w:rPr>
          <w:rFonts w:ascii="Times New Roman" w:hAnsi="Times New Roman" w:cs="Times New Roman"/>
          <w:sz w:val="24"/>
          <w:szCs w:val="24"/>
        </w:rPr>
      </w:pPr>
    </w:p>
    <w:p w:rsidR="004F7A35" w:rsidRPr="007C0371" w:rsidRDefault="004F7A35" w:rsidP="004F7A35">
      <w:pPr>
        <w:pStyle w:val="Heading3"/>
      </w:pPr>
      <w:bookmarkStart w:id="29" w:name="_Toc116623007"/>
      <w:bookmarkStart w:id="30" w:name="_Toc144274693"/>
      <w:r w:rsidRPr="007C0371">
        <w:t>Metode Analisis Data</w:t>
      </w:r>
      <w:bookmarkEnd w:id="29"/>
      <w:bookmarkEnd w:id="30"/>
    </w:p>
    <w:p w:rsidR="00E75F22" w:rsidRPr="007C0371" w:rsidRDefault="004F7A35" w:rsidP="00C446C6">
      <w:pPr>
        <w:spacing w:after="360" w:line="480" w:lineRule="auto"/>
        <w:ind w:firstLine="720"/>
        <w:jc w:val="both"/>
        <w:rPr>
          <w:rFonts w:ascii="Times New Roman" w:hAnsi="Times New Roman" w:cs="Times New Roman"/>
          <w:sz w:val="24"/>
          <w:szCs w:val="24"/>
        </w:rPr>
      </w:pPr>
      <w:r w:rsidRPr="007C0371">
        <w:rPr>
          <w:rFonts w:ascii="Times New Roman" w:eastAsia="Times New Roman" w:hAnsi="Times New Roman" w:cs="Times New Roman"/>
          <w:color w:val="000000"/>
          <w:sz w:val="24"/>
          <w:szCs w:val="24"/>
        </w:rPr>
        <w:lastRenderedPageBreak/>
        <w:t>Data pada penelitian ini dianalisis dengan metode agih. Metode agih menggunakan bahasa yang bersan</w:t>
      </w:r>
      <w:r w:rsidR="00796D5D">
        <w:rPr>
          <w:rFonts w:ascii="Times New Roman" w:eastAsia="Times New Roman" w:hAnsi="Times New Roman" w:cs="Times New Roman"/>
          <w:color w:val="000000"/>
          <w:sz w:val="24"/>
          <w:szCs w:val="24"/>
        </w:rPr>
        <w:t xml:space="preserve">gkutan sebagai alat penentunya </w:t>
      </w:r>
      <w:r w:rsidR="00D0704C">
        <w:rPr>
          <w:rFonts w:ascii="Times New Roman" w:eastAsia="Times New Roman" w:hAnsi="Times New Roman" w:cs="Times New Roman"/>
          <w:color w:val="000000"/>
          <w:sz w:val="24"/>
          <w:szCs w:val="24"/>
        </w:rPr>
        <w:fldChar w:fldCharType="begin" w:fldLock="1"/>
      </w:r>
      <w:r w:rsidR="0015323F">
        <w:rPr>
          <w:rFonts w:ascii="Times New Roman" w:eastAsia="Times New Roman" w:hAnsi="Times New Roman" w:cs="Times New Roman"/>
          <w:color w:val="000000"/>
          <w:sz w:val="24"/>
          <w:szCs w:val="24"/>
        </w:rPr>
        <w:instrText>ADDIN CSL_CITATION {"citationItems":[{"id":"ITEM-1","itemData":{"author":[{"dropping-particle":"","family":"Sudaryanto","given":"","non-dropping-particle":"","parse-names":false,"suffix":""}],"id":"ITEM-1","issued":{"date-parts":[["1993"]]},"number-of-pages":"15, 31","publisher":"Duta Wacana University Press","publisher-place":"Yogyakarta","title":"Metode dan Aneka Teknik Analisis Bahasa (Pengantar Penelitian Wahana Kebudayaan secara Linguistis)","type":"book"},"uris":["http://www.mendeley.com/documents/?uuid=4565a50b-2534-4978-b7d4-e757e75b71bd"]}],"mendeley":{"formattedCitation":"(Sudaryanto, 1993)","manualFormatting":"(Sudaryanto, 1993:15)","plainTextFormattedCitation":"(Sudaryanto, 1993)","previouslyFormattedCitation":"(Sudaryanto, 1993)"},"properties":{"noteIndex":0},"schema":"https://github.com/citation-style-language/schema/raw/master/csl-citation.json"}</w:instrText>
      </w:r>
      <w:r w:rsidR="00D0704C">
        <w:rPr>
          <w:rFonts w:ascii="Times New Roman" w:eastAsia="Times New Roman" w:hAnsi="Times New Roman" w:cs="Times New Roman"/>
          <w:color w:val="000000"/>
          <w:sz w:val="24"/>
          <w:szCs w:val="24"/>
        </w:rPr>
        <w:fldChar w:fldCharType="separate"/>
      </w:r>
      <w:r w:rsidR="00796D5D" w:rsidRPr="00796D5D">
        <w:rPr>
          <w:rFonts w:ascii="Times New Roman" w:eastAsia="Times New Roman" w:hAnsi="Times New Roman" w:cs="Times New Roman"/>
          <w:noProof/>
          <w:color w:val="000000"/>
          <w:sz w:val="24"/>
          <w:szCs w:val="24"/>
        </w:rPr>
        <w:t>(Sudaryanto, 1993</w:t>
      </w:r>
      <w:r w:rsidR="00796D5D">
        <w:rPr>
          <w:rFonts w:ascii="Times New Roman" w:eastAsia="Times New Roman" w:hAnsi="Times New Roman" w:cs="Times New Roman"/>
          <w:noProof/>
          <w:color w:val="000000"/>
          <w:sz w:val="24"/>
          <w:szCs w:val="24"/>
        </w:rPr>
        <w:t>:15</w:t>
      </w:r>
      <w:r w:rsidR="00796D5D" w:rsidRPr="00796D5D">
        <w:rPr>
          <w:rFonts w:ascii="Times New Roman" w:eastAsia="Times New Roman" w:hAnsi="Times New Roman" w:cs="Times New Roman"/>
          <w:noProof/>
          <w:color w:val="000000"/>
          <w:sz w:val="24"/>
          <w:szCs w:val="24"/>
        </w:rPr>
        <w:t>)</w:t>
      </w:r>
      <w:r w:rsidR="00D0704C">
        <w:rPr>
          <w:rFonts w:ascii="Times New Roman" w:eastAsia="Times New Roman" w:hAnsi="Times New Roman" w:cs="Times New Roman"/>
          <w:color w:val="000000"/>
          <w:sz w:val="24"/>
          <w:szCs w:val="24"/>
        </w:rPr>
        <w:fldChar w:fldCharType="end"/>
      </w:r>
      <w:r w:rsidRPr="007C0371">
        <w:rPr>
          <w:rFonts w:ascii="Times New Roman" w:eastAsia="Times New Roman" w:hAnsi="Times New Roman" w:cs="Times New Roman"/>
          <w:color w:val="000000"/>
          <w:sz w:val="24"/>
          <w:szCs w:val="24"/>
        </w:rPr>
        <w:t xml:space="preserve">. Sudaryanto juga menjelaskan, bahwa dalam metode agih terdapat dua teknik, yaitu teknik dasar dan teknik lanjutan. Pada penelitian ini, teknik dasar yang digunakan adalah teknik BUL (Bagi Unsur Langsung). Teknik ini dilakukan dengan cara membagi data ke dalam satuan unsur lingual dan satuan lingual yang dimaksud dipandang </w:t>
      </w:r>
      <w:r w:rsidR="0015323F">
        <w:rPr>
          <w:rFonts w:ascii="Times New Roman" w:eastAsia="Times New Roman" w:hAnsi="Times New Roman" w:cs="Times New Roman"/>
          <w:color w:val="000000"/>
          <w:sz w:val="24"/>
          <w:szCs w:val="24"/>
        </w:rPr>
        <w:t xml:space="preserve">dapat membentuk unsur tersebut </w:t>
      </w:r>
      <w:r w:rsidR="00D0704C">
        <w:rPr>
          <w:rFonts w:ascii="Times New Roman" w:eastAsia="Times New Roman" w:hAnsi="Times New Roman" w:cs="Times New Roman"/>
          <w:color w:val="000000"/>
          <w:sz w:val="24"/>
          <w:szCs w:val="24"/>
        </w:rPr>
        <w:fldChar w:fldCharType="begin" w:fldLock="1"/>
      </w:r>
      <w:r w:rsidR="00105009">
        <w:rPr>
          <w:rFonts w:ascii="Times New Roman" w:eastAsia="Times New Roman" w:hAnsi="Times New Roman" w:cs="Times New Roman"/>
          <w:color w:val="000000"/>
          <w:sz w:val="24"/>
          <w:szCs w:val="24"/>
        </w:rPr>
        <w:instrText>ADDIN CSL_CITATION {"citationItems":[{"id":"ITEM-1","itemData":{"author":[{"dropping-particle":"","family":"Sudaryanto","given":"","non-dropping-particle":"","parse-names":false,"suffix":""}],"id":"ITEM-1","issued":{"date-parts":[["1993"]]},"number-of-pages":"15, 31","publisher":"Duta Wacana University Press","publisher-place":"Yogyakarta","title":"Metode dan Aneka Teknik Analisis Bahasa (Pengantar Penelitian Wahana Kebudayaan secara Linguistis)","type":"book"},"uris":["http://www.mendeley.com/documents/?uuid=4565a50b-2534-4978-b7d4-e757e75b71bd"]}],"mendeley":{"formattedCitation":"(Sudaryanto, 1993)","manualFormatting":"(Sudaryanto, 1993:31)","plainTextFormattedCitation":"(Sudaryanto, 1993)","previouslyFormattedCitation":"(Sudaryanto, 1993)"},"properties":{"noteIndex":0},"schema":"https://github.com/citation-style-language/schema/raw/master/csl-citation.json"}</w:instrText>
      </w:r>
      <w:r w:rsidR="00D0704C">
        <w:rPr>
          <w:rFonts w:ascii="Times New Roman" w:eastAsia="Times New Roman" w:hAnsi="Times New Roman" w:cs="Times New Roman"/>
          <w:color w:val="000000"/>
          <w:sz w:val="24"/>
          <w:szCs w:val="24"/>
        </w:rPr>
        <w:fldChar w:fldCharType="separate"/>
      </w:r>
      <w:r w:rsidR="0015323F" w:rsidRPr="0015323F">
        <w:rPr>
          <w:rFonts w:ascii="Times New Roman" w:eastAsia="Times New Roman" w:hAnsi="Times New Roman" w:cs="Times New Roman"/>
          <w:noProof/>
          <w:color w:val="000000"/>
          <w:sz w:val="24"/>
          <w:szCs w:val="24"/>
        </w:rPr>
        <w:t>(Sudaryanto, 1993</w:t>
      </w:r>
      <w:r w:rsidR="0015323F">
        <w:rPr>
          <w:rFonts w:ascii="Times New Roman" w:eastAsia="Times New Roman" w:hAnsi="Times New Roman" w:cs="Times New Roman"/>
          <w:noProof/>
          <w:color w:val="000000"/>
          <w:sz w:val="24"/>
          <w:szCs w:val="24"/>
        </w:rPr>
        <w:t>:31</w:t>
      </w:r>
      <w:r w:rsidR="0015323F" w:rsidRPr="0015323F">
        <w:rPr>
          <w:rFonts w:ascii="Times New Roman" w:eastAsia="Times New Roman" w:hAnsi="Times New Roman" w:cs="Times New Roman"/>
          <w:noProof/>
          <w:color w:val="000000"/>
          <w:sz w:val="24"/>
          <w:szCs w:val="24"/>
        </w:rPr>
        <w:t>)</w:t>
      </w:r>
      <w:r w:rsidR="00D0704C">
        <w:rPr>
          <w:rFonts w:ascii="Times New Roman" w:eastAsia="Times New Roman" w:hAnsi="Times New Roman" w:cs="Times New Roman"/>
          <w:color w:val="000000"/>
          <w:sz w:val="24"/>
          <w:szCs w:val="24"/>
        </w:rPr>
        <w:fldChar w:fldCharType="end"/>
      </w:r>
      <w:r w:rsidRPr="007C0371">
        <w:rPr>
          <w:rFonts w:ascii="Times New Roman" w:eastAsia="Times New Roman" w:hAnsi="Times New Roman" w:cs="Times New Roman"/>
          <w:color w:val="000000"/>
          <w:sz w:val="24"/>
          <w:szCs w:val="24"/>
        </w:rPr>
        <w:t xml:space="preserve">. Kemudian, teknik lanjutan yang digunakan adalah teknik kontrastif.Data abreviasi dikontraskan melalui dua tahapan, yakni penjabaran dan perbandingan analisis data. </w:t>
      </w:r>
      <w:r w:rsidRPr="007C0371">
        <w:rPr>
          <w:rFonts w:ascii="Times New Roman" w:hAnsi="Times New Roman" w:cs="Times New Roman"/>
          <w:sz w:val="24"/>
          <w:szCs w:val="24"/>
        </w:rPr>
        <w:t>Data bahasa Jepang dan bahasa Indonesia juga dianalisis secara terpisah, hal ini dilakukan untuk memunculkan karakteristik pada masing-masing bahasa.</w:t>
      </w:r>
    </w:p>
    <w:p w:rsidR="004F7A35" w:rsidRPr="007C0371" w:rsidRDefault="004F7A35" w:rsidP="004F7A35">
      <w:pPr>
        <w:pStyle w:val="Heading3"/>
      </w:pPr>
      <w:bookmarkStart w:id="31" w:name="_Toc116623008"/>
      <w:bookmarkStart w:id="32" w:name="_Toc144274694"/>
      <w:r w:rsidRPr="007C0371">
        <w:t>Metode Penyajian Hasil Analisis Data</w:t>
      </w:r>
      <w:bookmarkEnd w:id="31"/>
      <w:bookmarkEnd w:id="32"/>
    </w:p>
    <w:p w:rsidR="00E93B40" w:rsidRDefault="004F7A35" w:rsidP="00700C8A">
      <w:pPr>
        <w:spacing w:after="360" w:line="480" w:lineRule="auto"/>
        <w:ind w:firstLine="720"/>
        <w:jc w:val="both"/>
        <w:rPr>
          <w:rFonts w:ascii="Times New Roman" w:hAnsi="Times New Roman" w:cs="Times New Roman"/>
          <w:sz w:val="24"/>
          <w:szCs w:val="24"/>
        </w:rPr>
      </w:pPr>
      <w:r w:rsidRPr="007C0371">
        <w:rPr>
          <w:rFonts w:ascii="Times New Roman" w:hAnsi="Times New Roman" w:cs="Times New Roman"/>
          <w:sz w:val="24"/>
          <w:szCs w:val="24"/>
        </w:rPr>
        <w:t xml:space="preserve">Penyajian data merupakan langkah akhir yang dilakukan untuk memaparkan hasil penelitian. Pada penyajian data, metode yang digunakan yaitu metode informal. Metode informal pada penelitian ini dilakukan dengan menguraikan hasil analisis data dengan kata-kata yang </w:t>
      </w:r>
      <w:r w:rsidR="009A4C66" w:rsidRPr="007C0371">
        <w:rPr>
          <w:rFonts w:ascii="Times New Roman" w:hAnsi="Times New Roman" w:cs="Times New Roman"/>
          <w:sz w:val="24"/>
          <w:szCs w:val="24"/>
        </w:rPr>
        <w:t>ringan sehingga mudah dipahami.</w:t>
      </w:r>
    </w:p>
    <w:p w:rsidR="007C0371" w:rsidRPr="007C0371" w:rsidRDefault="007C0371" w:rsidP="007C0371">
      <w:pPr>
        <w:spacing w:before="240" w:line="480" w:lineRule="auto"/>
        <w:jc w:val="both"/>
        <w:rPr>
          <w:rFonts w:ascii="Times New Roman" w:hAnsi="Times New Roman" w:cs="Times New Roman"/>
          <w:sz w:val="24"/>
          <w:szCs w:val="24"/>
        </w:rPr>
      </w:pPr>
      <w:r w:rsidRPr="007C0371">
        <w:rPr>
          <w:rFonts w:ascii="Times New Roman" w:hAnsi="Times New Roman" w:cs="Times New Roman"/>
          <w:sz w:val="24"/>
          <w:szCs w:val="24"/>
        </w:rPr>
        <w:t>Tahapan penelitian yang dilakukan yaitu sebagai berikut:</w:t>
      </w:r>
    </w:p>
    <w:p w:rsidR="007C0371" w:rsidRPr="00DC4B63" w:rsidRDefault="007C0371" w:rsidP="000D1579">
      <w:pPr>
        <w:pStyle w:val="ListParagraph"/>
        <w:numPr>
          <w:ilvl w:val="0"/>
          <w:numId w:val="73"/>
        </w:numPr>
        <w:spacing w:before="240" w:line="480" w:lineRule="auto"/>
        <w:ind w:left="284"/>
        <w:jc w:val="both"/>
        <w:rPr>
          <w:rFonts w:ascii="Times New Roman" w:hAnsi="Times New Roman" w:cs="Times New Roman"/>
          <w:sz w:val="24"/>
          <w:szCs w:val="24"/>
        </w:rPr>
      </w:pPr>
      <w:r w:rsidRPr="00DC4B63">
        <w:rPr>
          <w:rFonts w:ascii="Times New Roman" w:hAnsi="Times New Roman" w:cs="Times New Roman"/>
          <w:sz w:val="24"/>
          <w:szCs w:val="24"/>
        </w:rPr>
        <w:t>Mengumpulkan dan memilah data pada sumber data.</w:t>
      </w:r>
    </w:p>
    <w:p w:rsidR="007C0371" w:rsidRPr="007C0371" w:rsidRDefault="007C0371" w:rsidP="000D1579">
      <w:pPr>
        <w:pStyle w:val="ListParagraph"/>
        <w:numPr>
          <w:ilvl w:val="0"/>
          <w:numId w:val="73"/>
        </w:numPr>
        <w:spacing w:before="240" w:line="480" w:lineRule="auto"/>
        <w:ind w:left="426"/>
        <w:jc w:val="both"/>
        <w:rPr>
          <w:rFonts w:ascii="Times New Roman" w:hAnsi="Times New Roman" w:cs="Times New Roman"/>
          <w:sz w:val="24"/>
          <w:szCs w:val="24"/>
        </w:rPr>
      </w:pPr>
      <w:r w:rsidRPr="007C0371">
        <w:rPr>
          <w:rFonts w:ascii="Times New Roman" w:hAnsi="Times New Roman" w:cs="Times New Roman"/>
          <w:sz w:val="24"/>
          <w:szCs w:val="24"/>
        </w:rPr>
        <w:t>Mengidentifikasi data yang mengandung abreviasi bahasa slang pada sumber data.</w:t>
      </w:r>
    </w:p>
    <w:p w:rsidR="007C0371" w:rsidRPr="007C0371" w:rsidRDefault="007C0371" w:rsidP="000D1579">
      <w:pPr>
        <w:pStyle w:val="ListParagraph"/>
        <w:numPr>
          <w:ilvl w:val="0"/>
          <w:numId w:val="73"/>
        </w:numPr>
        <w:spacing w:before="240" w:line="480" w:lineRule="auto"/>
        <w:ind w:left="426"/>
        <w:jc w:val="both"/>
        <w:rPr>
          <w:rFonts w:ascii="Times New Roman" w:hAnsi="Times New Roman" w:cs="Times New Roman"/>
          <w:sz w:val="24"/>
          <w:szCs w:val="24"/>
        </w:rPr>
      </w:pPr>
      <w:r w:rsidRPr="007C0371">
        <w:rPr>
          <w:rFonts w:ascii="Times New Roman" w:hAnsi="Times New Roman" w:cs="Times New Roman"/>
          <w:sz w:val="24"/>
          <w:szCs w:val="24"/>
        </w:rPr>
        <w:lastRenderedPageBreak/>
        <w:t>Pada</w:t>
      </w:r>
      <w:r w:rsidR="00376DFF">
        <w:rPr>
          <w:rFonts w:ascii="Times New Roman" w:hAnsi="Times New Roman" w:cs="Times New Roman"/>
          <w:sz w:val="24"/>
          <w:szCs w:val="24"/>
        </w:rPr>
        <w:t xml:space="preserve"> semua</w:t>
      </w:r>
      <w:r w:rsidRPr="007C0371">
        <w:rPr>
          <w:rFonts w:ascii="Times New Roman" w:hAnsi="Times New Roman" w:cs="Times New Roman"/>
          <w:sz w:val="24"/>
          <w:szCs w:val="24"/>
        </w:rPr>
        <w:t xml:space="preserve"> data bahasa Jepang, dilakukan validasi data pada </w:t>
      </w:r>
      <w:r w:rsidRPr="007C0371">
        <w:rPr>
          <w:rFonts w:ascii="Times New Roman" w:hAnsi="Times New Roman" w:cs="Times New Roman"/>
          <w:i/>
          <w:sz w:val="24"/>
          <w:szCs w:val="24"/>
        </w:rPr>
        <w:t>website</w:t>
      </w:r>
      <w:r w:rsidRPr="007C0371">
        <w:rPr>
          <w:rFonts w:ascii="Times New Roman" w:hAnsi="Times New Roman" w:cs="Times New Roman"/>
          <w:sz w:val="24"/>
          <w:szCs w:val="24"/>
        </w:rPr>
        <w:t xml:space="preserve"> www.weblio.jp.</w:t>
      </w:r>
    </w:p>
    <w:p w:rsidR="007C0371" w:rsidRPr="007C0371" w:rsidRDefault="007C0371" w:rsidP="000D1579">
      <w:pPr>
        <w:pStyle w:val="ListParagraph"/>
        <w:numPr>
          <w:ilvl w:val="0"/>
          <w:numId w:val="73"/>
        </w:numPr>
        <w:spacing w:before="240" w:line="480" w:lineRule="auto"/>
        <w:ind w:left="426"/>
        <w:jc w:val="both"/>
        <w:rPr>
          <w:rFonts w:ascii="Times New Roman" w:hAnsi="Times New Roman" w:cs="Times New Roman"/>
          <w:sz w:val="24"/>
          <w:szCs w:val="24"/>
        </w:rPr>
      </w:pPr>
      <w:r w:rsidRPr="007C0371">
        <w:rPr>
          <w:rFonts w:ascii="Times New Roman" w:hAnsi="Times New Roman" w:cs="Times New Roman"/>
          <w:sz w:val="24"/>
          <w:szCs w:val="24"/>
        </w:rPr>
        <w:t>Mengklasifikasikan data yang telah diperoleh berdasarkan kategori sesuai teori yang digunakan.</w:t>
      </w:r>
    </w:p>
    <w:p w:rsidR="007C0371" w:rsidRPr="007C0371" w:rsidRDefault="007C0371" w:rsidP="000D1579">
      <w:pPr>
        <w:pStyle w:val="ListParagraph"/>
        <w:numPr>
          <w:ilvl w:val="0"/>
          <w:numId w:val="73"/>
        </w:numPr>
        <w:spacing w:before="240" w:line="480" w:lineRule="auto"/>
        <w:ind w:left="426"/>
        <w:jc w:val="both"/>
        <w:rPr>
          <w:rFonts w:ascii="Times New Roman" w:hAnsi="Times New Roman" w:cs="Times New Roman"/>
          <w:sz w:val="24"/>
          <w:szCs w:val="24"/>
        </w:rPr>
      </w:pPr>
      <w:r w:rsidRPr="007C0371">
        <w:rPr>
          <w:rFonts w:ascii="Times New Roman" w:hAnsi="Times New Roman" w:cs="Times New Roman"/>
          <w:sz w:val="24"/>
          <w:szCs w:val="24"/>
        </w:rPr>
        <w:t>Menga</w:t>
      </w:r>
      <w:r w:rsidR="0054200D">
        <w:rPr>
          <w:rFonts w:ascii="Times New Roman" w:hAnsi="Times New Roman" w:cs="Times New Roman"/>
          <w:sz w:val="24"/>
          <w:szCs w:val="24"/>
        </w:rPr>
        <w:t>nalisis proses pembentuk</w:t>
      </w:r>
      <w:r w:rsidRPr="007C0371">
        <w:rPr>
          <w:rFonts w:ascii="Times New Roman" w:hAnsi="Times New Roman" w:cs="Times New Roman"/>
          <w:sz w:val="24"/>
          <w:szCs w:val="24"/>
        </w:rPr>
        <w:t>an abreviasi pada data.</w:t>
      </w:r>
    </w:p>
    <w:p w:rsidR="007C0371" w:rsidRPr="007C0371" w:rsidRDefault="007C0371" w:rsidP="000D1579">
      <w:pPr>
        <w:pStyle w:val="ListParagraph"/>
        <w:numPr>
          <w:ilvl w:val="0"/>
          <w:numId w:val="73"/>
        </w:numPr>
        <w:spacing w:before="240" w:line="480" w:lineRule="auto"/>
        <w:ind w:left="426"/>
        <w:jc w:val="both"/>
        <w:rPr>
          <w:rFonts w:ascii="Times New Roman" w:hAnsi="Times New Roman" w:cs="Times New Roman"/>
          <w:sz w:val="24"/>
          <w:szCs w:val="24"/>
        </w:rPr>
      </w:pPr>
      <w:r w:rsidRPr="007C0371">
        <w:rPr>
          <w:rFonts w:ascii="Times New Roman" w:hAnsi="Times New Roman" w:cs="Times New Roman"/>
          <w:sz w:val="24"/>
          <w:szCs w:val="24"/>
        </w:rPr>
        <w:t>Menganalisis proses morfofonemik pada data.</w:t>
      </w:r>
    </w:p>
    <w:p w:rsidR="007C0371" w:rsidRPr="007C0371" w:rsidRDefault="007C0371" w:rsidP="000D1579">
      <w:pPr>
        <w:pStyle w:val="ListParagraph"/>
        <w:numPr>
          <w:ilvl w:val="0"/>
          <w:numId w:val="73"/>
        </w:numPr>
        <w:spacing w:before="240" w:line="480" w:lineRule="auto"/>
        <w:ind w:left="426"/>
        <w:jc w:val="both"/>
        <w:rPr>
          <w:rFonts w:ascii="Times New Roman" w:hAnsi="Times New Roman" w:cs="Times New Roman"/>
          <w:sz w:val="24"/>
          <w:szCs w:val="24"/>
        </w:rPr>
      </w:pPr>
      <w:r w:rsidRPr="007C0371">
        <w:rPr>
          <w:rFonts w:ascii="Times New Roman" w:hAnsi="Times New Roman" w:cs="Times New Roman"/>
          <w:sz w:val="24"/>
          <w:szCs w:val="24"/>
        </w:rPr>
        <w:t>Mengontraskan abreviasi bahasa slang pada kedua bahasa berdasarkan data yang telah dianalisis.</w:t>
      </w:r>
    </w:p>
    <w:p w:rsidR="004F7A35" w:rsidRPr="007C0371" w:rsidRDefault="004F7A35" w:rsidP="00C254EF">
      <w:pPr>
        <w:pStyle w:val="Heading2"/>
        <w:ind w:left="284"/>
      </w:pPr>
      <w:bookmarkStart w:id="33" w:name="_Toc116623009"/>
      <w:bookmarkStart w:id="34" w:name="_Toc144274695"/>
      <w:r w:rsidRPr="007C0371">
        <w:t>Manfaat</w:t>
      </w:r>
      <w:bookmarkEnd w:id="33"/>
      <w:r w:rsidRPr="007C0371">
        <w:t xml:space="preserve"> Penelitian</w:t>
      </w:r>
      <w:bookmarkEnd w:id="34"/>
    </w:p>
    <w:p w:rsidR="004F7A35" w:rsidRPr="007C0371" w:rsidRDefault="004F7A35" w:rsidP="004F7A35">
      <w:pPr>
        <w:pStyle w:val="Heading3"/>
      </w:pPr>
      <w:bookmarkStart w:id="35" w:name="_Toc116623010"/>
      <w:bookmarkStart w:id="36" w:name="_Toc144274696"/>
      <w:r w:rsidRPr="007C0371">
        <w:t>Manfaat Teoretis</w:t>
      </w:r>
      <w:bookmarkEnd w:id="35"/>
      <w:bookmarkEnd w:id="36"/>
    </w:p>
    <w:p w:rsidR="004F7A35" w:rsidRPr="007C0371" w:rsidRDefault="004F7A35" w:rsidP="009A4C66">
      <w:pPr>
        <w:pStyle w:val="ListParagraph"/>
        <w:spacing w:after="360" w:line="480" w:lineRule="auto"/>
        <w:ind w:left="0" w:firstLine="720"/>
        <w:jc w:val="both"/>
        <w:rPr>
          <w:rFonts w:ascii="Times New Roman" w:hAnsi="Times New Roman" w:cs="Times New Roman"/>
          <w:sz w:val="24"/>
          <w:szCs w:val="24"/>
        </w:rPr>
      </w:pPr>
      <w:r w:rsidRPr="007C0371">
        <w:rPr>
          <w:rFonts w:ascii="Times New Roman" w:hAnsi="Times New Roman" w:cs="Times New Roman"/>
          <w:sz w:val="24"/>
          <w:szCs w:val="24"/>
        </w:rPr>
        <w:t>Secara teoretis, penelitian ini diharapkan dapat memberikan manfaat dalam kajian linguistis dan mampu menjadi referensi untuk penelitian selanjutnya yang mengkaji abreviasi bahasa slang.</w:t>
      </w:r>
    </w:p>
    <w:p w:rsidR="004F7A35" w:rsidRPr="007C0371" w:rsidRDefault="004F7A35" w:rsidP="004F7A35">
      <w:pPr>
        <w:pStyle w:val="Heading3"/>
      </w:pPr>
      <w:bookmarkStart w:id="37" w:name="_Toc116623011"/>
      <w:bookmarkStart w:id="38" w:name="_Toc144274697"/>
      <w:r w:rsidRPr="007C0371">
        <w:t>Manfaat Praktis</w:t>
      </w:r>
      <w:bookmarkEnd w:id="37"/>
      <w:bookmarkEnd w:id="38"/>
    </w:p>
    <w:p w:rsidR="004F7A35" w:rsidRPr="007C0371" w:rsidRDefault="004F7A35" w:rsidP="009A4C66">
      <w:pPr>
        <w:spacing w:after="360" w:line="480" w:lineRule="auto"/>
        <w:ind w:firstLine="720"/>
        <w:jc w:val="both"/>
        <w:rPr>
          <w:rFonts w:ascii="Times New Roman" w:hAnsi="Times New Roman" w:cs="Times New Roman"/>
          <w:sz w:val="24"/>
          <w:szCs w:val="24"/>
        </w:rPr>
      </w:pPr>
      <w:r w:rsidRPr="007C0371">
        <w:rPr>
          <w:rFonts w:ascii="Times New Roman" w:hAnsi="Times New Roman" w:cs="Times New Roman"/>
          <w:sz w:val="24"/>
          <w:szCs w:val="24"/>
        </w:rPr>
        <w:t xml:space="preserve">Secara praktis, penelitian ini diharapkan dapat menambah wawasan pembelajar mengenai abreviasi pada bahasa slang Jepang dan Indonesia serta mengetahui perbedaan dan persamaannya. </w:t>
      </w:r>
    </w:p>
    <w:p w:rsidR="004F7A35" w:rsidRPr="007C0371" w:rsidRDefault="004F7A35" w:rsidP="00C254EF">
      <w:pPr>
        <w:pStyle w:val="Heading2"/>
        <w:ind w:left="284"/>
      </w:pPr>
      <w:bookmarkStart w:id="39" w:name="_Toc116623012"/>
      <w:bookmarkStart w:id="40" w:name="_Toc144274698"/>
      <w:r w:rsidRPr="007C0371">
        <w:t>Sistematika</w:t>
      </w:r>
      <w:bookmarkEnd w:id="39"/>
      <w:r w:rsidRPr="007C0371">
        <w:t xml:space="preserve"> Penulisan</w:t>
      </w:r>
      <w:bookmarkEnd w:id="40"/>
    </w:p>
    <w:p w:rsidR="004F7A35" w:rsidRPr="007C0371" w:rsidRDefault="004F7A35" w:rsidP="004F7A35">
      <w:pPr>
        <w:spacing w:line="480" w:lineRule="auto"/>
        <w:jc w:val="both"/>
        <w:rPr>
          <w:rFonts w:ascii="Times New Roman" w:hAnsi="Times New Roman" w:cs="Times New Roman"/>
          <w:sz w:val="24"/>
          <w:szCs w:val="24"/>
        </w:rPr>
      </w:pPr>
      <w:r w:rsidRPr="007C0371">
        <w:rPr>
          <w:rFonts w:ascii="Times New Roman" w:hAnsi="Times New Roman" w:cs="Times New Roman"/>
          <w:sz w:val="24"/>
          <w:szCs w:val="24"/>
        </w:rPr>
        <w:t>Pada penelitian ini, digunakan sistematika penulisan sebagai berikut:</w:t>
      </w:r>
    </w:p>
    <w:p w:rsidR="00E30136" w:rsidRPr="007C0371" w:rsidRDefault="004F7A35" w:rsidP="00E30136">
      <w:pPr>
        <w:spacing w:line="480" w:lineRule="auto"/>
        <w:jc w:val="both"/>
        <w:rPr>
          <w:rFonts w:ascii="Times New Roman" w:hAnsi="Times New Roman" w:cs="Times New Roman"/>
          <w:sz w:val="24"/>
          <w:szCs w:val="24"/>
        </w:rPr>
      </w:pPr>
      <w:r w:rsidRPr="007C0371">
        <w:rPr>
          <w:rFonts w:ascii="Times New Roman" w:hAnsi="Times New Roman" w:cs="Times New Roman"/>
          <w:sz w:val="24"/>
          <w:szCs w:val="24"/>
        </w:rPr>
        <w:t>BAB I PENDAHULUAN</w:t>
      </w:r>
    </w:p>
    <w:p w:rsidR="004F7A35" w:rsidRPr="007C0371" w:rsidRDefault="004F7A35" w:rsidP="007F61CB">
      <w:pPr>
        <w:spacing w:line="480" w:lineRule="auto"/>
        <w:ind w:firstLine="720"/>
        <w:jc w:val="both"/>
        <w:rPr>
          <w:rFonts w:ascii="Times New Roman" w:hAnsi="Times New Roman" w:cs="Times New Roman"/>
          <w:sz w:val="24"/>
          <w:szCs w:val="24"/>
        </w:rPr>
      </w:pPr>
      <w:r w:rsidRPr="007C0371">
        <w:rPr>
          <w:rFonts w:ascii="Times New Roman" w:hAnsi="Times New Roman" w:cs="Times New Roman"/>
          <w:sz w:val="24"/>
          <w:szCs w:val="24"/>
        </w:rPr>
        <w:lastRenderedPageBreak/>
        <w:t>Bab ini berisi pemaparan latar belakang masalah dan permasalahan, tujuan penelitian, ruang lingkup penelitian, metode penelitian, manfaat penelitian serta sistematika penulisan.</w:t>
      </w:r>
    </w:p>
    <w:p w:rsidR="004F7A35" w:rsidRPr="007C0371" w:rsidRDefault="004F7A35" w:rsidP="004F7A35">
      <w:pPr>
        <w:spacing w:line="480" w:lineRule="auto"/>
        <w:jc w:val="both"/>
        <w:rPr>
          <w:rFonts w:ascii="Times New Roman" w:hAnsi="Times New Roman" w:cs="Times New Roman"/>
          <w:sz w:val="24"/>
          <w:szCs w:val="24"/>
        </w:rPr>
      </w:pPr>
      <w:r w:rsidRPr="007C0371">
        <w:rPr>
          <w:rFonts w:ascii="Times New Roman" w:hAnsi="Times New Roman" w:cs="Times New Roman"/>
          <w:sz w:val="24"/>
          <w:szCs w:val="24"/>
        </w:rPr>
        <w:t>BAB II TINJAUAN PUSTAKA DAN KERANGKA TEORI</w:t>
      </w:r>
    </w:p>
    <w:p w:rsidR="004F7A35" w:rsidRPr="007C0371" w:rsidRDefault="004F7A35" w:rsidP="004F7A35">
      <w:pPr>
        <w:spacing w:line="480" w:lineRule="auto"/>
        <w:ind w:firstLine="720"/>
        <w:jc w:val="both"/>
        <w:rPr>
          <w:rFonts w:ascii="Times New Roman" w:hAnsi="Times New Roman" w:cs="Times New Roman"/>
          <w:sz w:val="24"/>
          <w:szCs w:val="24"/>
        </w:rPr>
      </w:pPr>
      <w:r w:rsidRPr="007C0371">
        <w:rPr>
          <w:rFonts w:ascii="Times New Roman" w:hAnsi="Times New Roman" w:cs="Times New Roman"/>
          <w:sz w:val="24"/>
          <w:szCs w:val="24"/>
        </w:rPr>
        <w:t>Bab ini berisi tinjauan pustaka berdasarkan penelitian terdahulu yang relevan dengan objek penelitian dan teori-teori yang digunakan untuk menganalisis objek penelitian. Kerangka teori berisi teori yang menjelaskan</w:t>
      </w:r>
      <w:r w:rsidR="003F76F3" w:rsidRPr="007C0371">
        <w:rPr>
          <w:rFonts w:ascii="Times New Roman" w:hAnsi="Times New Roman" w:cs="Times New Roman"/>
          <w:sz w:val="24"/>
          <w:szCs w:val="24"/>
        </w:rPr>
        <w:t xml:space="preserve"> sosiolinguistik kaitannya dengan bahasa slang</w:t>
      </w:r>
      <w:r w:rsidR="007F61CB" w:rsidRPr="007C0371">
        <w:rPr>
          <w:rFonts w:ascii="Times New Roman" w:hAnsi="Times New Roman" w:cs="Times New Roman"/>
          <w:sz w:val="24"/>
          <w:szCs w:val="24"/>
        </w:rPr>
        <w:t xml:space="preserve">, morfologi, </w:t>
      </w:r>
      <w:r w:rsidRPr="007C0371">
        <w:rPr>
          <w:rFonts w:ascii="Times New Roman" w:hAnsi="Times New Roman" w:cs="Times New Roman"/>
          <w:sz w:val="24"/>
          <w:szCs w:val="24"/>
        </w:rPr>
        <w:t>morfofonemik, abreviasi bahasa Jepang, abreviasi</w:t>
      </w:r>
      <w:r w:rsidR="003F76F3" w:rsidRPr="007C0371">
        <w:rPr>
          <w:rFonts w:ascii="Times New Roman" w:hAnsi="Times New Roman" w:cs="Times New Roman"/>
          <w:sz w:val="24"/>
          <w:szCs w:val="24"/>
        </w:rPr>
        <w:t xml:space="preserve"> bahasa Indonesia</w:t>
      </w:r>
      <w:r w:rsidRPr="007C0371">
        <w:rPr>
          <w:rFonts w:ascii="Times New Roman" w:hAnsi="Times New Roman" w:cs="Times New Roman"/>
          <w:sz w:val="24"/>
          <w:szCs w:val="24"/>
        </w:rPr>
        <w:t xml:space="preserve">, dan analisis konstrastif. </w:t>
      </w:r>
    </w:p>
    <w:p w:rsidR="004F7A35" w:rsidRPr="007C0371" w:rsidRDefault="007F61CB" w:rsidP="004F7A35">
      <w:pPr>
        <w:spacing w:line="480" w:lineRule="auto"/>
        <w:jc w:val="both"/>
        <w:rPr>
          <w:rFonts w:ascii="Times New Roman" w:hAnsi="Times New Roman" w:cs="Times New Roman"/>
          <w:sz w:val="24"/>
          <w:szCs w:val="24"/>
        </w:rPr>
      </w:pPr>
      <w:r w:rsidRPr="007C0371">
        <w:rPr>
          <w:rFonts w:ascii="Times New Roman" w:hAnsi="Times New Roman" w:cs="Times New Roman"/>
          <w:sz w:val="24"/>
          <w:szCs w:val="24"/>
        </w:rPr>
        <w:t>BAB I</w:t>
      </w:r>
      <w:r w:rsidR="004F7A35" w:rsidRPr="007C0371">
        <w:rPr>
          <w:rFonts w:ascii="Times New Roman" w:hAnsi="Times New Roman" w:cs="Times New Roman"/>
          <w:sz w:val="24"/>
          <w:szCs w:val="24"/>
        </w:rPr>
        <w:t xml:space="preserve">II PEMAPARAN HASIL DAN PEMBAHASAN </w:t>
      </w:r>
    </w:p>
    <w:p w:rsidR="004F7A35" w:rsidRPr="007C0371" w:rsidRDefault="004F7A35" w:rsidP="004F7A35">
      <w:pPr>
        <w:spacing w:line="480" w:lineRule="auto"/>
        <w:ind w:firstLine="720"/>
        <w:jc w:val="both"/>
        <w:rPr>
          <w:rFonts w:ascii="Times New Roman" w:hAnsi="Times New Roman" w:cs="Times New Roman"/>
          <w:sz w:val="24"/>
          <w:szCs w:val="24"/>
        </w:rPr>
      </w:pPr>
      <w:r w:rsidRPr="007C0371">
        <w:rPr>
          <w:rFonts w:ascii="Times New Roman" w:hAnsi="Times New Roman" w:cs="Times New Roman"/>
          <w:sz w:val="24"/>
          <w:szCs w:val="24"/>
        </w:rPr>
        <w:t>Bab ini berisi pemaparan hasil dan pembahasan yang</w:t>
      </w:r>
      <w:r w:rsidR="00AF4F31" w:rsidRPr="007C0371">
        <w:rPr>
          <w:rFonts w:ascii="Times New Roman" w:hAnsi="Times New Roman" w:cs="Times New Roman"/>
          <w:sz w:val="24"/>
          <w:szCs w:val="24"/>
        </w:rPr>
        <w:t xml:space="preserve"> berpedoman dengan teori-teori yang telah dipaparkan pada bab sebelumnya.</w:t>
      </w:r>
      <w:r w:rsidR="000C23FE" w:rsidRPr="007C0371">
        <w:rPr>
          <w:rFonts w:ascii="Times New Roman" w:hAnsi="Times New Roman" w:cs="Times New Roman"/>
          <w:sz w:val="24"/>
          <w:szCs w:val="24"/>
        </w:rPr>
        <w:t xml:space="preserve"> Pada bab ini, terbagi menjadi tiga sub bab. Sub bab pertama berisi proses pembentukkan abreviasi bahasa slang Jepang, sub bab kedua berisi </w:t>
      </w:r>
      <w:r w:rsidR="00E40CC6" w:rsidRPr="007C0371">
        <w:rPr>
          <w:rFonts w:ascii="Times New Roman" w:hAnsi="Times New Roman" w:cs="Times New Roman"/>
          <w:sz w:val="24"/>
          <w:szCs w:val="24"/>
        </w:rPr>
        <w:t>proses pembentukkan abreviasi bahasa slang Indonesia, dan sub bab ketiga berisi perbedaan dan persamaan bentuk abreviasi bahasa slang Jepang dan Indonesia.</w:t>
      </w:r>
    </w:p>
    <w:p w:rsidR="004F7A35" w:rsidRPr="007C0371" w:rsidRDefault="004F7A35" w:rsidP="004F7A35">
      <w:pPr>
        <w:spacing w:line="480" w:lineRule="auto"/>
        <w:jc w:val="both"/>
        <w:rPr>
          <w:rFonts w:ascii="Times New Roman" w:hAnsi="Times New Roman" w:cs="Times New Roman"/>
          <w:sz w:val="24"/>
          <w:szCs w:val="24"/>
        </w:rPr>
      </w:pPr>
      <w:r w:rsidRPr="007C0371">
        <w:rPr>
          <w:rFonts w:ascii="Times New Roman" w:hAnsi="Times New Roman" w:cs="Times New Roman"/>
          <w:sz w:val="24"/>
          <w:szCs w:val="24"/>
        </w:rPr>
        <w:t>BAB IV PENUTUP</w:t>
      </w:r>
    </w:p>
    <w:p w:rsidR="004F7A35" w:rsidRPr="007C0371" w:rsidRDefault="004F7A35" w:rsidP="004F7A35">
      <w:pPr>
        <w:spacing w:line="480" w:lineRule="auto"/>
        <w:ind w:firstLine="720"/>
        <w:jc w:val="both"/>
        <w:rPr>
          <w:rFonts w:ascii="Times New Roman" w:hAnsi="Times New Roman" w:cs="Times New Roman"/>
          <w:sz w:val="24"/>
          <w:szCs w:val="24"/>
        </w:rPr>
        <w:sectPr w:rsidR="004F7A35" w:rsidRPr="007C0371" w:rsidSect="008007A3">
          <w:headerReference w:type="default" r:id="rId15"/>
          <w:footerReference w:type="default" r:id="rId16"/>
          <w:footerReference w:type="first" r:id="rId17"/>
          <w:pgSz w:w="11906" w:h="16838" w:code="9"/>
          <w:pgMar w:top="2268" w:right="1701" w:bottom="1701" w:left="2268" w:header="709" w:footer="709" w:gutter="0"/>
          <w:pgNumType w:start="1"/>
          <w:cols w:space="708"/>
          <w:titlePg/>
          <w:docGrid w:linePitch="360"/>
        </w:sectPr>
      </w:pPr>
      <w:r w:rsidRPr="007C0371">
        <w:rPr>
          <w:rFonts w:ascii="Times New Roman" w:hAnsi="Times New Roman" w:cs="Times New Roman"/>
          <w:sz w:val="24"/>
          <w:szCs w:val="24"/>
        </w:rPr>
        <w:t>Bab ini berisi simpulan hasil penelitian dan saran untuk penelitian lebih lanjut.</w:t>
      </w:r>
    </w:p>
    <w:p w:rsidR="00DB17E6" w:rsidRDefault="00DB17E6" w:rsidP="007F30A8">
      <w:pPr>
        <w:pStyle w:val="Heading1"/>
        <w:spacing w:line="480" w:lineRule="auto"/>
        <w:rPr>
          <w:sz w:val="24"/>
          <w:szCs w:val="24"/>
        </w:rPr>
      </w:pPr>
    </w:p>
    <w:sectPr w:rsidR="00DB17E6" w:rsidSect="007F30A8">
      <w:headerReference w:type="first" r:id="rId18"/>
      <w:footerReference w:type="first" r:id="rId19"/>
      <w:pgSz w:w="11906" w:h="16838"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930B6" w:rsidRDefault="005930B6" w:rsidP="0019333A">
      <w:pPr>
        <w:spacing w:after="0" w:line="240" w:lineRule="auto"/>
      </w:pPr>
      <w:r>
        <w:separator/>
      </w:r>
    </w:p>
  </w:endnote>
  <w:endnote w:type="continuationSeparator" w:id="1">
    <w:p w:rsidR="005930B6" w:rsidRDefault="005930B6" w:rsidP="0019333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游明朝">
    <w:altName w:val="MS PMincho"/>
    <w:panose1 w:val="00000000000000000000"/>
    <w:charset w:val="80"/>
    <w:family w:val="roman"/>
    <w:notTrueType/>
    <w:pitch w:val="default"/>
    <w:sig w:usb0="00000000" w:usb1="00000000" w:usb2="00000000" w:usb3="00000000" w:csb0="0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游ゴシック Light">
    <w:altName w:val="MS PMincho"/>
    <w:panose1 w:val="00000000000000000000"/>
    <w:charset w:val="80"/>
    <w:family w:val="roman"/>
    <w:notTrueType/>
    <w:pitch w:val="default"/>
    <w:sig w:usb0="00000000" w:usb1="00000000" w:usb2="00000000" w:usb3="00000000" w:csb0="00000000"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18660661"/>
      <w:docPartObj>
        <w:docPartGallery w:val="Page Numbers (Bottom of Page)"/>
        <w:docPartUnique/>
      </w:docPartObj>
    </w:sdtPr>
    <w:sdtEndPr>
      <w:rPr>
        <w:noProof/>
      </w:rPr>
    </w:sdtEndPr>
    <w:sdtContent>
      <w:p w:rsidR="0085136C" w:rsidRDefault="00D0704C">
        <w:pPr>
          <w:pStyle w:val="Footer"/>
          <w:jc w:val="center"/>
        </w:pPr>
        <w:r>
          <w:fldChar w:fldCharType="begin"/>
        </w:r>
        <w:r w:rsidR="0085136C">
          <w:instrText xml:space="preserve"> PAGE   \* MERGEFORMAT </w:instrText>
        </w:r>
        <w:r>
          <w:fldChar w:fldCharType="separate"/>
        </w:r>
        <w:r w:rsidR="007F30A8">
          <w:rPr>
            <w:noProof/>
          </w:rPr>
          <w:t>xvi</w:t>
        </w:r>
        <w:r>
          <w:rPr>
            <w:noProof/>
          </w:rPr>
          <w:fldChar w:fldCharType="end"/>
        </w:r>
      </w:p>
    </w:sdtContent>
  </w:sdt>
  <w:p w:rsidR="0085136C" w:rsidRDefault="0085136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36C" w:rsidRDefault="0085136C">
    <w:pPr>
      <w:pStyle w:val="Footer"/>
      <w:jc w:val="center"/>
    </w:pPr>
  </w:p>
  <w:p w:rsidR="0085136C" w:rsidRDefault="0085136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36C" w:rsidRDefault="00D0704C">
    <w:pPr>
      <w:pStyle w:val="Footer"/>
      <w:jc w:val="center"/>
    </w:pPr>
    <w:r>
      <w:fldChar w:fldCharType="begin"/>
    </w:r>
    <w:r w:rsidR="0085136C">
      <w:instrText xml:space="preserve"> PAGE   \* MERGEFORMAT </w:instrText>
    </w:r>
    <w:r>
      <w:fldChar w:fldCharType="separate"/>
    </w:r>
    <w:r w:rsidR="007F30A8">
      <w:rPr>
        <w:noProof/>
      </w:rPr>
      <w:t>1</w:t>
    </w:r>
    <w:r>
      <w:rPr>
        <w:noProof/>
      </w:rPr>
      <w:fldChar w:fldCharType="end"/>
    </w:r>
  </w:p>
  <w:p w:rsidR="0085136C" w:rsidRDefault="0085136C">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36C" w:rsidRDefault="00D0704C">
    <w:pPr>
      <w:pStyle w:val="Footer"/>
      <w:jc w:val="center"/>
    </w:pPr>
    <w:r>
      <w:fldChar w:fldCharType="begin"/>
    </w:r>
    <w:r w:rsidR="0085136C">
      <w:instrText xml:space="preserve"> PAGE   \* MERGEFORMAT </w:instrText>
    </w:r>
    <w:r>
      <w:fldChar w:fldCharType="separate"/>
    </w:r>
    <w:r w:rsidR="007F30A8">
      <w:rPr>
        <w:noProof/>
      </w:rPr>
      <w:t>11</w:t>
    </w:r>
    <w:r>
      <w:rPr>
        <w:noProof/>
      </w:rPr>
      <w:fldChar w:fldCharType="end"/>
    </w:r>
    <w:r>
      <w:rPr>
        <w:noProof/>
      </w:rPr>
    </w:r>
  </w:p>
  <w:p w:rsidR="0085136C" w:rsidRDefault="0085136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930B6" w:rsidRDefault="005930B6" w:rsidP="0019333A">
      <w:pPr>
        <w:spacing w:after="0" w:line="240" w:lineRule="auto"/>
      </w:pPr>
      <w:r>
        <w:separator/>
      </w:r>
    </w:p>
  </w:footnote>
  <w:footnote w:type="continuationSeparator" w:id="1">
    <w:p w:rsidR="005930B6" w:rsidRDefault="005930B6" w:rsidP="0019333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99553146"/>
      <w:docPartObj>
        <w:docPartGallery w:val="Page Numbers (Top of Page)"/>
        <w:docPartUnique/>
      </w:docPartObj>
    </w:sdtPr>
    <w:sdtEndPr>
      <w:rPr>
        <w:noProof/>
      </w:rPr>
    </w:sdtEndPr>
    <w:sdtContent>
      <w:p w:rsidR="0085136C" w:rsidRDefault="00D0704C">
        <w:pPr>
          <w:pStyle w:val="Header"/>
          <w:jc w:val="right"/>
        </w:pPr>
        <w:r>
          <w:fldChar w:fldCharType="begin"/>
        </w:r>
        <w:r w:rsidR="0085136C">
          <w:instrText xml:space="preserve"> PAGE   \* MERGEFORMAT </w:instrText>
        </w:r>
        <w:r>
          <w:fldChar w:fldCharType="separate"/>
        </w:r>
        <w:r w:rsidR="007F30A8">
          <w:rPr>
            <w:noProof/>
          </w:rPr>
          <w:t>10</w:t>
        </w:r>
        <w:r>
          <w:rPr>
            <w:noProof/>
          </w:rPr>
          <w:fldChar w:fldCharType="end"/>
        </w:r>
      </w:p>
    </w:sdtContent>
  </w:sdt>
  <w:p w:rsidR="0085136C" w:rsidRDefault="0085136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36C" w:rsidRDefault="0085136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581D52"/>
    <w:multiLevelType w:val="hybridMultilevel"/>
    <w:tmpl w:val="A7505BB8"/>
    <w:lvl w:ilvl="0" w:tplc="8668D7CE">
      <w:start w:val="5"/>
      <w:numFmt w:val="bullet"/>
      <w:lvlText w:val="-"/>
      <w:lvlJc w:val="left"/>
      <w:pPr>
        <w:ind w:left="2520" w:hanging="360"/>
      </w:pPr>
      <w:rPr>
        <w:rFonts w:ascii="Times New Roman" w:eastAsiaTheme="minorEastAsia" w:hAnsi="Times New Roman"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
    <w:nsid w:val="03FE536C"/>
    <w:multiLevelType w:val="hybridMultilevel"/>
    <w:tmpl w:val="55AAE6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55508A"/>
    <w:multiLevelType w:val="hybridMultilevel"/>
    <w:tmpl w:val="45AEB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6A6B56"/>
    <w:multiLevelType w:val="hybridMultilevel"/>
    <w:tmpl w:val="D61EE0D8"/>
    <w:lvl w:ilvl="0" w:tplc="83FA97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29131A"/>
    <w:multiLevelType w:val="hybridMultilevel"/>
    <w:tmpl w:val="C7660F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861469"/>
    <w:multiLevelType w:val="multilevel"/>
    <w:tmpl w:val="B88A3AAA"/>
    <w:lvl w:ilvl="0">
      <w:start w:val="1"/>
      <w:numFmt w:val="decimal"/>
      <w:lvlText w:val="%1"/>
      <w:lvlJc w:val="left"/>
      <w:pPr>
        <w:ind w:left="360" w:hanging="360"/>
      </w:pPr>
      <w:rPr>
        <w:rFonts w:hint="default"/>
      </w:rPr>
    </w:lvl>
    <w:lvl w:ilvl="1">
      <w:start w:val="1"/>
      <w:numFmt w:val="decimal"/>
      <w:pStyle w:val="Heading2"/>
      <w:lvlText w:val="%1.%2"/>
      <w:lvlJc w:val="left"/>
      <w:pPr>
        <w:ind w:left="786" w:hanging="3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0B33635B"/>
    <w:multiLevelType w:val="hybridMultilevel"/>
    <w:tmpl w:val="C96E1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0676A70"/>
    <w:multiLevelType w:val="hybridMultilevel"/>
    <w:tmpl w:val="39E6A5A4"/>
    <w:lvl w:ilvl="0" w:tplc="07547A80">
      <w:start w:val="1"/>
      <w:numFmt w:val="decimal"/>
      <w:lvlText w:val="%1."/>
      <w:lvlJc w:val="left"/>
      <w:pPr>
        <w:ind w:left="720" w:hanging="360"/>
      </w:pPr>
      <w:rPr>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0966CE6"/>
    <w:multiLevelType w:val="hybridMultilevel"/>
    <w:tmpl w:val="E09ED1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A936C0"/>
    <w:multiLevelType w:val="hybridMultilevel"/>
    <w:tmpl w:val="B92EAC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221138"/>
    <w:multiLevelType w:val="hybridMultilevel"/>
    <w:tmpl w:val="E2B61E68"/>
    <w:lvl w:ilvl="0" w:tplc="DD9642CE">
      <w:start w:val="1"/>
      <w:numFmt w:val="lowerLetter"/>
      <w:lvlText w:val="%1."/>
      <w:lvlJc w:val="left"/>
      <w:pPr>
        <w:ind w:left="720" w:hanging="360"/>
      </w:pPr>
      <w:rPr>
        <w:rFonts w:asciiTheme="minorEastAsia" w:eastAsiaTheme="minorEastAsia" w:hAnsiTheme="minorEastAsi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5B7447C"/>
    <w:multiLevelType w:val="hybridMultilevel"/>
    <w:tmpl w:val="DDCC60D8"/>
    <w:lvl w:ilvl="0" w:tplc="092A02B2">
      <w:start w:val="1"/>
      <w:numFmt w:val="decimal"/>
      <w:lvlText w:val="%1."/>
      <w:lvlJc w:val="left"/>
      <w:pPr>
        <w:ind w:left="720" w:hanging="360"/>
      </w:pPr>
      <w:rPr>
        <w:rFonts w:asciiTheme="minorEastAsia" w:hAnsiTheme="minorEastAsia" w:cs="MS Mincho"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5CB4196"/>
    <w:multiLevelType w:val="hybridMultilevel"/>
    <w:tmpl w:val="DC8A4C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8F52288"/>
    <w:multiLevelType w:val="hybridMultilevel"/>
    <w:tmpl w:val="B810C93C"/>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C024001"/>
    <w:multiLevelType w:val="hybridMultilevel"/>
    <w:tmpl w:val="4EB05008"/>
    <w:lvl w:ilvl="0" w:tplc="02A6040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C7161ED"/>
    <w:multiLevelType w:val="hybridMultilevel"/>
    <w:tmpl w:val="0CD2579A"/>
    <w:lvl w:ilvl="0" w:tplc="7C0C443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1D9801D0"/>
    <w:multiLevelType w:val="hybridMultilevel"/>
    <w:tmpl w:val="050033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EDD3B50"/>
    <w:multiLevelType w:val="multilevel"/>
    <w:tmpl w:val="94145D0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1FAB080D"/>
    <w:multiLevelType w:val="multilevel"/>
    <w:tmpl w:val="F1C833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21DC2A4F"/>
    <w:multiLevelType w:val="hybridMultilevel"/>
    <w:tmpl w:val="A364D4C6"/>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0">
    <w:nsid w:val="224A35F2"/>
    <w:multiLevelType w:val="hybridMultilevel"/>
    <w:tmpl w:val="7EB4372C"/>
    <w:lvl w:ilvl="0" w:tplc="01207E24">
      <w:start w:val="1"/>
      <w:numFmt w:val="decimalFullWidth"/>
      <w:lvlText w:val="%1．"/>
      <w:lvlJc w:val="left"/>
      <w:pPr>
        <w:ind w:left="840" w:hanging="480"/>
      </w:pPr>
      <w:rPr>
        <w:rFonts w:hint="default"/>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4185EB4"/>
    <w:multiLevelType w:val="multilevel"/>
    <w:tmpl w:val="1FCEA440"/>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22">
    <w:nsid w:val="24396046"/>
    <w:multiLevelType w:val="hybridMultilevel"/>
    <w:tmpl w:val="320200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5D51397"/>
    <w:multiLevelType w:val="hybridMultilevel"/>
    <w:tmpl w:val="5F387066"/>
    <w:lvl w:ilvl="0" w:tplc="353240E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6AC5DAB"/>
    <w:multiLevelType w:val="hybridMultilevel"/>
    <w:tmpl w:val="AB2EA6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7EE7E9F"/>
    <w:multiLevelType w:val="hybridMultilevel"/>
    <w:tmpl w:val="94E80D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85F07F7"/>
    <w:multiLevelType w:val="hybridMultilevel"/>
    <w:tmpl w:val="BCD4AA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C79610E"/>
    <w:multiLevelType w:val="multilevel"/>
    <w:tmpl w:val="384C36A8"/>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301D173C"/>
    <w:multiLevelType w:val="hybridMultilevel"/>
    <w:tmpl w:val="824AE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34D4B84"/>
    <w:multiLevelType w:val="hybridMultilevel"/>
    <w:tmpl w:val="78EEE1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3E50FE7"/>
    <w:multiLevelType w:val="hybridMultilevel"/>
    <w:tmpl w:val="68723520"/>
    <w:lvl w:ilvl="0" w:tplc="401A70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34E61927"/>
    <w:multiLevelType w:val="hybridMultilevel"/>
    <w:tmpl w:val="A2307F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57D2A84"/>
    <w:multiLevelType w:val="hybridMultilevel"/>
    <w:tmpl w:val="D28039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67F741B"/>
    <w:multiLevelType w:val="multilevel"/>
    <w:tmpl w:val="D9D67414"/>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3751543D"/>
    <w:multiLevelType w:val="hybridMultilevel"/>
    <w:tmpl w:val="4446B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787787A"/>
    <w:multiLevelType w:val="hybridMultilevel"/>
    <w:tmpl w:val="FE28F794"/>
    <w:lvl w:ilvl="0" w:tplc="8D405F2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8A41F42"/>
    <w:multiLevelType w:val="hybridMultilevel"/>
    <w:tmpl w:val="5CC6A7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92156FC"/>
    <w:multiLevelType w:val="hybridMultilevel"/>
    <w:tmpl w:val="1430B2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B0E385A"/>
    <w:multiLevelType w:val="hybridMultilevel"/>
    <w:tmpl w:val="136EA6C8"/>
    <w:lvl w:ilvl="0" w:tplc="345ABB90">
      <w:start w:val="1"/>
      <w:numFmt w:val="decimalFullWidth"/>
      <w:lvlText w:val="%1."/>
      <w:lvlJc w:val="left"/>
      <w:pPr>
        <w:ind w:left="720" w:hanging="360"/>
      </w:pPr>
      <w:rPr>
        <w:rFonts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BAA253B"/>
    <w:multiLevelType w:val="hybridMultilevel"/>
    <w:tmpl w:val="EB7CAC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CE85D6D"/>
    <w:multiLevelType w:val="hybridMultilevel"/>
    <w:tmpl w:val="403A44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CFE1C10"/>
    <w:multiLevelType w:val="hybridMultilevel"/>
    <w:tmpl w:val="12CA0E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D812D67"/>
    <w:multiLevelType w:val="hybridMultilevel"/>
    <w:tmpl w:val="FC3061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E0F1925"/>
    <w:multiLevelType w:val="hybridMultilevel"/>
    <w:tmpl w:val="9B0EDD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0151D81"/>
    <w:multiLevelType w:val="hybridMultilevel"/>
    <w:tmpl w:val="E22C72F6"/>
    <w:lvl w:ilvl="0" w:tplc="EC0E849A">
      <w:start w:val="1"/>
      <w:numFmt w:val="lowerLetter"/>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5871BF7"/>
    <w:multiLevelType w:val="hybridMultilevel"/>
    <w:tmpl w:val="C97A08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68A5FED"/>
    <w:multiLevelType w:val="hybridMultilevel"/>
    <w:tmpl w:val="DC5647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7F37C14"/>
    <w:multiLevelType w:val="hybridMultilevel"/>
    <w:tmpl w:val="8D7422AA"/>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8ED6418"/>
    <w:multiLevelType w:val="hybridMultilevel"/>
    <w:tmpl w:val="6D9EB8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8F75E54"/>
    <w:multiLevelType w:val="hybridMultilevel"/>
    <w:tmpl w:val="0054F2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492004F3"/>
    <w:multiLevelType w:val="hybridMultilevel"/>
    <w:tmpl w:val="259885E4"/>
    <w:lvl w:ilvl="0" w:tplc="FD5C7B2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4A0A2D1D"/>
    <w:multiLevelType w:val="hybridMultilevel"/>
    <w:tmpl w:val="2EAE1C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4A2C40E1"/>
    <w:multiLevelType w:val="multilevel"/>
    <w:tmpl w:val="7E1468BA"/>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3">
    <w:nsid w:val="54DB1110"/>
    <w:multiLevelType w:val="hybridMultilevel"/>
    <w:tmpl w:val="A440B5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70A5D81"/>
    <w:multiLevelType w:val="hybridMultilevel"/>
    <w:tmpl w:val="22429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7337CD2"/>
    <w:multiLevelType w:val="hybridMultilevel"/>
    <w:tmpl w:val="B84CD598"/>
    <w:lvl w:ilvl="0" w:tplc="62444DC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98058DD"/>
    <w:multiLevelType w:val="hybridMultilevel"/>
    <w:tmpl w:val="4A8E92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A386587"/>
    <w:multiLevelType w:val="hybridMultilevel"/>
    <w:tmpl w:val="BB6E0366"/>
    <w:lvl w:ilvl="0" w:tplc="C0D68850">
      <w:start w:val="1"/>
      <w:numFmt w:val="lowerLetter"/>
      <w:lvlText w:val="(%1)"/>
      <w:lvlJc w:val="left"/>
      <w:pPr>
        <w:ind w:left="720" w:hanging="360"/>
      </w:pPr>
      <w:rPr>
        <w:rFonts w:hint="default"/>
        <w:b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5A3A3EB1"/>
    <w:multiLevelType w:val="hybridMultilevel"/>
    <w:tmpl w:val="598A9510"/>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5AD201BB"/>
    <w:multiLevelType w:val="hybridMultilevel"/>
    <w:tmpl w:val="B2D66E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D874B3A"/>
    <w:multiLevelType w:val="hybridMultilevel"/>
    <w:tmpl w:val="9970DC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5E512481"/>
    <w:multiLevelType w:val="hybridMultilevel"/>
    <w:tmpl w:val="BB24CB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09F6EB5"/>
    <w:multiLevelType w:val="multilevel"/>
    <w:tmpl w:val="E5C0BDB8"/>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3">
    <w:nsid w:val="62385C90"/>
    <w:multiLevelType w:val="hybridMultilevel"/>
    <w:tmpl w:val="0986C1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2691244"/>
    <w:multiLevelType w:val="multilevel"/>
    <w:tmpl w:val="6A0E38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5">
    <w:nsid w:val="66C5562C"/>
    <w:multiLevelType w:val="hybridMultilevel"/>
    <w:tmpl w:val="855C8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78C2D0B"/>
    <w:multiLevelType w:val="hybridMultilevel"/>
    <w:tmpl w:val="0FF6B3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8DD468A"/>
    <w:multiLevelType w:val="hybridMultilevel"/>
    <w:tmpl w:val="FE42D3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69FE02A3"/>
    <w:multiLevelType w:val="hybridMultilevel"/>
    <w:tmpl w:val="79ECF7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6AF925DD"/>
    <w:multiLevelType w:val="hybridMultilevel"/>
    <w:tmpl w:val="044C15F0"/>
    <w:lvl w:ilvl="0" w:tplc="1D46885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6B44649F"/>
    <w:multiLevelType w:val="multilevel"/>
    <w:tmpl w:val="4A1C674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1">
    <w:nsid w:val="6FB713A9"/>
    <w:multiLevelType w:val="hybridMultilevel"/>
    <w:tmpl w:val="DBA87D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06F1274"/>
    <w:multiLevelType w:val="hybridMultilevel"/>
    <w:tmpl w:val="E0E8C8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09D04D1"/>
    <w:multiLevelType w:val="hybridMultilevel"/>
    <w:tmpl w:val="074EB2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0C33654"/>
    <w:multiLevelType w:val="hybridMultilevel"/>
    <w:tmpl w:val="F3C80A94"/>
    <w:lvl w:ilvl="0" w:tplc="C4D6010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nsid w:val="72DB06EE"/>
    <w:multiLevelType w:val="hybridMultilevel"/>
    <w:tmpl w:val="A65E02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73043974"/>
    <w:multiLevelType w:val="hybridMultilevel"/>
    <w:tmpl w:val="19C26E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75F17B48"/>
    <w:multiLevelType w:val="hybridMultilevel"/>
    <w:tmpl w:val="3EA004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88853EA"/>
    <w:multiLevelType w:val="hybridMultilevel"/>
    <w:tmpl w:val="4962AA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7BE022FA"/>
    <w:multiLevelType w:val="hybridMultilevel"/>
    <w:tmpl w:val="6302D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7E4B551F"/>
    <w:multiLevelType w:val="hybridMultilevel"/>
    <w:tmpl w:val="2A7651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7E63738E"/>
    <w:multiLevelType w:val="hybridMultilevel"/>
    <w:tmpl w:val="31A4F234"/>
    <w:lvl w:ilvl="0" w:tplc="ED5434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7F3C7699"/>
    <w:multiLevelType w:val="hybridMultilevel"/>
    <w:tmpl w:val="223008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7F44393E"/>
    <w:multiLevelType w:val="hybridMultilevel"/>
    <w:tmpl w:val="D0FA9F9C"/>
    <w:lvl w:ilvl="0" w:tplc="7E6680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4">
    <w:nsid w:val="7F460786"/>
    <w:multiLevelType w:val="hybridMultilevel"/>
    <w:tmpl w:val="1FA0C0E0"/>
    <w:lvl w:ilvl="0" w:tplc="2CA0495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0"/>
  </w:num>
  <w:num w:numId="3">
    <w:abstractNumId w:val="17"/>
  </w:num>
  <w:num w:numId="4">
    <w:abstractNumId w:val="18"/>
  </w:num>
  <w:num w:numId="5">
    <w:abstractNumId w:val="34"/>
  </w:num>
  <w:num w:numId="6">
    <w:abstractNumId w:val="33"/>
  </w:num>
  <w:num w:numId="7">
    <w:abstractNumId w:val="6"/>
  </w:num>
  <w:num w:numId="8">
    <w:abstractNumId w:val="28"/>
  </w:num>
  <w:num w:numId="9">
    <w:abstractNumId w:val="65"/>
  </w:num>
  <w:num w:numId="10">
    <w:abstractNumId w:val="54"/>
  </w:num>
  <w:num w:numId="11">
    <w:abstractNumId w:val="64"/>
  </w:num>
  <w:num w:numId="12">
    <w:abstractNumId w:val="4"/>
  </w:num>
  <w:num w:numId="13">
    <w:abstractNumId w:val="21"/>
  </w:num>
  <w:num w:numId="14">
    <w:abstractNumId w:val="32"/>
  </w:num>
  <w:num w:numId="15">
    <w:abstractNumId w:val="15"/>
  </w:num>
  <w:num w:numId="16">
    <w:abstractNumId w:val="42"/>
  </w:num>
  <w:num w:numId="17">
    <w:abstractNumId w:val="83"/>
  </w:num>
  <w:num w:numId="18">
    <w:abstractNumId w:val="30"/>
  </w:num>
  <w:num w:numId="19">
    <w:abstractNumId w:val="14"/>
  </w:num>
  <w:num w:numId="20">
    <w:abstractNumId w:val="62"/>
  </w:num>
  <w:num w:numId="21">
    <w:abstractNumId w:val="27"/>
  </w:num>
  <w:num w:numId="22">
    <w:abstractNumId w:val="52"/>
  </w:num>
  <w:num w:numId="23">
    <w:abstractNumId w:val="19"/>
  </w:num>
  <w:num w:numId="24">
    <w:abstractNumId w:val="79"/>
  </w:num>
  <w:num w:numId="25">
    <w:abstractNumId w:val="16"/>
  </w:num>
  <w:num w:numId="26">
    <w:abstractNumId w:val="61"/>
  </w:num>
  <w:num w:numId="27">
    <w:abstractNumId w:val="63"/>
  </w:num>
  <w:num w:numId="28">
    <w:abstractNumId w:val="47"/>
  </w:num>
  <w:num w:numId="29">
    <w:abstractNumId w:val="69"/>
  </w:num>
  <w:num w:numId="30">
    <w:abstractNumId w:val="13"/>
  </w:num>
  <w:num w:numId="31">
    <w:abstractNumId w:val="75"/>
  </w:num>
  <w:num w:numId="32">
    <w:abstractNumId w:val="10"/>
  </w:num>
  <w:num w:numId="33">
    <w:abstractNumId w:val="26"/>
  </w:num>
  <w:num w:numId="34">
    <w:abstractNumId w:val="71"/>
  </w:num>
  <w:num w:numId="35">
    <w:abstractNumId w:val="78"/>
  </w:num>
  <w:num w:numId="36">
    <w:abstractNumId w:val="29"/>
  </w:num>
  <w:num w:numId="37">
    <w:abstractNumId w:val="73"/>
  </w:num>
  <w:num w:numId="38">
    <w:abstractNumId w:val="41"/>
  </w:num>
  <w:num w:numId="39">
    <w:abstractNumId w:val="66"/>
  </w:num>
  <w:num w:numId="40">
    <w:abstractNumId w:val="48"/>
  </w:num>
  <w:num w:numId="41">
    <w:abstractNumId w:val="1"/>
  </w:num>
  <w:num w:numId="42">
    <w:abstractNumId w:val="51"/>
  </w:num>
  <w:num w:numId="43">
    <w:abstractNumId w:val="80"/>
  </w:num>
  <w:num w:numId="44">
    <w:abstractNumId w:val="76"/>
  </w:num>
  <w:num w:numId="45">
    <w:abstractNumId w:val="50"/>
  </w:num>
  <w:num w:numId="46">
    <w:abstractNumId w:val="43"/>
  </w:num>
  <w:num w:numId="47">
    <w:abstractNumId w:val="74"/>
  </w:num>
  <w:num w:numId="48">
    <w:abstractNumId w:val="37"/>
  </w:num>
  <w:num w:numId="49">
    <w:abstractNumId w:val="40"/>
  </w:num>
  <w:num w:numId="50">
    <w:abstractNumId w:val="82"/>
  </w:num>
  <w:num w:numId="51">
    <w:abstractNumId w:val="35"/>
  </w:num>
  <w:num w:numId="52">
    <w:abstractNumId w:val="9"/>
  </w:num>
  <w:num w:numId="53">
    <w:abstractNumId w:val="53"/>
  </w:num>
  <w:num w:numId="54">
    <w:abstractNumId w:val="60"/>
  </w:num>
  <w:num w:numId="55">
    <w:abstractNumId w:val="25"/>
  </w:num>
  <w:num w:numId="56">
    <w:abstractNumId w:val="39"/>
  </w:num>
  <w:num w:numId="57">
    <w:abstractNumId w:val="59"/>
  </w:num>
  <w:num w:numId="58">
    <w:abstractNumId w:val="72"/>
  </w:num>
  <w:num w:numId="59">
    <w:abstractNumId w:val="49"/>
  </w:num>
  <w:num w:numId="60">
    <w:abstractNumId w:val="56"/>
  </w:num>
  <w:num w:numId="61">
    <w:abstractNumId w:val="23"/>
  </w:num>
  <w:num w:numId="62">
    <w:abstractNumId w:val="31"/>
  </w:num>
  <w:num w:numId="63">
    <w:abstractNumId w:val="58"/>
  </w:num>
  <w:num w:numId="64">
    <w:abstractNumId w:val="45"/>
  </w:num>
  <w:num w:numId="65">
    <w:abstractNumId w:val="81"/>
  </w:num>
  <w:num w:numId="66">
    <w:abstractNumId w:val="57"/>
  </w:num>
  <w:num w:numId="67">
    <w:abstractNumId w:val="44"/>
  </w:num>
  <w:num w:numId="68">
    <w:abstractNumId w:val="36"/>
  </w:num>
  <w:num w:numId="69">
    <w:abstractNumId w:val="24"/>
  </w:num>
  <w:num w:numId="70">
    <w:abstractNumId w:val="77"/>
  </w:num>
  <w:num w:numId="71">
    <w:abstractNumId w:val="46"/>
  </w:num>
  <w:num w:numId="72">
    <w:abstractNumId w:val="67"/>
  </w:num>
  <w:num w:numId="73">
    <w:abstractNumId w:val="68"/>
  </w:num>
  <w:num w:numId="74">
    <w:abstractNumId w:val="8"/>
  </w:num>
  <w:num w:numId="75">
    <w:abstractNumId w:val="7"/>
  </w:num>
  <w:num w:numId="76">
    <w:abstractNumId w:val="22"/>
  </w:num>
  <w:num w:numId="77">
    <w:abstractNumId w:val="2"/>
  </w:num>
  <w:num w:numId="78">
    <w:abstractNumId w:val="55"/>
  </w:num>
  <w:num w:numId="79">
    <w:abstractNumId w:val="38"/>
  </w:num>
  <w:num w:numId="80">
    <w:abstractNumId w:val="12"/>
  </w:num>
  <w:num w:numId="81">
    <w:abstractNumId w:val="20"/>
  </w:num>
  <w:num w:numId="82">
    <w:abstractNumId w:val="0"/>
  </w:num>
  <w:num w:numId="83">
    <w:abstractNumId w:val="11"/>
  </w:num>
  <w:num w:numId="84">
    <w:abstractNumId w:val="84"/>
  </w:num>
  <w:num w:numId="85">
    <w:abstractNumId w:val="3"/>
  </w:num>
  <w:numIdMacAtCleanup w:val="7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5122"/>
  </w:hdrShapeDefaults>
  <w:footnotePr>
    <w:footnote w:id="0"/>
    <w:footnote w:id="1"/>
  </w:footnotePr>
  <w:endnotePr>
    <w:endnote w:id="0"/>
    <w:endnote w:id="1"/>
  </w:endnotePr>
  <w:compat>
    <w:doNotExpandShiftReturn/>
    <w:useFELayout/>
  </w:compat>
  <w:rsids>
    <w:rsidRoot w:val="00323947"/>
    <w:rsid w:val="00000B30"/>
    <w:rsid w:val="00000EAE"/>
    <w:rsid w:val="00001E9F"/>
    <w:rsid w:val="00002780"/>
    <w:rsid w:val="00002F70"/>
    <w:rsid w:val="00003311"/>
    <w:rsid w:val="0000371F"/>
    <w:rsid w:val="00003867"/>
    <w:rsid w:val="00003BF9"/>
    <w:rsid w:val="00004589"/>
    <w:rsid w:val="0000501E"/>
    <w:rsid w:val="00006745"/>
    <w:rsid w:val="00006777"/>
    <w:rsid w:val="00006F32"/>
    <w:rsid w:val="00007B77"/>
    <w:rsid w:val="000105A3"/>
    <w:rsid w:val="00010842"/>
    <w:rsid w:val="00011362"/>
    <w:rsid w:val="00011EF8"/>
    <w:rsid w:val="00012589"/>
    <w:rsid w:val="00013D56"/>
    <w:rsid w:val="00013E74"/>
    <w:rsid w:val="00014F68"/>
    <w:rsid w:val="000151BA"/>
    <w:rsid w:val="000151FC"/>
    <w:rsid w:val="000153B2"/>
    <w:rsid w:val="0001543A"/>
    <w:rsid w:val="00015967"/>
    <w:rsid w:val="0001641E"/>
    <w:rsid w:val="00016FE2"/>
    <w:rsid w:val="00017C04"/>
    <w:rsid w:val="00020509"/>
    <w:rsid w:val="00020991"/>
    <w:rsid w:val="0002156A"/>
    <w:rsid w:val="00022512"/>
    <w:rsid w:val="00022CA1"/>
    <w:rsid w:val="00022F4D"/>
    <w:rsid w:val="00023509"/>
    <w:rsid w:val="00023FFE"/>
    <w:rsid w:val="00024AFE"/>
    <w:rsid w:val="00024E61"/>
    <w:rsid w:val="00025036"/>
    <w:rsid w:val="00025704"/>
    <w:rsid w:val="00027365"/>
    <w:rsid w:val="00027543"/>
    <w:rsid w:val="00027866"/>
    <w:rsid w:val="00027A78"/>
    <w:rsid w:val="00027F8C"/>
    <w:rsid w:val="00031605"/>
    <w:rsid w:val="00031E43"/>
    <w:rsid w:val="0003241B"/>
    <w:rsid w:val="00032B69"/>
    <w:rsid w:val="00032D9D"/>
    <w:rsid w:val="00033353"/>
    <w:rsid w:val="0003365A"/>
    <w:rsid w:val="00033A73"/>
    <w:rsid w:val="0003421B"/>
    <w:rsid w:val="00034846"/>
    <w:rsid w:val="000353B7"/>
    <w:rsid w:val="000358BD"/>
    <w:rsid w:val="00036009"/>
    <w:rsid w:val="000366D1"/>
    <w:rsid w:val="000368B3"/>
    <w:rsid w:val="000375B4"/>
    <w:rsid w:val="000375B8"/>
    <w:rsid w:val="00037CF8"/>
    <w:rsid w:val="000405A1"/>
    <w:rsid w:val="00040EB0"/>
    <w:rsid w:val="00040F3D"/>
    <w:rsid w:val="00046F6E"/>
    <w:rsid w:val="00046FF6"/>
    <w:rsid w:val="00047708"/>
    <w:rsid w:val="000500E2"/>
    <w:rsid w:val="00051749"/>
    <w:rsid w:val="00053108"/>
    <w:rsid w:val="0005416D"/>
    <w:rsid w:val="00054C69"/>
    <w:rsid w:val="00055077"/>
    <w:rsid w:val="0005558A"/>
    <w:rsid w:val="000567F0"/>
    <w:rsid w:val="00056AF0"/>
    <w:rsid w:val="00057868"/>
    <w:rsid w:val="000612EF"/>
    <w:rsid w:val="00061DFE"/>
    <w:rsid w:val="00062B50"/>
    <w:rsid w:val="00062D12"/>
    <w:rsid w:val="00063263"/>
    <w:rsid w:val="000639E3"/>
    <w:rsid w:val="00063E92"/>
    <w:rsid w:val="0006449C"/>
    <w:rsid w:val="00064C99"/>
    <w:rsid w:val="0006584D"/>
    <w:rsid w:val="0006629B"/>
    <w:rsid w:val="000675B2"/>
    <w:rsid w:val="00067A34"/>
    <w:rsid w:val="00067D4D"/>
    <w:rsid w:val="000715EE"/>
    <w:rsid w:val="0007200A"/>
    <w:rsid w:val="000722AF"/>
    <w:rsid w:val="0007286B"/>
    <w:rsid w:val="000735C4"/>
    <w:rsid w:val="00074085"/>
    <w:rsid w:val="000740F2"/>
    <w:rsid w:val="00074A61"/>
    <w:rsid w:val="00075B4A"/>
    <w:rsid w:val="00081DCA"/>
    <w:rsid w:val="00082211"/>
    <w:rsid w:val="00082240"/>
    <w:rsid w:val="000827D0"/>
    <w:rsid w:val="00082B90"/>
    <w:rsid w:val="000839AB"/>
    <w:rsid w:val="0008652B"/>
    <w:rsid w:val="000876B3"/>
    <w:rsid w:val="000907E4"/>
    <w:rsid w:val="000909FB"/>
    <w:rsid w:val="00092566"/>
    <w:rsid w:val="00093211"/>
    <w:rsid w:val="0009406E"/>
    <w:rsid w:val="00094129"/>
    <w:rsid w:val="0009477F"/>
    <w:rsid w:val="000953A0"/>
    <w:rsid w:val="00095443"/>
    <w:rsid w:val="00095484"/>
    <w:rsid w:val="00095853"/>
    <w:rsid w:val="00095C2B"/>
    <w:rsid w:val="000966FE"/>
    <w:rsid w:val="0009689A"/>
    <w:rsid w:val="00096969"/>
    <w:rsid w:val="00097B47"/>
    <w:rsid w:val="000A0F2F"/>
    <w:rsid w:val="000A178C"/>
    <w:rsid w:val="000A17F0"/>
    <w:rsid w:val="000A183E"/>
    <w:rsid w:val="000A1A60"/>
    <w:rsid w:val="000A1E09"/>
    <w:rsid w:val="000A25B0"/>
    <w:rsid w:val="000A2B0E"/>
    <w:rsid w:val="000A32B8"/>
    <w:rsid w:val="000A3391"/>
    <w:rsid w:val="000A41CB"/>
    <w:rsid w:val="000A4981"/>
    <w:rsid w:val="000A4AAC"/>
    <w:rsid w:val="000A6593"/>
    <w:rsid w:val="000A692B"/>
    <w:rsid w:val="000A70D4"/>
    <w:rsid w:val="000A75E3"/>
    <w:rsid w:val="000A7730"/>
    <w:rsid w:val="000A7947"/>
    <w:rsid w:val="000B033E"/>
    <w:rsid w:val="000B1B62"/>
    <w:rsid w:val="000B1E96"/>
    <w:rsid w:val="000B229E"/>
    <w:rsid w:val="000B2796"/>
    <w:rsid w:val="000B44A7"/>
    <w:rsid w:val="000B461D"/>
    <w:rsid w:val="000B4B40"/>
    <w:rsid w:val="000B5844"/>
    <w:rsid w:val="000B5B3C"/>
    <w:rsid w:val="000B7323"/>
    <w:rsid w:val="000B744D"/>
    <w:rsid w:val="000B7E11"/>
    <w:rsid w:val="000C0054"/>
    <w:rsid w:val="000C06B4"/>
    <w:rsid w:val="000C0AD7"/>
    <w:rsid w:val="000C1C3F"/>
    <w:rsid w:val="000C23FE"/>
    <w:rsid w:val="000C3117"/>
    <w:rsid w:val="000C3234"/>
    <w:rsid w:val="000C6119"/>
    <w:rsid w:val="000C69DA"/>
    <w:rsid w:val="000C6EC4"/>
    <w:rsid w:val="000C7687"/>
    <w:rsid w:val="000C7844"/>
    <w:rsid w:val="000D146D"/>
    <w:rsid w:val="000D1579"/>
    <w:rsid w:val="000D4C7F"/>
    <w:rsid w:val="000D699D"/>
    <w:rsid w:val="000E1E49"/>
    <w:rsid w:val="000E31D9"/>
    <w:rsid w:val="000E354D"/>
    <w:rsid w:val="000E4012"/>
    <w:rsid w:val="000E4072"/>
    <w:rsid w:val="000E421F"/>
    <w:rsid w:val="000E485A"/>
    <w:rsid w:val="000E4AC9"/>
    <w:rsid w:val="000E5802"/>
    <w:rsid w:val="000E5FBC"/>
    <w:rsid w:val="000E6923"/>
    <w:rsid w:val="000E6BF5"/>
    <w:rsid w:val="000E713E"/>
    <w:rsid w:val="000E7508"/>
    <w:rsid w:val="000E75EF"/>
    <w:rsid w:val="000E7BDF"/>
    <w:rsid w:val="000E7E44"/>
    <w:rsid w:val="000F097D"/>
    <w:rsid w:val="000F11AE"/>
    <w:rsid w:val="000F1302"/>
    <w:rsid w:val="000F1ADA"/>
    <w:rsid w:val="000F35F8"/>
    <w:rsid w:val="000F3AEE"/>
    <w:rsid w:val="000F3F17"/>
    <w:rsid w:val="000F4460"/>
    <w:rsid w:val="000F495F"/>
    <w:rsid w:val="000F4C46"/>
    <w:rsid w:val="000F54BD"/>
    <w:rsid w:val="000F6C26"/>
    <w:rsid w:val="00100076"/>
    <w:rsid w:val="00100AD3"/>
    <w:rsid w:val="00102F9B"/>
    <w:rsid w:val="001035FF"/>
    <w:rsid w:val="001037B3"/>
    <w:rsid w:val="0010471E"/>
    <w:rsid w:val="00104780"/>
    <w:rsid w:val="00104961"/>
    <w:rsid w:val="00104DC8"/>
    <w:rsid w:val="00105009"/>
    <w:rsid w:val="00105A2F"/>
    <w:rsid w:val="00105DD4"/>
    <w:rsid w:val="00106368"/>
    <w:rsid w:val="00106A9D"/>
    <w:rsid w:val="00106CDA"/>
    <w:rsid w:val="001073A4"/>
    <w:rsid w:val="00110446"/>
    <w:rsid w:val="00110AF4"/>
    <w:rsid w:val="00110D36"/>
    <w:rsid w:val="00111A4F"/>
    <w:rsid w:val="00111DA6"/>
    <w:rsid w:val="00113532"/>
    <w:rsid w:val="0011370D"/>
    <w:rsid w:val="00114669"/>
    <w:rsid w:val="001148D5"/>
    <w:rsid w:val="0011548B"/>
    <w:rsid w:val="001155FE"/>
    <w:rsid w:val="00115781"/>
    <w:rsid w:val="00115CB7"/>
    <w:rsid w:val="00116921"/>
    <w:rsid w:val="00117389"/>
    <w:rsid w:val="0011753D"/>
    <w:rsid w:val="0012071A"/>
    <w:rsid w:val="0012264C"/>
    <w:rsid w:val="00123C06"/>
    <w:rsid w:val="00124B78"/>
    <w:rsid w:val="00126AED"/>
    <w:rsid w:val="00126B0E"/>
    <w:rsid w:val="00127E82"/>
    <w:rsid w:val="00130753"/>
    <w:rsid w:val="00131AFC"/>
    <w:rsid w:val="00131DD1"/>
    <w:rsid w:val="00132106"/>
    <w:rsid w:val="0013231F"/>
    <w:rsid w:val="0013451D"/>
    <w:rsid w:val="001349E6"/>
    <w:rsid w:val="00135A09"/>
    <w:rsid w:val="001363C9"/>
    <w:rsid w:val="00137D14"/>
    <w:rsid w:val="00140A8D"/>
    <w:rsid w:val="00140EC0"/>
    <w:rsid w:val="00145515"/>
    <w:rsid w:val="00146536"/>
    <w:rsid w:val="0014691A"/>
    <w:rsid w:val="001473A0"/>
    <w:rsid w:val="00151229"/>
    <w:rsid w:val="00151264"/>
    <w:rsid w:val="00151E3B"/>
    <w:rsid w:val="00152F6E"/>
    <w:rsid w:val="0015323F"/>
    <w:rsid w:val="0015427A"/>
    <w:rsid w:val="00154A33"/>
    <w:rsid w:val="00155348"/>
    <w:rsid w:val="00155B67"/>
    <w:rsid w:val="001565AD"/>
    <w:rsid w:val="0015795A"/>
    <w:rsid w:val="001609DD"/>
    <w:rsid w:val="00161C4C"/>
    <w:rsid w:val="00161F5B"/>
    <w:rsid w:val="0016207B"/>
    <w:rsid w:val="0016268C"/>
    <w:rsid w:val="00162694"/>
    <w:rsid w:val="00162B03"/>
    <w:rsid w:val="00162B7F"/>
    <w:rsid w:val="00163714"/>
    <w:rsid w:val="00163D4F"/>
    <w:rsid w:val="00164A28"/>
    <w:rsid w:val="00165BA8"/>
    <w:rsid w:val="001660F0"/>
    <w:rsid w:val="00166219"/>
    <w:rsid w:val="00166275"/>
    <w:rsid w:val="00166349"/>
    <w:rsid w:val="00166379"/>
    <w:rsid w:val="00166988"/>
    <w:rsid w:val="001672A9"/>
    <w:rsid w:val="001672FF"/>
    <w:rsid w:val="00167353"/>
    <w:rsid w:val="001726FE"/>
    <w:rsid w:val="00172C17"/>
    <w:rsid w:val="00172E79"/>
    <w:rsid w:val="00172F01"/>
    <w:rsid w:val="00173295"/>
    <w:rsid w:val="001751F9"/>
    <w:rsid w:val="00175C05"/>
    <w:rsid w:val="00176A3A"/>
    <w:rsid w:val="001773AE"/>
    <w:rsid w:val="00177504"/>
    <w:rsid w:val="00177A08"/>
    <w:rsid w:val="00180764"/>
    <w:rsid w:val="00181855"/>
    <w:rsid w:val="001820CF"/>
    <w:rsid w:val="00182239"/>
    <w:rsid w:val="00182F9D"/>
    <w:rsid w:val="00183682"/>
    <w:rsid w:val="00183D35"/>
    <w:rsid w:val="00184468"/>
    <w:rsid w:val="00184AB3"/>
    <w:rsid w:val="00185BCD"/>
    <w:rsid w:val="00186A24"/>
    <w:rsid w:val="00187464"/>
    <w:rsid w:val="001874E5"/>
    <w:rsid w:val="00187593"/>
    <w:rsid w:val="00187B62"/>
    <w:rsid w:val="00187F9C"/>
    <w:rsid w:val="00190547"/>
    <w:rsid w:val="00190EA9"/>
    <w:rsid w:val="00192757"/>
    <w:rsid w:val="00192DEA"/>
    <w:rsid w:val="0019333A"/>
    <w:rsid w:val="00193543"/>
    <w:rsid w:val="00193663"/>
    <w:rsid w:val="00193CC4"/>
    <w:rsid w:val="00193EF3"/>
    <w:rsid w:val="0019668A"/>
    <w:rsid w:val="00196788"/>
    <w:rsid w:val="0019692F"/>
    <w:rsid w:val="00196FE9"/>
    <w:rsid w:val="00197D17"/>
    <w:rsid w:val="001A0434"/>
    <w:rsid w:val="001A0A14"/>
    <w:rsid w:val="001A1001"/>
    <w:rsid w:val="001A14A7"/>
    <w:rsid w:val="001A1AA7"/>
    <w:rsid w:val="001A21A9"/>
    <w:rsid w:val="001A23DD"/>
    <w:rsid w:val="001A2DB1"/>
    <w:rsid w:val="001A35A1"/>
    <w:rsid w:val="001A3797"/>
    <w:rsid w:val="001A46B5"/>
    <w:rsid w:val="001A48DE"/>
    <w:rsid w:val="001A4D40"/>
    <w:rsid w:val="001A5D0C"/>
    <w:rsid w:val="001A5D43"/>
    <w:rsid w:val="001A738F"/>
    <w:rsid w:val="001A788B"/>
    <w:rsid w:val="001B0E11"/>
    <w:rsid w:val="001B1A8B"/>
    <w:rsid w:val="001B252C"/>
    <w:rsid w:val="001B2DC3"/>
    <w:rsid w:val="001B3006"/>
    <w:rsid w:val="001B3B7E"/>
    <w:rsid w:val="001B4829"/>
    <w:rsid w:val="001B58B6"/>
    <w:rsid w:val="001B678F"/>
    <w:rsid w:val="001B6C4D"/>
    <w:rsid w:val="001B6F50"/>
    <w:rsid w:val="001B712C"/>
    <w:rsid w:val="001B77A3"/>
    <w:rsid w:val="001C20C0"/>
    <w:rsid w:val="001C25FB"/>
    <w:rsid w:val="001C2DA6"/>
    <w:rsid w:val="001C329D"/>
    <w:rsid w:val="001C4EB0"/>
    <w:rsid w:val="001C5683"/>
    <w:rsid w:val="001C72C9"/>
    <w:rsid w:val="001C764A"/>
    <w:rsid w:val="001C7F1D"/>
    <w:rsid w:val="001D1D75"/>
    <w:rsid w:val="001D2A75"/>
    <w:rsid w:val="001D3AF6"/>
    <w:rsid w:val="001D4455"/>
    <w:rsid w:val="001D5209"/>
    <w:rsid w:val="001D5626"/>
    <w:rsid w:val="001D7B30"/>
    <w:rsid w:val="001D7E26"/>
    <w:rsid w:val="001E2C23"/>
    <w:rsid w:val="001E32F4"/>
    <w:rsid w:val="001E385A"/>
    <w:rsid w:val="001E3E4D"/>
    <w:rsid w:val="001E50FD"/>
    <w:rsid w:val="001E5B90"/>
    <w:rsid w:val="001E5C66"/>
    <w:rsid w:val="001E7750"/>
    <w:rsid w:val="001F0249"/>
    <w:rsid w:val="001F163D"/>
    <w:rsid w:val="001F3D3D"/>
    <w:rsid w:val="001F4430"/>
    <w:rsid w:val="001F4823"/>
    <w:rsid w:val="001F617E"/>
    <w:rsid w:val="001F643C"/>
    <w:rsid w:val="001F6BA1"/>
    <w:rsid w:val="001F6DFC"/>
    <w:rsid w:val="001F744E"/>
    <w:rsid w:val="001F7F63"/>
    <w:rsid w:val="00202DAF"/>
    <w:rsid w:val="00202E53"/>
    <w:rsid w:val="002039EF"/>
    <w:rsid w:val="00203BE1"/>
    <w:rsid w:val="002040AA"/>
    <w:rsid w:val="00204296"/>
    <w:rsid w:val="00206F37"/>
    <w:rsid w:val="00207E4A"/>
    <w:rsid w:val="002108A6"/>
    <w:rsid w:val="002120D2"/>
    <w:rsid w:val="00212B84"/>
    <w:rsid w:val="00212B9A"/>
    <w:rsid w:val="002134EF"/>
    <w:rsid w:val="00214A2A"/>
    <w:rsid w:val="00215370"/>
    <w:rsid w:val="00215A18"/>
    <w:rsid w:val="00217AF0"/>
    <w:rsid w:val="00217BD9"/>
    <w:rsid w:val="002218CC"/>
    <w:rsid w:val="002218D6"/>
    <w:rsid w:val="00223D10"/>
    <w:rsid w:val="00223EC4"/>
    <w:rsid w:val="002259B9"/>
    <w:rsid w:val="002260EB"/>
    <w:rsid w:val="00226723"/>
    <w:rsid w:val="002269AD"/>
    <w:rsid w:val="00226DA3"/>
    <w:rsid w:val="00227DF6"/>
    <w:rsid w:val="002332CF"/>
    <w:rsid w:val="00233D4E"/>
    <w:rsid w:val="002347C7"/>
    <w:rsid w:val="002357D0"/>
    <w:rsid w:val="00236218"/>
    <w:rsid w:val="00236FC3"/>
    <w:rsid w:val="0024016C"/>
    <w:rsid w:val="00240DA7"/>
    <w:rsid w:val="00240ED6"/>
    <w:rsid w:val="00241835"/>
    <w:rsid w:val="00242681"/>
    <w:rsid w:val="00243786"/>
    <w:rsid w:val="002445B2"/>
    <w:rsid w:val="0024530A"/>
    <w:rsid w:val="002458BF"/>
    <w:rsid w:val="00245D3E"/>
    <w:rsid w:val="00246220"/>
    <w:rsid w:val="002468F8"/>
    <w:rsid w:val="0024723D"/>
    <w:rsid w:val="0024789C"/>
    <w:rsid w:val="00247BA4"/>
    <w:rsid w:val="00247CCF"/>
    <w:rsid w:val="002505E9"/>
    <w:rsid w:val="00250722"/>
    <w:rsid w:val="00250820"/>
    <w:rsid w:val="0025093B"/>
    <w:rsid w:val="00250C05"/>
    <w:rsid w:val="00250EAF"/>
    <w:rsid w:val="00252929"/>
    <w:rsid w:val="0025304B"/>
    <w:rsid w:val="00253BF1"/>
    <w:rsid w:val="00253EA9"/>
    <w:rsid w:val="00255603"/>
    <w:rsid w:val="00257CC2"/>
    <w:rsid w:val="00257F27"/>
    <w:rsid w:val="00260294"/>
    <w:rsid w:val="00260C47"/>
    <w:rsid w:val="00261A3B"/>
    <w:rsid w:val="00262842"/>
    <w:rsid w:val="00262CEC"/>
    <w:rsid w:val="00263930"/>
    <w:rsid w:val="0026420E"/>
    <w:rsid w:val="00264321"/>
    <w:rsid w:val="002659F8"/>
    <w:rsid w:val="00266165"/>
    <w:rsid w:val="0027114B"/>
    <w:rsid w:val="00273A30"/>
    <w:rsid w:val="002744CD"/>
    <w:rsid w:val="00274623"/>
    <w:rsid w:val="002754EF"/>
    <w:rsid w:val="00275C27"/>
    <w:rsid w:val="00277527"/>
    <w:rsid w:val="0028239E"/>
    <w:rsid w:val="0028346F"/>
    <w:rsid w:val="002840FD"/>
    <w:rsid w:val="0028481B"/>
    <w:rsid w:val="00287220"/>
    <w:rsid w:val="00287667"/>
    <w:rsid w:val="00287D6D"/>
    <w:rsid w:val="00290B80"/>
    <w:rsid w:val="00292E4F"/>
    <w:rsid w:val="00293064"/>
    <w:rsid w:val="00293D74"/>
    <w:rsid w:val="002940F6"/>
    <w:rsid w:val="0029469B"/>
    <w:rsid w:val="0029473B"/>
    <w:rsid w:val="0029476A"/>
    <w:rsid w:val="00295208"/>
    <w:rsid w:val="002959C6"/>
    <w:rsid w:val="002960CD"/>
    <w:rsid w:val="00296D52"/>
    <w:rsid w:val="002972D4"/>
    <w:rsid w:val="00297765"/>
    <w:rsid w:val="00297965"/>
    <w:rsid w:val="002A131E"/>
    <w:rsid w:val="002A158B"/>
    <w:rsid w:val="002A1C47"/>
    <w:rsid w:val="002A1FE3"/>
    <w:rsid w:val="002A34ED"/>
    <w:rsid w:val="002A360D"/>
    <w:rsid w:val="002A42B8"/>
    <w:rsid w:val="002A45B9"/>
    <w:rsid w:val="002A57A1"/>
    <w:rsid w:val="002A6A7D"/>
    <w:rsid w:val="002A740C"/>
    <w:rsid w:val="002B2A2C"/>
    <w:rsid w:val="002B3266"/>
    <w:rsid w:val="002B376E"/>
    <w:rsid w:val="002B3FC9"/>
    <w:rsid w:val="002B46DB"/>
    <w:rsid w:val="002B5C9A"/>
    <w:rsid w:val="002B7446"/>
    <w:rsid w:val="002C07F8"/>
    <w:rsid w:val="002C277F"/>
    <w:rsid w:val="002C36A6"/>
    <w:rsid w:val="002C4E4A"/>
    <w:rsid w:val="002C51D7"/>
    <w:rsid w:val="002C5B6B"/>
    <w:rsid w:val="002C62B6"/>
    <w:rsid w:val="002C6815"/>
    <w:rsid w:val="002C6E18"/>
    <w:rsid w:val="002C74C5"/>
    <w:rsid w:val="002D0B2A"/>
    <w:rsid w:val="002D0C1D"/>
    <w:rsid w:val="002D1D43"/>
    <w:rsid w:val="002D38CA"/>
    <w:rsid w:val="002D3A40"/>
    <w:rsid w:val="002D4A0E"/>
    <w:rsid w:val="002D4A1C"/>
    <w:rsid w:val="002D563D"/>
    <w:rsid w:val="002D58EF"/>
    <w:rsid w:val="002D61C8"/>
    <w:rsid w:val="002D65EA"/>
    <w:rsid w:val="002D6AAF"/>
    <w:rsid w:val="002D75D0"/>
    <w:rsid w:val="002E08B9"/>
    <w:rsid w:val="002E08C4"/>
    <w:rsid w:val="002E0D14"/>
    <w:rsid w:val="002E1238"/>
    <w:rsid w:val="002E1727"/>
    <w:rsid w:val="002E199F"/>
    <w:rsid w:val="002E1E4F"/>
    <w:rsid w:val="002E1F3E"/>
    <w:rsid w:val="002E6D11"/>
    <w:rsid w:val="002E77B7"/>
    <w:rsid w:val="002F0BD1"/>
    <w:rsid w:val="002F22A4"/>
    <w:rsid w:val="002F32C6"/>
    <w:rsid w:val="002F3CFA"/>
    <w:rsid w:val="002F3F2C"/>
    <w:rsid w:val="002F3FE7"/>
    <w:rsid w:val="002F42ED"/>
    <w:rsid w:val="002F4E9B"/>
    <w:rsid w:val="002F5923"/>
    <w:rsid w:val="002F65F2"/>
    <w:rsid w:val="002F6CB6"/>
    <w:rsid w:val="002F727D"/>
    <w:rsid w:val="002F7BC2"/>
    <w:rsid w:val="00300D95"/>
    <w:rsid w:val="00300D9B"/>
    <w:rsid w:val="00300E85"/>
    <w:rsid w:val="003010AB"/>
    <w:rsid w:val="00302A31"/>
    <w:rsid w:val="00303533"/>
    <w:rsid w:val="003042A1"/>
    <w:rsid w:val="0030490D"/>
    <w:rsid w:val="00306737"/>
    <w:rsid w:val="003110F4"/>
    <w:rsid w:val="00311BCB"/>
    <w:rsid w:val="003128FE"/>
    <w:rsid w:val="00312A66"/>
    <w:rsid w:val="00314055"/>
    <w:rsid w:val="00314499"/>
    <w:rsid w:val="00315133"/>
    <w:rsid w:val="00315285"/>
    <w:rsid w:val="00315F20"/>
    <w:rsid w:val="00316D92"/>
    <w:rsid w:val="003173C0"/>
    <w:rsid w:val="00320D0C"/>
    <w:rsid w:val="00320F06"/>
    <w:rsid w:val="003224B3"/>
    <w:rsid w:val="00323947"/>
    <w:rsid w:val="0032460D"/>
    <w:rsid w:val="003247FE"/>
    <w:rsid w:val="00325949"/>
    <w:rsid w:val="00326AC4"/>
    <w:rsid w:val="00330545"/>
    <w:rsid w:val="00330B53"/>
    <w:rsid w:val="0033114C"/>
    <w:rsid w:val="00331288"/>
    <w:rsid w:val="003313AA"/>
    <w:rsid w:val="0033176C"/>
    <w:rsid w:val="003317C8"/>
    <w:rsid w:val="00332F15"/>
    <w:rsid w:val="003334F5"/>
    <w:rsid w:val="003337B1"/>
    <w:rsid w:val="00333A1A"/>
    <w:rsid w:val="00333BB1"/>
    <w:rsid w:val="003343EA"/>
    <w:rsid w:val="003348AE"/>
    <w:rsid w:val="003348DA"/>
    <w:rsid w:val="00334C39"/>
    <w:rsid w:val="003350FB"/>
    <w:rsid w:val="00335241"/>
    <w:rsid w:val="00335FA5"/>
    <w:rsid w:val="00336212"/>
    <w:rsid w:val="003366D8"/>
    <w:rsid w:val="00336833"/>
    <w:rsid w:val="0033722D"/>
    <w:rsid w:val="00337733"/>
    <w:rsid w:val="00340DB9"/>
    <w:rsid w:val="0034404D"/>
    <w:rsid w:val="00344DB2"/>
    <w:rsid w:val="003455C0"/>
    <w:rsid w:val="00345724"/>
    <w:rsid w:val="003460D0"/>
    <w:rsid w:val="003460E7"/>
    <w:rsid w:val="00346188"/>
    <w:rsid w:val="0034619D"/>
    <w:rsid w:val="003467A3"/>
    <w:rsid w:val="00346FA1"/>
    <w:rsid w:val="003473CC"/>
    <w:rsid w:val="00347CFD"/>
    <w:rsid w:val="00351114"/>
    <w:rsid w:val="00351374"/>
    <w:rsid w:val="00352814"/>
    <w:rsid w:val="003528C8"/>
    <w:rsid w:val="00352D8D"/>
    <w:rsid w:val="003538F1"/>
    <w:rsid w:val="0035436A"/>
    <w:rsid w:val="003551CC"/>
    <w:rsid w:val="00355AA6"/>
    <w:rsid w:val="003560C6"/>
    <w:rsid w:val="00356D09"/>
    <w:rsid w:val="00357915"/>
    <w:rsid w:val="003579C5"/>
    <w:rsid w:val="00360336"/>
    <w:rsid w:val="00360D73"/>
    <w:rsid w:val="00361023"/>
    <w:rsid w:val="00361310"/>
    <w:rsid w:val="003616DC"/>
    <w:rsid w:val="00361A37"/>
    <w:rsid w:val="003629D1"/>
    <w:rsid w:val="00362BD8"/>
    <w:rsid w:val="00363DCA"/>
    <w:rsid w:val="00364714"/>
    <w:rsid w:val="00364A05"/>
    <w:rsid w:val="00364AFD"/>
    <w:rsid w:val="00365259"/>
    <w:rsid w:val="0036539C"/>
    <w:rsid w:val="00365B3B"/>
    <w:rsid w:val="00366927"/>
    <w:rsid w:val="00366D6B"/>
    <w:rsid w:val="00370510"/>
    <w:rsid w:val="003707AF"/>
    <w:rsid w:val="00370B2E"/>
    <w:rsid w:val="00370BAD"/>
    <w:rsid w:val="00370F5C"/>
    <w:rsid w:val="0037168E"/>
    <w:rsid w:val="00374106"/>
    <w:rsid w:val="003741BB"/>
    <w:rsid w:val="00374A64"/>
    <w:rsid w:val="00376DFF"/>
    <w:rsid w:val="0037790B"/>
    <w:rsid w:val="00382B9D"/>
    <w:rsid w:val="003842BA"/>
    <w:rsid w:val="0038456E"/>
    <w:rsid w:val="00384721"/>
    <w:rsid w:val="003848B4"/>
    <w:rsid w:val="0038497E"/>
    <w:rsid w:val="00384DCE"/>
    <w:rsid w:val="00385947"/>
    <w:rsid w:val="00385D15"/>
    <w:rsid w:val="00385F04"/>
    <w:rsid w:val="003865C8"/>
    <w:rsid w:val="00386EA7"/>
    <w:rsid w:val="00387A8D"/>
    <w:rsid w:val="003904BC"/>
    <w:rsid w:val="00390C5C"/>
    <w:rsid w:val="00390FFD"/>
    <w:rsid w:val="003917AF"/>
    <w:rsid w:val="0039209E"/>
    <w:rsid w:val="0039439B"/>
    <w:rsid w:val="0039473D"/>
    <w:rsid w:val="0039609A"/>
    <w:rsid w:val="003969A4"/>
    <w:rsid w:val="00397593"/>
    <w:rsid w:val="00397869"/>
    <w:rsid w:val="00397889"/>
    <w:rsid w:val="00397A98"/>
    <w:rsid w:val="00397EEB"/>
    <w:rsid w:val="003A003C"/>
    <w:rsid w:val="003A0C68"/>
    <w:rsid w:val="003A0F26"/>
    <w:rsid w:val="003A1A37"/>
    <w:rsid w:val="003A1C5B"/>
    <w:rsid w:val="003A2C53"/>
    <w:rsid w:val="003A2FA4"/>
    <w:rsid w:val="003A3769"/>
    <w:rsid w:val="003A3F27"/>
    <w:rsid w:val="003A411E"/>
    <w:rsid w:val="003A4398"/>
    <w:rsid w:val="003A5CAA"/>
    <w:rsid w:val="003A700E"/>
    <w:rsid w:val="003A7931"/>
    <w:rsid w:val="003B081D"/>
    <w:rsid w:val="003B0A2D"/>
    <w:rsid w:val="003B0C71"/>
    <w:rsid w:val="003B176C"/>
    <w:rsid w:val="003B190D"/>
    <w:rsid w:val="003B1E95"/>
    <w:rsid w:val="003B2143"/>
    <w:rsid w:val="003B21E5"/>
    <w:rsid w:val="003B233F"/>
    <w:rsid w:val="003B3519"/>
    <w:rsid w:val="003B3B4A"/>
    <w:rsid w:val="003B4150"/>
    <w:rsid w:val="003B50CF"/>
    <w:rsid w:val="003B5880"/>
    <w:rsid w:val="003B5B61"/>
    <w:rsid w:val="003B5BD6"/>
    <w:rsid w:val="003B7617"/>
    <w:rsid w:val="003B7905"/>
    <w:rsid w:val="003B7CB7"/>
    <w:rsid w:val="003B7F52"/>
    <w:rsid w:val="003C00A4"/>
    <w:rsid w:val="003C1B32"/>
    <w:rsid w:val="003C2321"/>
    <w:rsid w:val="003C7AC9"/>
    <w:rsid w:val="003C7FC5"/>
    <w:rsid w:val="003D05EB"/>
    <w:rsid w:val="003D2BA8"/>
    <w:rsid w:val="003D36D7"/>
    <w:rsid w:val="003D370D"/>
    <w:rsid w:val="003D38E6"/>
    <w:rsid w:val="003D44BF"/>
    <w:rsid w:val="003D44CC"/>
    <w:rsid w:val="003D48F0"/>
    <w:rsid w:val="003D4C78"/>
    <w:rsid w:val="003D59B4"/>
    <w:rsid w:val="003D6118"/>
    <w:rsid w:val="003D66F0"/>
    <w:rsid w:val="003D7061"/>
    <w:rsid w:val="003D7BBA"/>
    <w:rsid w:val="003D7BF9"/>
    <w:rsid w:val="003E0147"/>
    <w:rsid w:val="003E0350"/>
    <w:rsid w:val="003E08F9"/>
    <w:rsid w:val="003E0936"/>
    <w:rsid w:val="003E09B6"/>
    <w:rsid w:val="003E0ECC"/>
    <w:rsid w:val="003E0F83"/>
    <w:rsid w:val="003E1A50"/>
    <w:rsid w:val="003E1E69"/>
    <w:rsid w:val="003E2555"/>
    <w:rsid w:val="003E303B"/>
    <w:rsid w:val="003E4598"/>
    <w:rsid w:val="003E635F"/>
    <w:rsid w:val="003E6E83"/>
    <w:rsid w:val="003E71BB"/>
    <w:rsid w:val="003E7A73"/>
    <w:rsid w:val="003F001D"/>
    <w:rsid w:val="003F0B17"/>
    <w:rsid w:val="003F1F06"/>
    <w:rsid w:val="003F2000"/>
    <w:rsid w:val="003F2B23"/>
    <w:rsid w:val="003F3826"/>
    <w:rsid w:val="003F4C05"/>
    <w:rsid w:val="003F6266"/>
    <w:rsid w:val="003F717A"/>
    <w:rsid w:val="003F76F3"/>
    <w:rsid w:val="003F79DE"/>
    <w:rsid w:val="0040079E"/>
    <w:rsid w:val="00400CC9"/>
    <w:rsid w:val="00400D72"/>
    <w:rsid w:val="0040121C"/>
    <w:rsid w:val="004019BC"/>
    <w:rsid w:val="00401EB7"/>
    <w:rsid w:val="004029BC"/>
    <w:rsid w:val="00402C83"/>
    <w:rsid w:val="00402D3D"/>
    <w:rsid w:val="004035D7"/>
    <w:rsid w:val="00403C86"/>
    <w:rsid w:val="00404523"/>
    <w:rsid w:val="00406500"/>
    <w:rsid w:val="004112B9"/>
    <w:rsid w:val="004117BF"/>
    <w:rsid w:val="004139D3"/>
    <w:rsid w:val="0041489E"/>
    <w:rsid w:val="0041541F"/>
    <w:rsid w:val="00415EFF"/>
    <w:rsid w:val="004167BE"/>
    <w:rsid w:val="00417B9C"/>
    <w:rsid w:val="004201A1"/>
    <w:rsid w:val="00420E73"/>
    <w:rsid w:val="00421399"/>
    <w:rsid w:val="00421A4F"/>
    <w:rsid w:val="004234F5"/>
    <w:rsid w:val="0042396A"/>
    <w:rsid w:val="004239FF"/>
    <w:rsid w:val="00423FC4"/>
    <w:rsid w:val="0042466C"/>
    <w:rsid w:val="004253DD"/>
    <w:rsid w:val="004256E5"/>
    <w:rsid w:val="004261A6"/>
    <w:rsid w:val="00426B10"/>
    <w:rsid w:val="00426EA7"/>
    <w:rsid w:val="00427A3E"/>
    <w:rsid w:val="00427DA5"/>
    <w:rsid w:val="004302C5"/>
    <w:rsid w:val="004312D8"/>
    <w:rsid w:val="00431E4B"/>
    <w:rsid w:val="004320CA"/>
    <w:rsid w:val="00433019"/>
    <w:rsid w:val="0043533A"/>
    <w:rsid w:val="00435732"/>
    <w:rsid w:val="004362B2"/>
    <w:rsid w:val="004367E9"/>
    <w:rsid w:val="004375A2"/>
    <w:rsid w:val="004402F5"/>
    <w:rsid w:val="004415FB"/>
    <w:rsid w:val="004419FE"/>
    <w:rsid w:val="00442E0B"/>
    <w:rsid w:val="004435C6"/>
    <w:rsid w:val="00443961"/>
    <w:rsid w:val="00444306"/>
    <w:rsid w:val="004447F3"/>
    <w:rsid w:val="004447F5"/>
    <w:rsid w:val="00444999"/>
    <w:rsid w:val="004454AF"/>
    <w:rsid w:val="00445BB1"/>
    <w:rsid w:val="00446660"/>
    <w:rsid w:val="00446AE0"/>
    <w:rsid w:val="0044774C"/>
    <w:rsid w:val="004502AF"/>
    <w:rsid w:val="00450726"/>
    <w:rsid w:val="004516A2"/>
    <w:rsid w:val="004529D3"/>
    <w:rsid w:val="00452D2F"/>
    <w:rsid w:val="00452DBC"/>
    <w:rsid w:val="004539CE"/>
    <w:rsid w:val="0045448A"/>
    <w:rsid w:val="0045478D"/>
    <w:rsid w:val="00454A77"/>
    <w:rsid w:val="00454F4A"/>
    <w:rsid w:val="00455260"/>
    <w:rsid w:val="004554E5"/>
    <w:rsid w:val="00455F09"/>
    <w:rsid w:val="004562F4"/>
    <w:rsid w:val="0045726B"/>
    <w:rsid w:val="004609DE"/>
    <w:rsid w:val="00462774"/>
    <w:rsid w:val="004628AB"/>
    <w:rsid w:val="00462DA8"/>
    <w:rsid w:val="00462FCA"/>
    <w:rsid w:val="0046480A"/>
    <w:rsid w:val="00465912"/>
    <w:rsid w:val="00467AAB"/>
    <w:rsid w:val="00467EE1"/>
    <w:rsid w:val="00467F4C"/>
    <w:rsid w:val="00470335"/>
    <w:rsid w:val="004705BE"/>
    <w:rsid w:val="00470B79"/>
    <w:rsid w:val="00471410"/>
    <w:rsid w:val="00471502"/>
    <w:rsid w:val="00471ADA"/>
    <w:rsid w:val="00471B2D"/>
    <w:rsid w:val="00471DE0"/>
    <w:rsid w:val="0047276E"/>
    <w:rsid w:val="004728CA"/>
    <w:rsid w:val="00473124"/>
    <w:rsid w:val="00473DD8"/>
    <w:rsid w:val="00474368"/>
    <w:rsid w:val="004748C2"/>
    <w:rsid w:val="00474FE0"/>
    <w:rsid w:val="00475633"/>
    <w:rsid w:val="004776B1"/>
    <w:rsid w:val="00477AAD"/>
    <w:rsid w:val="004806B8"/>
    <w:rsid w:val="00480E81"/>
    <w:rsid w:val="00480F7C"/>
    <w:rsid w:val="004812E1"/>
    <w:rsid w:val="004814A3"/>
    <w:rsid w:val="004815DF"/>
    <w:rsid w:val="00482328"/>
    <w:rsid w:val="00482719"/>
    <w:rsid w:val="00482C2D"/>
    <w:rsid w:val="00484D6E"/>
    <w:rsid w:val="004854F0"/>
    <w:rsid w:val="004855CA"/>
    <w:rsid w:val="00485A08"/>
    <w:rsid w:val="00487864"/>
    <w:rsid w:val="00490C46"/>
    <w:rsid w:val="00490E56"/>
    <w:rsid w:val="0049127A"/>
    <w:rsid w:val="004915F9"/>
    <w:rsid w:val="004916F8"/>
    <w:rsid w:val="00492A13"/>
    <w:rsid w:val="00492EA0"/>
    <w:rsid w:val="00492F6A"/>
    <w:rsid w:val="00494263"/>
    <w:rsid w:val="00494C5C"/>
    <w:rsid w:val="00496100"/>
    <w:rsid w:val="00496E89"/>
    <w:rsid w:val="004972E6"/>
    <w:rsid w:val="00497340"/>
    <w:rsid w:val="004976FD"/>
    <w:rsid w:val="00497F7D"/>
    <w:rsid w:val="004A00CC"/>
    <w:rsid w:val="004A031F"/>
    <w:rsid w:val="004A0D62"/>
    <w:rsid w:val="004A1CF1"/>
    <w:rsid w:val="004A3815"/>
    <w:rsid w:val="004A3E69"/>
    <w:rsid w:val="004A43E5"/>
    <w:rsid w:val="004A44DC"/>
    <w:rsid w:val="004A4920"/>
    <w:rsid w:val="004A4CA1"/>
    <w:rsid w:val="004A642D"/>
    <w:rsid w:val="004A66DD"/>
    <w:rsid w:val="004A6916"/>
    <w:rsid w:val="004A6A17"/>
    <w:rsid w:val="004A6E08"/>
    <w:rsid w:val="004A6F66"/>
    <w:rsid w:val="004A7686"/>
    <w:rsid w:val="004A77B4"/>
    <w:rsid w:val="004B2B78"/>
    <w:rsid w:val="004B3F69"/>
    <w:rsid w:val="004B4226"/>
    <w:rsid w:val="004B451B"/>
    <w:rsid w:val="004B5EAA"/>
    <w:rsid w:val="004B6516"/>
    <w:rsid w:val="004B71A1"/>
    <w:rsid w:val="004B7AE1"/>
    <w:rsid w:val="004C1B76"/>
    <w:rsid w:val="004C22A3"/>
    <w:rsid w:val="004C2914"/>
    <w:rsid w:val="004C2C09"/>
    <w:rsid w:val="004C45E7"/>
    <w:rsid w:val="004C50CC"/>
    <w:rsid w:val="004C5905"/>
    <w:rsid w:val="004C5E0F"/>
    <w:rsid w:val="004C5ED3"/>
    <w:rsid w:val="004D00A8"/>
    <w:rsid w:val="004D01C8"/>
    <w:rsid w:val="004D06B9"/>
    <w:rsid w:val="004D246D"/>
    <w:rsid w:val="004D269F"/>
    <w:rsid w:val="004D3A60"/>
    <w:rsid w:val="004D3F2D"/>
    <w:rsid w:val="004D3F43"/>
    <w:rsid w:val="004D4792"/>
    <w:rsid w:val="004D4AC3"/>
    <w:rsid w:val="004D652E"/>
    <w:rsid w:val="004D69CE"/>
    <w:rsid w:val="004D6A12"/>
    <w:rsid w:val="004D6B2F"/>
    <w:rsid w:val="004E0362"/>
    <w:rsid w:val="004E08A4"/>
    <w:rsid w:val="004E0CBD"/>
    <w:rsid w:val="004E19B3"/>
    <w:rsid w:val="004E1E6B"/>
    <w:rsid w:val="004E28FD"/>
    <w:rsid w:val="004E4182"/>
    <w:rsid w:val="004E41F0"/>
    <w:rsid w:val="004E4B43"/>
    <w:rsid w:val="004E58EB"/>
    <w:rsid w:val="004E5C4E"/>
    <w:rsid w:val="004E65BA"/>
    <w:rsid w:val="004F08E2"/>
    <w:rsid w:val="004F1C74"/>
    <w:rsid w:val="004F4331"/>
    <w:rsid w:val="004F43DA"/>
    <w:rsid w:val="004F4F3F"/>
    <w:rsid w:val="004F58E8"/>
    <w:rsid w:val="004F605B"/>
    <w:rsid w:val="004F61F3"/>
    <w:rsid w:val="004F74F3"/>
    <w:rsid w:val="004F76B9"/>
    <w:rsid w:val="004F7A35"/>
    <w:rsid w:val="005000A4"/>
    <w:rsid w:val="0050045A"/>
    <w:rsid w:val="00501E0B"/>
    <w:rsid w:val="0050279B"/>
    <w:rsid w:val="00502AB8"/>
    <w:rsid w:val="00503333"/>
    <w:rsid w:val="005035B9"/>
    <w:rsid w:val="00503CE2"/>
    <w:rsid w:val="005042A4"/>
    <w:rsid w:val="0050469D"/>
    <w:rsid w:val="0050475C"/>
    <w:rsid w:val="005048D3"/>
    <w:rsid w:val="005052A7"/>
    <w:rsid w:val="00506383"/>
    <w:rsid w:val="00506A34"/>
    <w:rsid w:val="00506F27"/>
    <w:rsid w:val="00507EC6"/>
    <w:rsid w:val="005101F4"/>
    <w:rsid w:val="00510510"/>
    <w:rsid w:val="00510876"/>
    <w:rsid w:val="00510E6E"/>
    <w:rsid w:val="00511542"/>
    <w:rsid w:val="00511898"/>
    <w:rsid w:val="005122EE"/>
    <w:rsid w:val="005123CA"/>
    <w:rsid w:val="00512577"/>
    <w:rsid w:val="005126AC"/>
    <w:rsid w:val="00512712"/>
    <w:rsid w:val="00512FD4"/>
    <w:rsid w:val="00513B47"/>
    <w:rsid w:val="00513FAC"/>
    <w:rsid w:val="0051454D"/>
    <w:rsid w:val="005146C3"/>
    <w:rsid w:val="00514761"/>
    <w:rsid w:val="00514A70"/>
    <w:rsid w:val="00515549"/>
    <w:rsid w:val="0051647E"/>
    <w:rsid w:val="00517711"/>
    <w:rsid w:val="0052087E"/>
    <w:rsid w:val="00520B27"/>
    <w:rsid w:val="00521B1E"/>
    <w:rsid w:val="00521E2C"/>
    <w:rsid w:val="0052207B"/>
    <w:rsid w:val="0052276A"/>
    <w:rsid w:val="00522836"/>
    <w:rsid w:val="00522898"/>
    <w:rsid w:val="00523B98"/>
    <w:rsid w:val="00524F1D"/>
    <w:rsid w:val="00526778"/>
    <w:rsid w:val="0052692D"/>
    <w:rsid w:val="00526BA4"/>
    <w:rsid w:val="005273D6"/>
    <w:rsid w:val="00527717"/>
    <w:rsid w:val="00527B36"/>
    <w:rsid w:val="00527C96"/>
    <w:rsid w:val="00527F3F"/>
    <w:rsid w:val="00527FD1"/>
    <w:rsid w:val="00530260"/>
    <w:rsid w:val="00530D88"/>
    <w:rsid w:val="00531054"/>
    <w:rsid w:val="00532171"/>
    <w:rsid w:val="00532375"/>
    <w:rsid w:val="00532563"/>
    <w:rsid w:val="00532908"/>
    <w:rsid w:val="005330B7"/>
    <w:rsid w:val="00533B5D"/>
    <w:rsid w:val="00533B64"/>
    <w:rsid w:val="00533E2D"/>
    <w:rsid w:val="00534052"/>
    <w:rsid w:val="005342FF"/>
    <w:rsid w:val="00534EBB"/>
    <w:rsid w:val="00535F92"/>
    <w:rsid w:val="00536946"/>
    <w:rsid w:val="00540A7B"/>
    <w:rsid w:val="0054200D"/>
    <w:rsid w:val="00542728"/>
    <w:rsid w:val="005428D2"/>
    <w:rsid w:val="00544032"/>
    <w:rsid w:val="00544DE7"/>
    <w:rsid w:val="00544F81"/>
    <w:rsid w:val="0054532C"/>
    <w:rsid w:val="00545877"/>
    <w:rsid w:val="005469CC"/>
    <w:rsid w:val="00546CBE"/>
    <w:rsid w:val="00550005"/>
    <w:rsid w:val="005513FB"/>
    <w:rsid w:val="00551A56"/>
    <w:rsid w:val="00551CA4"/>
    <w:rsid w:val="005520AB"/>
    <w:rsid w:val="0055221F"/>
    <w:rsid w:val="005535AC"/>
    <w:rsid w:val="005544AA"/>
    <w:rsid w:val="00554B2E"/>
    <w:rsid w:val="00554E1C"/>
    <w:rsid w:val="00556A3D"/>
    <w:rsid w:val="00557C78"/>
    <w:rsid w:val="00561208"/>
    <w:rsid w:val="005617F7"/>
    <w:rsid w:val="0056246A"/>
    <w:rsid w:val="0056294E"/>
    <w:rsid w:val="00562ED8"/>
    <w:rsid w:val="005662EF"/>
    <w:rsid w:val="00566AE5"/>
    <w:rsid w:val="00566B0C"/>
    <w:rsid w:val="005677B4"/>
    <w:rsid w:val="00570830"/>
    <w:rsid w:val="005708B5"/>
    <w:rsid w:val="00570CAA"/>
    <w:rsid w:val="00571B9A"/>
    <w:rsid w:val="005730FC"/>
    <w:rsid w:val="00573237"/>
    <w:rsid w:val="0057340D"/>
    <w:rsid w:val="00573578"/>
    <w:rsid w:val="00573A36"/>
    <w:rsid w:val="00574411"/>
    <w:rsid w:val="00575E4A"/>
    <w:rsid w:val="0057652F"/>
    <w:rsid w:val="00577833"/>
    <w:rsid w:val="00580217"/>
    <w:rsid w:val="00580EAA"/>
    <w:rsid w:val="00581131"/>
    <w:rsid w:val="00581740"/>
    <w:rsid w:val="00581DEF"/>
    <w:rsid w:val="00582268"/>
    <w:rsid w:val="00583CCB"/>
    <w:rsid w:val="00584926"/>
    <w:rsid w:val="00584C09"/>
    <w:rsid w:val="00584EDB"/>
    <w:rsid w:val="0058653E"/>
    <w:rsid w:val="00587413"/>
    <w:rsid w:val="00590512"/>
    <w:rsid w:val="0059065F"/>
    <w:rsid w:val="005908DF"/>
    <w:rsid w:val="00590C7B"/>
    <w:rsid w:val="00591969"/>
    <w:rsid w:val="00591C9D"/>
    <w:rsid w:val="00592E43"/>
    <w:rsid w:val="00592EEB"/>
    <w:rsid w:val="005930B6"/>
    <w:rsid w:val="00593B81"/>
    <w:rsid w:val="0059408B"/>
    <w:rsid w:val="0059498B"/>
    <w:rsid w:val="00596F96"/>
    <w:rsid w:val="00596FD6"/>
    <w:rsid w:val="00597134"/>
    <w:rsid w:val="00597155"/>
    <w:rsid w:val="005975AC"/>
    <w:rsid w:val="005A047C"/>
    <w:rsid w:val="005A05A1"/>
    <w:rsid w:val="005A0631"/>
    <w:rsid w:val="005A0B5B"/>
    <w:rsid w:val="005A12AA"/>
    <w:rsid w:val="005A1D79"/>
    <w:rsid w:val="005A202E"/>
    <w:rsid w:val="005A3F7E"/>
    <w:rsid w:val="005A494F"/>
    <w:rsid w:val="005A6B82"/>
    <w:rsid w:val="005A7DF1"/>
    <w:rsid w:val="005B0AB6"/>
    <w:rsid w:val="005B1D17"/>
    <w:rsid w:val="005B23ED"/>
    <w:rsid w:val="005B296F"/>
    <w:rsid w:val="005B3897"/>
    <w:rsid w:val="005B4A75"/>
    <w:rsid w:val="005B4DF2"/>
    <w:rsid w:val="005B5263"/>
    <w:rsid w:val="005B5B12"/>
    <w:rsid w:val="005B66B5"/>
    <w:rsid w:val="005B68E8"/>
    <w:rsid w:val="005B779E"/>
    <w:rsid w:val="005B7DBC"/>
    <w:rsid w:val="005B7FA0"/>
    <w:rsid w:val="005C070A"/>
    <w:rsid w:val="005C1C44"/>
    <w:rsid w:val="005C5A8E"/>
    <w:rsid w:val="005D0B92"/>
    <w:rsid w:val="005D0DAE"/>
    <w:rsid w:val="005D1ECA"/>
    <w:rsid w:val="005D269C"/>
    <w:rsid w:val="005D298D"/>
    <w:rsid w:val="005D2FF7"/>
    <w:rsid w:val="005D3106"/>
    <w:rsid w:val="005D3A16"/>
    <w:rsid w:val="005D3FDE"/>
    <w:rsid w:val="005D49B0"/>
    <w:rsid w:val="005D52CC"/>
    <w:rsid w:val="005D6A42"/>
    <w:rsid w:val="005D73FB"/>
    <w:rsid w:val="005D7734"/>
    <w:rsid w:val="005E07B7"/>
    <w:rsid w:val="005E0B0A"/>
    <w:rsid w:val="005E153B"/>
    <w:rsid w:val="005E2169"/>
    <w:rsid w:val="005E2AF2"/>
    <w:rsid w:val="005E3F7D"/>
    <w:rsid w:val="005E6B37"/>
    <w:rsid w:val="005E6C62"/>
    <w:rsid w:val="005E7EA5"/>
    <w:rsid w:val="005F03D9"/>
    <w:rsid w:val="005F16AA"/>
    <w:rsid w:val="005F19A4"/>
    <w:rsid w:val="005F2CB1"/>
    <w:rsid w:val="005F3337"/>
    <w:rsid w:val="005F430A"/>
    <w:rsid w:val="005F4DBF"/>
    <w:rsid w:val="005F5461"/>
    <w:rsid w:val="005F5E6B"/>
    <w:rsid w:val="005F64E6"/>
    <w:rsid w:val="005F65F6"/>
    <w:rsid w:val="005F6AD8"/>
    <w:rsid w:val="005F6E53"/>
    <w:rsid w:val="005F7454"/>
    <w:rsid w:val="006002D1"/>
    <w:rsid w:val="006004E9"/>
    <w:rsid w:val="0060069B"/>
    <w:rsid w:val="00600B40"/>
    <w:rsid w:val="006017FC"/>
    <w:rsid w:val="0060230E"/>
    <w:rsid w:val="00603D07"/>
    <w:rsid w:val="00604094"/>
    <w:rsid w:val="0060534F"/>
    <w:rsid w:val="00606005"/>
    <w:rsid w:val="006071E5"/>
    <w:rsid w:val="0060740B"/>
    <w:rsid w:val="0060785F"/>
    <w:rsid w:val="00607C6C"/>
    <w:rsid w:val="0061122A"/>
    <w:rsid w:val="00611353"/>
    <w:rsid w:val="00611A54"/>
    <w:rsid w:val="006123A1"/>
    <w:rsid w:val="0061394E"/>
    <w:rsid w:val="0061461C"/>
    <w:rsid w:val="00614E8C"/>
    <w:rsid w:val="0061504C"/>
    <w:rsid w:val="0061540D"/>
    <w:rsid w:val="006158FA"/>
    <w:rsid w:val="006208B2"/>
    <w:rsid w:val="0062177A"/>
    <w:rsid w:val="006219C2"/>
    <w:rsid w:val="0062253A"/>
    <w:rsid w:val="0062287A"/>
    <w:rsid w:val="00622F12"/>
    <w:rsid w:val="00624821"/>
    <w:rsid w:val="00625392"/>
    <w:rsid w:val="00625B79"/>
    <w:rsid w:val="006268D4"/>
    <w:rsid w:val="00627C31"/>
    <w:rsid w:val="00627CD5"/>
    <w:rsid w:val="00633ADF"/>
    <w:rsid w:val="00634703"/>
    <w:rsid w:val="0063477E"/>
    <w:rsid w:val="00635C3B"/>
    <w:rsid w:val="00636538"/>
    <w:rsid w:val="0063678B"/>
    <w:rsid w:val="00640108"/>
    <w:rsid w:val="0064044A"/>
    <w:rsid w:val="00640CC7"/>
    <w:rsid w:val="00640E4A"/>
    <w:rsid w:val="00640E83"/>
    <w:rsid w:val="00640F81"/>
    <w:rsid w:val="00641390"/>
    <w:rsid w:val="00641A3B"/>
    <w:rsid w:val="00643356"/>
    <w:rsid w:val="00644D87"/>
    <w:rsid w:val="006456CB"/>
    <w:rsid w:val="006456E5"/>
    <w:rsid w:val="0064708A"/>
    <w:rsid w:val="00647207"/>
    <w:rsid w:val="006472ED"/>
    <w:rsid w:val="006474F5"/>
    <w:rsid w:val="00647FD7"/>
    <w:rsid w:val="006510A7"/>
    <w:rsid w:val="00651A6E"/>
    <w:rsid w:val="00651BC6"/>
    <w:rsid w:val="00651D5D"/>
    <w:rsid w:val="00652E5C"/>
    <w:rsid w:val="00652F74"/>
    <w:rsid w:val="00652FC7"/>
    <w:rsid w:val="00653C54"/>
    <w:rsid w:val="006547A4"/>
    <w:rsid w:val="006547EA"/>
    <w:rsid w:val="006548D0"/>
    <w:rsid w:val="006553BA"/>
    <w:rsid w:val="006554A2"/>
    <w:rsid w:val="006562C2"/>
    <w:rsid w:val="00656472"/>
    <w:rsid w:val="0066077C"/>
    <w:rsid w:val="00660F4B"/>
    <w:rsid w:val="0066147F"/>
    <w:rsid w:val="006619DD"/>
    <w:rsid w:val="00661AED"/>
    <w:rsid w:val="006621B0"/>
    <w:rsid w:val="00663A62"/>
    <w:rsid w:val="00663F60"/>
    <w:rsid w:val="00664299"/>
    <w:rsid w:val="0066461E"/>
    <w:rsid w:val="006648E0"/>
    <w:rsid w:val="00665D59"/>
    <w:rsid w:val="00666828"/>
    <w:rsid w:val="0066744C"/>
    <w:rsid w:val="00670480"/>
    <w:rsid w:val="00670485"/>
    <w:rsid w:val="00670B47"/>
    <w:rsid w:val="00671078"/>
    <w:rsid w:val="0067113D"/>
    <w:rsid w:val="00671685"/>
    <w:rsid w:val="006716B5"/>
    <w:rsid w:val="00672839"/>
    <w:rsid w:val="00672DBC"/>
    <w:rsid w:val="00672FFC"/>
    <w:rsid w:val="00673082"/>
    <w:rsid w:val="00674166"/>
    <w:rsid w:val="0067467D"/>
    <w:rsid w:val="006749E3"/>
    <w:rsid w:val="00675721"/>
    <w:rsid w:val="00675F5B"/>
    <w:rsid w:val="006764F6"/>
    <w:rsid w:val="00676D38"/>
    <w:rsid w:val="006779D6"/>
    <w:rsid w:val="00677B8F"/>
    <w:rsid w:val="006803BB"/>
    <w:rsid w:val="006806EA"/>
    <w:rsid w:val="006808CF"/>
    <w:rsid w:val="00680BB6"/>
    <w:rsid w:val="00681002"/>
    <w:rsid w:val="00681140"/>
    <w:rsid w:val="0068175D"/>
    <w:rsid w:val="00681BB7"/>
    <w:rsid w:val="00682990"/>
    <w:rsid w:val="00683130"/>
    <w:rsid w:val="00683E00"/>
    <w:rsid w:val="0068476C"/>
    <w:rsid w:val="00684C21"/>
    <w:rsid w:val="00684C2B"/>
    <w:rsid w:val="00684DD4"/>
    <w:rsid w:val="006858F6"/>
    <w:rsid w:val="00686CDF"/>
    <w:rsid w:val="00691128"/>
    <w:rsid w:val="00691433"/>
    <w:rsid w:val="0069143C"/>
    <w:rsid w:val="006928AE"/>
    <w:rsid w:val="006930B9"/>
    <w:rsid w:val="00693962"/>
    <w:rsid w:val="00694D6C"/>
    <w:rsid w:val="00695453"/>
    <w:rsid w:val="00696A2B"/>
    <w:rsid w:val="00696BDE"/>
    <w:rsid w:val="00697030"/>
    <w:rsid w:val="00697CD0"/>
    <w:rsid w:val="006A0214"/>
    <w:rsid w:val="006A0AEC"/>
    <w:rsid w:val="006A0BFF"/>
    <w:rsid w:val="006A0C16"/>
    <w:rsid w:val="006A1155"/>
    <w:rsid w:val="006A191D"/>
    <w:rsid w:val="006A1A4B"/>
    <w:rsid w:val="006A27AC"/>
    <w:rsid w:val="006A2B2F"/>
    <w:rsid w:val="006A44E1"/>
    <w:rsid w:val="006A46D7"/>
    <w:rsid w:val="006A7C34"/>
    <w:rsid w:val="006B0A9E"/>
    <w:rsid w:val="006B173F"/>
    <w:rsid w:val="006B2697"/>
    <w:rsid w:val="006B43C3"/>
    <w:rsid w:val="006B7740"/>
    <w:rsid w:val="006B7D78"/>
    <w:rsid w:val="006C18E2"/>
    <w:rsid w:val="006C2A8F"/>
    <w:rsid w:val="006C3172"/>
    <w:rsid w:val="006C357F"/>
    <w:rsid w:val="006C45BD"/>
    <w:rsid w:val="006C47C1"/>
    <w:rsid w:val="006C57B9"/>
    <w:rsid w:val="006C5D94"/>
    <w:rsid w:val="006C5EB7"/>
    <w:rsid w:val="006C702D"/>
    <w:rsid w:val="006D01C3"/>
    <w:rsid w:val="006D05E4"/>
    <w:rsid w:val="006D0918"/>
    <w:rsid w:val="006D14B7"/>
    <w:rsid w:val="006D151B"/>
    <w:rsid w:val="006D233F"/>
    <w:rsid w:val="006D2646"/>
    <w:rsid w:val="006D2941"/>
    <w:rsid w:val="006D2BE4"/>
    <w:rsid w:val="006D31D3"/>
    <w:rsid w:val="006D4E2D"/>
    <w:rsid w:val="006D4F95"/>
    <w:rsid w:val="006D51CC"/>
    <w:rsid w:val="006D58E6"/>
    <w:rsid w:val="006D5AEE"/>
    <w:rsid w:val="006D6BB3"/>
    <w:rsid w:val="006D71E8"/>
    <w:rsid w:val="006D74A6"/>
    <w:rsid w:val="006E000E"/>
    <w:rsid w:val="006E100C"/>
    <w:rsid w:val="006E108E"/>
    <w:rsid w:val="006E2B64"/>
    <w:rsid w:val="006E303D"/>
    <w:rsid w:val="006E32F6"/>
    <w:rsid w:val="006E4E7C"/>
    <w:rsid w:val="006E514D"/>
    <w:rsid w:val="006E5C2C"/>
    <w:rsid w:val="006E5CF0"/>
    <w:rsid w:val="006F0425"/>
    <w:rsid w:val="006F0C18"/>
    <w:rsid w:val="006F0C6A"/>
    <w:rsid w:val="006F0F8E"/>
    <w:rsid w:val="006F0FDF"/>
    <w:rsid w:val="006F124C"/>
    <w:rsid w:val="006F2BF7"/>
    <w:rsid w:val="006F3305"/>
    <w:rsid w:val="006F3C01"/>
    <w:rsid w:val="006F3F8A"/>
    <w:rsid w:val="006F44F5"/>
    <w:rsid w:val="006F4EDD"/>
    <w:rsid w:val="006F5FA1"/>
    <w:rsid w:val="006F6857"/>
    <w:rsid w:val="006F6B0C"/>
    <w:rsid w:val="006F74D7"/>
    <w:rsid w:val="00700100"/>
    <w:rsid w:val="00700307"/>
    <w:rsid w:val="0070051F"/>
    <w:rsid w:val="00700C8A"/>
    <w:rsid w:val="00700C97"/>
    <w:rsid w:val="0070104E"/>
    <w:rsid w:val="00702768"/>
    <w:rsid w:val="00702E6C"/>
    <w:rsid w:val="00702F3D"/>
    <w:rsid w:val="00703428"/>
    <w:rsid w:val="00703FF3"/>
    <w:rsid w:val="007040E1"/>
    <w:rsid w:val="00704421"/>
    <w:rsid w:val="00704B23"/>
    <w:rsid w:val="00705493"/>
    <w:rsid w:val="00706235"/>
    <w:rsid w:val="00706B91"/>
    <w:rsid w:val="00706F04"/>
    <w:rsid w:val="007072CE"/>
    <w:rsid w:val="00707F0B"/>
    <w:rsid w:val="007111B3"/>
    <w:rsid w:val="007115E4"/>
    <w:rsid w:val="00712875"/>
    <w:rsid w:val="00712F68"/>
    <w:rsid w:val="00713494"/>
    <w:rsid w:val="007140ED"/>
    <w:rsid w:val="00714C1C"/>
    <w:rsid w:val="00715922"/>
    <w:rsid w:val="00715BC7"/>
    <w:rsid w:val="00715F78"/>
    <w:rsid w:val="007163CE"/>
    <w:rsid w:val="00716705"/>
    <w:rsid w:val="00716B6A"/>
    <w:rsid w:val="0071761C"/>
    <w:rsid w:val="00717941"/>
    <w:rsid w:val="00717A4B"/>
    <w:rsid w:val="00717E38"/>
    <w:rsid w:val="00720649"/>
    <w:rsid w:val="007218D4"/>
    <w:rsid w:val="00721998"/>
    <w:rsid w:val="00721A6F"/>
    <w:rsid w:val="00721E3B"/>
    <w:rsid w:val="00722814"/>
    <w:rsid w:val="00722CE5"/>
    <w:rsid w:val="0072339B"/>
    <w:rsid w:val="00724C3F"/>
    <w:rsid w:val="00724F2C"/>
    <w:rsid w:val="0072546D"/>
    <w:rsid w:val="00725975"/>
    <w:rsid w:val="00727AF1"/>
    <w:rsid w:val="007316DD"/>
    <w:rsid w:val="0073197C"/>
    <w:rsid w:val="0073259F"/>
    <w:rsid w:val="00732EA3"/>
    <w:rsid w:val="0073309E"/>
    <w:rsid w:val="00733931"/>
    <w:rsid w:val="00733F79"/>
    <w:rsid w:val="00735711"/>
    <w:rsid w:val="00735BD2"/>
    <w:rsid w:val="00735F3D"/>
    <w:rsid w:val="0073631F"/>
    <w:rsid w:val="00736DCC"/>
    <w:rsid w:val="00736FC1"/>
    <w:rsid w:val="007370EE"/>
    <w:rsid w:val="00740607"/>
    <w:rsid w:val="007409B6"/>
    <w:rsid w:val="007417F3"/>
    <w:rsid w:val="007427F2"/>
    <w:rsid w:val="00743558"/>
    <w:rsid w:val="0074453B"/>
    <w:rsid w:val="00744D5B"/>
    <w:rsid w:val="00746318"/>
    <w:rsid w:val="007464A2"/>
    <w:rsid w:val="007468C6"/>
    <w:rsid w:val="0074740E"/>
    <w:rsid w:val="00747475"/>
    <w:rsid w:val="007477B0"/>
    <w:rsid w:val="00747F8D"/>
    <w:rsid w:val="00750349"/>
    <w:rsid w:val="00750B09"/>
    <w:rsid w:val="00750BF8"/>
    <w:rsid w:val="0075155E"/>
    <w:rsid w:val="00751C78"/>
    <w:rsid w:val="007534DE"/>
    <w:rsid w:val="0075425D"/>
    <w:rsid w:val="00754768"/>
    <w:rsid w:val="007547D7"/>
    <w:rsid w:val="00754B7E"/>
    <w:rsid w:val="00754BF3"/>
    <w:rsid w:val="00754F65"/>
    <w:rsid w:val="00755AE4"/>
    <w:rsid w:val="00755BBE"/>
    <w:rsid w:val="00756D62"/>
    <w:rsid w:val="00756ED0"/>
    <w:rsid w:val="00757BAD"/>
    <w:rsid w:val="00757D6C"/>
    <w:rsid w:val="007610B0"/>
    <w:rsid w:val="0076176C"/>
    <w:rsid w:val="007624D6"/>
    <w:rsid w:val="00762515"/>
    <w:rsid w:val="007625D8"/>
    <w:rsid w:val="00762AA0"/>
    <w:rsid w:val="00763092"/>
    <w:rsid w:val="00764213"/>
    <w:rsid w:val="00764343"/>
    <w:rsid w:val="00764BFA"/>
    <w:rsid w:val="007654B2"/>
    <w:rsid w:val="00765EA7"/>
    <w:rsid w:val="007662A6"/>
    <w:rsid w:val="00766A1C"/>
    <w:rsid w:val="00771213"/>
    <w:rsid w:val="0077179F"/>
    <w:rsid w:val="007718B7"/>
    <w:rsid w:val="007727A4"/>
    <w:rsid w:val="00773028"/>
    <w:rsid w:val="007737F9"/>
    <w:rsid w:val="00774DF6"/>
    <w:rsid w:val="007758B4"/>
    <w:rsid w:val="00775A64"/>
    <w:rsid w:val="007767EA"/>
    <w:rsid w:val="00776F68"/>
    <w:rsid w:val="00776F82"/>
    <w:rsid w:val="0077709E"/>
    <w:rsid w:val="00777176"/>
    <w:rsid w:val="007776F3"/>
    <w:rsid w:val="00777BAE"/>
    <w:rsid w:val="00780F50"/>
    <w:rsid w:val="0078233E"/>
    <w:rsid w:val="007833DF"/>
    <w:rsid w:val="00783A65"/>
    <w:rsid w:val="00783EF2"/>
    <w:rsid w:val="0078416B"/>
    <w:rsid w:val="007842FC"/>
    <w:rsid w:val="007845D5"/>
    <w:rsid w:val="0078539B"/>
    <w:rsid w:val="00785EDB"/>
    <w:rsid w:val="00786130"/>
    <w:rsid w:val="00786213"/>
    <w:rsid w:val="00786A93"/>
    <w:rsid w:val="00787C0B"/>
    <w:rsid w:val="007907F0"/>
    <w:rsid w:val="0079139F"/>
    <w:rsid w:val="007919AF"/>
    <w:rsid w:val="00791AB1"/>
    <w:rsid w:val="00792259"/>
    <w:rsid w:val="00792547"/>
    <w:rsid w:val="0079267C"/>
    <w:rsid w:val="00792825"/>
    <w:rsid w:val="00792915"/>
    <w:rsid w:val="00792A6D"/>
    <w:rsid w:val="007939A3"/>
    <w:rsid w:val="00794039"/>
    <w:rsid w:val="00795A79"/>
    <w:rsid w:val="00796D5D"/>
    <w:rsid w:val="007978A5"/>
    <w:rsid w:val="007A08E2"/>
    <w:rsid w:val="007A1B1B"/>
    <w:rsid w:val="007A23FA"/>
    <w:rsid w:val="007A3536"/>
    <w:rsid w:val="007A4475"/>
    <w:rsid w:val="007A52AB"/>
    <w:rsid w:val="007A66D2"/>
    <w:rsid w:val="007A72B5"/>
    <w:rsid w:val="007A72F7"/>
    <w:rsid w:val="007A7457"/>
    <w:rsid w:val="007A7641"/>
    <w:rsid w:val="007A780C"/>
    <w:rsid w:val="007B0922"/>
    <w:rsid w:val="007B1872"/>
    <w:rsid w:val="007B1B7F"/>
    <w:rsid w:val="007B1D23"/>
    <w:rsid w:val="007B23B7"/>
    <w:rsid w:val="007B2EA3"/>
    <w:rsid w:val="007B3009"/>
    <w:rsid w:val="007B5673"/>
    <w:rsid w:val="007B5F39"/>
    <w:rsid w:val="007B65C7"/>
    <w:rsid w:val="007B667A"/>
    <w:rsid w:val="007C0371"/>
    <w:rsid w:val="007C0834"/>
    <w:rsid w:val="007C0A77"/>
    <w:rsid w:val="007C1BF0"/>
    <w:rsid w:val="007C1ED4"/>
    <w:rsid w:val="007C2DD3"/>
    <w:rsid w:val="007C2DF9"/>
    <w:rsid w:val="007C3882"/>
    <w:rsid w:val="007C3D03"/>
    <w:rsid w:val="007C46CF"/>
    <w:rsid w:val="007C54AA"/>
    <w:rsid w:val="007C54E1"/>
    <w:rsid w:val="007C57EB"/>
    <w:rsid w:val="007C67DB"/>
    <w:rsid w:val="007C6AE5"/>
    <w:rsid w:val="007C71A2"/>
    <w:rsid w:val="007D1E80"/>
    <w:rsid w:val="007D3291"/>
    <w:rsid w:val="007D3577"/>
    <w:rsid w:val="007D4430"/>
    <w:rsid w:val="007D47B6"/>
    <w:rsid w:val="007D55A1"/>
    <w:rsid w:val="007D6122"/>
    <w:rsid w:val="007D68CC"/>
    <w:rsid w:val="007D76E4"/>
    <w:rsid w:val="007D79FF"/>
    <w:rsid w:val="007E0823"/>
    <w:rsid w:val="007E0BDE"/>
    <w:rsid w:val="007E0E4D"/>
    <w:rsid w:val="007E1494"/>
    <w:rsid w:val="007E1846"/>
    <w:rsid w:val="007E2DC4"/>
    <w:rsid w:val="007E3C95"/>
    <w:rsid w:val="007E6290"/>
    <w:rsid w:val="007E6E4D"/>
    <w:rsid w:val="007F11D4"/>
    <w:rsid w:val="007F1B59"/>
    <w:rsid w:val="007F2872"/>
    <w:rsid w:val="007F2A7C"/>
    <w:rsid w:val="007F30A8"/>
    <w:rsid w:val="007F3931"/>
    <w:rsid w:val="007F39A4"/>
    <w:rsid w:val="007F545B"/>
    <w:rsid w:val="007F61CB"/>
    <w:rsid w:val="007F730B"/>
    <w:rsid w:val="008000EE"/>
    <w:rsid w:val="00800262"/>
    <w:rsid w:val="008007A3"/>
    <w:rsid w:val="00801148"/>
    <w:rsid w:val="0080258B"/>
    <w:rsid w:val="00802BD0"/>
    <w:rsid w:val="00803F21"/>
    <w:rsid w:val="0080435E"/>
    <w:rsid w:val="00805E82"/>
    <w:rsid w:val="00805F92"/>
    <w:rsid w:val="00810F6D"/>
    <w:rsid w:val="0081114D"/>
    <w:rsid w:val="00811B3D"/>
    <w:rsid w:val="008132DF"/>
    <w:rsid w:val="00813891"/>
    <w:rsid w:val="00814D56"/>
    <w:rsid w:val="008160C8"/>
    <w:rsid w:val="0081621F"/>
    <w:rsid w:val="008168B8"/>
    <w:rsid w:val="00817159"/>
    <w:rsid w:val="008174F6"/>
    <w:rsid w:val="00820219"/>
    <w:rsid w:val="008209D7"/>
    <w:rsid w:val="00821642"/>
    <w:rsid w:val="008220AC"/>
    <w:rsid w:val="008222B7"/>
    <w:rsid w:val="00822607"/>
    <w:rsid w:val="008226FD"/>
    <w:rsid w:val="00822A3A"/>
    <w:rsid w:val="008232BF"/>
    <w:rsid w:val="00824647"/>
    <w:rsid w:val="00824D29"/>
    <w:rsid w:val="00824FAF"/>
    <w:rsid w:val="0082536B"/>
    <w:rsid w:val="00825543"/>
    <w:rsid w:val="00825A7E"/>
    <w:rsid w:val="0082616C"/>
    <w:rsid w:val="008278BD"/>
    <w:rsid w:val="00830973"/>
    <w:rsid w:val="00830AEE"/>
    <w:rsid w:val="00831070"/>
    <w:rsid w:val="0083162C"/>
    <w:rsid w:val="00832892"/>
    <w:rsid w:val="008329C5"/>
    <w:rsid w:val="008330FE"/>
    <w:rsid w:val="00835521"/>
    <w:rsid w:val="008356B8"/>
    <w:rsid w:val="00835827"/>
    <w:rsid w:val="008364A7"/>
    <w:rsid w:val="00837756"/>
    <w:rsid w:val="00837907"/>
    <w:rsid w:val="0084080C"/>
    <w:rsid w:val="00840998"/>
    <w:rsid w:val="00840E30"/>
    <w:rsid w:val="008410D2"/>
    <w:rsid w:val="008410F8"/>
    <w:rsid w:val="00841B4A"/>
    <w:rsid w:val="00842126"/>
    <w:rsid w:val="00842185"/>
    <w:rsid w:val="00842593"/>
    <w:rsid w:val="00843B98"/>
    <w:rsid w:val="00844859"/>
    <w:rsid w:val="00845266"/>
    <w:rsid w:val="00845A4E"/>
    <w:rsid w:val="00845FBF"/>
    <w:rsid w:val="0084640B"/>
    <w:rsid w:val="008476E0"/>
    <w:rsid w:val="00847AE0"/>
    <w:rsid w:val="00847DFD"/>
    <w:rsid w:val="0085038D"/>
    <w:rsid w:val="00850B5B"/>
    <w:rsid w:val="00850CAA"/>
    <w:rsid w:val="00850FB3"/>
    <w:rsid w:val="0085136C"/>
    <w:rsid w:val="0085168F"/>
    <w:rsid w:val="0085177E"/>
    <w:rsid w:val="00851A59"/>
    <w:rsid w:val="0085226C"/>
    <w:rsid w:val="0085252D"/>
    <w:rsid w:val="0085314A"/>
    <w:rsid w:val="008532F9"/>
    <w:rsid w:val="00853DCD"/>
    <w:rsid w:val="00853EB4"/>
    <w:rsid w:val="008544D6"/>
    <w:rsid w:val="00854E24"/>
    <w:rsid w:val="008558DB"/>
    <w:rsid w:val="00855A9F"/>
    <w:rsid w:val="00855D18"/>
    <w:rsid w:val="00856200"/>
    <w:rsid w:val="00856982"/>
    <w:rsid w:val="00857647"/>
    <w:rsid w:val="00860468"/>
    <w:rsid w:val="00860FC5"/>
    <w:rsid w:val="00861F76"/>
    <w:rsid w:val="008629B9"/>
    <w:rsid w:val="008638EE"/>
    <w:rsid w:val="0086395F"/>
    <w:rsid w:val="008652BC"/>
    <w:rsid w:val="00865BAF"/>
    <w:rsid w:val="00866D0C"/>
    <w:rsid w:val="008672F3"/>
    <w:rsid w:val="00867490"/>
    <w:rsid w:val="00870299"/>
    <w:rsid w:val="00870842"/>
    <w:rsid w:val="008712BF"/>
    <w:rsid w:val="008734CB"/>
    <w:rsid w:val="00873B9C"/>
    <w:rsid w:val="00873C4A"/>
    <w:rsid w:val="00874EE1"/>
    <w:rsid w:val="00875DEB"/>
    <w:rsid w:val="00875EAB"/>
    <w:rsid w:val="00875ED0"/>
    <w:rsid w:val="008764C3"/>
    <w:rsid w:val="00876F3D"/>
    <w:rsid w:val="00881276"/>
    <w:rsid w:val="00881653"/>
    <w:rsid w:val="008820EE"/>
    <w:rsid w:val="00882222"/>
    <w:rsid w:val="0088373B"/>
    <w:rsid w:val="008839AE"/>
    <w:rsid w:val="0088400B"/>
    <w:rsid w:val="00885C94"/>
    <w:rsid w:val="00886576"/>
    <w:rsid w:val="00886FD3"/>
    <w:rsid w:val="008876C9"/>
    <w:rsid w:val="00890ED3"/>
    <w:rsid w:val="00891444"/>
    <w:rsid w:val="008929B7"/>
    <w:rsid w:val="00892D6C"/>
    <w:rsid w:val="008932E9"/>
    <w:rsid w:val="00894124"/>
    <w:rsid w:val="00894398"/>
    <w:rsid w:val="00894837"/>
    <w:rsid w:val="00894BA7"/>
    <w:rsid w:val="008958A2"/>
    <w:rsid w:val="00895A7F"/>
    <w:rsid w:val="00895AA0"/>
    <w:rsid w:val="00895EE5"/>
    <w:rsid w:val="00896BE2"/>
    <w:rsid w:val="00896DF3"/>
    <w:rsid w:val="008A00CC"/>
    <w:rsid w:val="008A0358"/>
    <w:rsid w:val="008A095B"/>
    <w:rsid w:val="008A09FD"/>
    <w:rsid w:val="008A115B"/>
    <w:rsid w:val="008A45A4"/>
    <w:rsid w:val="008A5132"/>
    <w:rsid w:val="008A5974"/>
    <w:rsid w:val="008A5C32"/>
    <w:rsid w:val="008A5D4A"/>
    <w:rsid w:val="008A6123"/>
    <w:rsid w:val="008A6E4A"/>
    <w:rsid w:val="008A74B5"/>
    <w:rsid w:val="008B03D6"/>
    <w:rsid w:val="008B0467"/>
    <w:rsid w:val="008B13B0"/>
    <w:rsid w:val="008B21A0"/>
    <w:rsid w:val="008B4316"/>
    <w:rsid w:val="008B5031"/>
    <w:rsid w:val="008B525A"/>
    <w:rsid w:val="008B5761"/>
    <w:rsid w:val="008C04B5"/>
    <w:rsid w:val="008C0869"/>
    <w:rsid w:val="008C1331"/>
    <w:rsid w:val="008C14D9"/>
    <w:rsid w:val="008C1EC4"/>
    <w:rsid w:val="008C28A3"/>
    <w:rsid w:val="008C3055"/>
    <w:rsid w:val="008C3C38"/>
    <w:rsid w:val="008C472E"/>
    <w:rsid w:val="008C4EA3"/>
    <w:rsid w:val="008C56C8"/>
    <w:rsid w:val="008C654E"/>
    <w:rsid w:val="008C6955"/>
    <w:rsid w:val="008C6BD7"/>
    <w:rsid w:val="008C70F5"/>
    <w:rsid w:val="008C7477"/>
    <w:rsid w:val="008C754E"/>
    <w:rsid w:val="008C7A21"/>
    <w:rsid w:val="008D0079"/>
    <w:rsid w:val="008D185A"/>
    <w:rsid w:val="008D18E7"/>
    <w:rsid w:val="008D2069"/>
    <w:rsid w:val="008D2BE0"/>
    <w:rsid w:val="008D335B"/>
    <w:rsid w:val="008D4696"/>
    <w:rsid w:val="008D4771"/>
    <w:rsid w:val="008D47AA"/>
    <w:rsid w:val="008D4899"/>
    <w:rsid w:val="008D5BF9"/>
    <w:rsid w:val="008D631C"/>
    <w:rsid w:val="008D71E2"/>
    <w:rsid w:val="008E01EF"/>
    <w:rsid w:val="008E14E9"/>
    <w:rsid w:val="008E168C"/>
    <w:rsid w:val="008E1F6B"/>
    <w:rsid w:val="008E30AC"/>
    <w:rsid w:val="008E4AA5"/>
    <w:rsid w:val="008E4EE7"/>
    <w:rsid w:val="008E524C"/>
    <w:rsid w:val="008E5832"/>
    <w:rsid w:val="008E5C9D"/>
    <w:rsid w:val="008F0892"/>
    <w:rsid w:val="008F1020"/>
    <w:rsid w:val="008F16B0"/>
    <w:rsid w:val="008F2A2E"/>
    <w:rsid w:val="008F386E"/>
    <w:rsid w:val="008F458B"/>
    <w:rsid w:val="008F4BF9"/>
    <w:rsid w:val="00900B3E"/>
    <w:rsid w:val="00901214"/>
    <w:rsid w:val="0090130B"/>
    <w:rsid w:val="00901C94"/>
    <w:rsid w:val="00902DFE"/>
    <w:rsid w:val="009035EF"/>
    <w:rsid w:val="009040FC"/>
    <w:rsid w:val="009049E5"/>
    <w:rsid w:val="00905916"/>
    <w:rsid w:val="00906080"/>
    <w:rsid w:val="00907889"/>
    <w:rsid w:val="00907ADD"/>
    <w:rsid w:val="009104AF"/>
    <w:rsid w:val="00910975"/>
    <w:rsid w:val="00910BF6"/>
    <w:rsid w:val="0091266E"/>
    <w:rsid w:val="00914042"/>
    <w:rsid w:val="00915410"/>
    <w:rsid w:val="009162A6"/>
    <w:rsid w:val="00916AF7"/>
    <w:rsid w:val="0091717B"/>
    <w:rsid w:val="00917C38"/>
    <w:rsid w:val="00917D1B"/>
    <w:rsid w:val="0092082A"/>
    <w:rsid w:val="009211C7"/>
    <w:rsid w:val="00921202"/>
    <w:rsid w:val="009212AB"/>
    <w:rsid w:val="00922846"/>
    <w:rsid w:val="00924085"/>
    <w:rsid w:val="00925408"/>
    <w:rsid w:val="00925413"/>
    <w:rsid w:val="00925B4D"/>
    <w:rsid w:val="00926446"/>
    <w:rsid w:val="009267A7"/>
    <w:rsid w:val="00926D39"/>
    <w:rsid w:val="009300EE"/>
    <w:rsid w:val="00930686"/>
    <w:rsid w:val="00930EA5"/>
    <w:rsid w:val="0093181A"/>
    <w:rsid w:val="00931CC3"/>
    <w:rsid w:val="00932DD8"/>
    <w:rsid w:val="00932DF3"/>
    <w:rsid w:val="009330EE"/>
    <w:rsid w:val="009333FA"/>
    <w:rsid w:val="00933699"/>
    <w:rsid w:val="00933B9E"/>
    <w:rsid w:val="00935F4E"/>
    <w:rsid w:val="00936E35"/>
    <w:rsid w:val="00937262"/>
    <w:rsid w:val="00937981"/>
    <w:rsid w:val="00937DF7"/>
    <w:rsid w:val="00937E44"/>
    <w:rsid w:val="009415DB"/>
    <w:rsid w:val="00942257"/>
    <w:rsid w:val="00942A30"/>
    <w:rsid w:val="00943537"/>
    <w:rsid w:val="00943806"/>
    <w:rsid w:val="00943D07"/>
    <w:rsid w:val="00944496"/>
    <w:rsid w:val="009453C9"/>
    <w:rsid w:val="00945745"/>
    <w:rsid w:val="00945A34"/>
    <w:rsid w:val="009508F7"/>
    <w:rsid w:val="00952713"/>
    <w:rsid w:val="009536BF"/>
    <w:rsid w:val="00954485"/>
    <w:rsid w:val="009545C9"/>
    <w:rsid w:val="009549BD"/>
    <w:rsid w:val="0095542B"/>
    <w:rsid w:val="00955583"/>
    <w:rsid w:val="00955AD7"/>
    <w:rsid w:val="009562C7"/>
    <w:rsid w:val="009566A3"/>
    <w:rsid w:val="009574C3"/>
    <w:rsid w:val="009602DB"/>
    <w:rsid w:val="009609A8"/>
    <w:rsid w:val="00960E94"/>
    <w:rsid w:val="00960EA6"/>
    <w:rsid w:val="0096114E"/>
    <w:rsid w:val="0096121C"/>
    <w:rsid w:val="009617C7"/>
    <w:rsid w:val="009628AE"/>
    <w:rsid w:val="009633B3"/>
    <w:rsid w:val="00965A22"/>
    <w:rsid w:val="00965C26"/>
    <w:rsid w:val="00965E07"/>
    <w:rsid w:val="00966208"/>
    <w:rsid w:val="009676F3"/>
    <w:rsid w:val="0096771A"/>
    <w:rsid w:val="009720D4"/>
    <w:rsid w:val="0097247C"/>
    <w:rsid w:val="00972897"/>
    <w:rsid w:val="009732D8"/>
    <w:rsid w:val="00973B85"/>
    <w:rsid w:val="00974698"/>
    <w:rsid w:val="00974AA1"/>
    <w:rsid w:val="00974E60"/>
    <w:rsid w:val="00975163"/>
    <w:rsid w:val="0097529B"/>
    <w:rsid w:val="009764DF"/>
    <w:rsid w:val="00977418"/>
    <w:rsid w:val="00977546"/>
    <w:rsid w:val="00977A59"/>
    <w:rsid w:val="00977FE7"/>
    <w:rsid w:val="0098008B"/>
    <w:rsid w:val="00980503"/>
    <w:rsid w:val="00981618"/>
    <w:rsid w:val="00982B11"/>
    <w:rsid w:val="00983062"/>
    <w:rsid w:val="009831BC"/>
    <w:rsid w:val="00983381"/>
    <w:rsid w:val="00983553"/>
    <w:rsid w:val="00984A87"/>
    <w:rsid w:val="00984D03"/>
    <w:rsid w:val="00986093"/>
    <w:rsid w:val="009862A8"/>
    <w:rsid w:val="00987311"/>
    <w:rsid w:val="009876F3"/>
    <w:rsid w:val="00987ECE"/>
    <w:rsid w:val="009911A0"/>
    <w:rsid w:val="009922A4"/>
    <w:rsid w:val="0099260A"/>
    <w:rsid w:val="00993850"/>
    <w:rsid w:val="009938AB"/>
    <w:rsid w:val="0099450E"/>
    <w:rsid w:val="009945C4"/>
    <w:rsid w:val="00994726"/>
    <w:rsid w:val="00995B58"/>
    <w:rsid w:val="00995C47"/>
    <w:rsid w:val="0099642A"/>
    <w:rsid w:val="009A05A3"/>
    <w:rsid w:val="009A1177"/>
    <w:rsid w:val="009A185D"/>
    <w:rsid w:val="009A28A8"/>
    <w:rsid w:val="009A2AE7"/>
    <w:rsid w:val="009A462C"/>
    <w:rsid w:val="009A486E"/>
    <w:rsid w:val="009A4C66"/>
    <w:rsid w:val="009A5C92"/>
    <w:rsid w:val="009A5D74"/>
    <w:rsid w:val="009A7D69"/>
    <w:rsid w:val="009B34C3"/>
    <w:rsid w:val="009B3610"/>
    <w:rsid w:val="009B411D"/>
    <w:rsid w:val="009B4C70"/>
    <w:rsid w:val="009B54F5"/>
    <w:rsid w:val="009B6D31"/>
    <w:rsid w:val="009B6D4D"/>
    <w:rsid w:val="009B6F29"/>
    <w:rsid w:val="009B761E"/>
    <w:rsid w:val="009B7EB2"/>
    <w:rsid w:val="009C059C"/>
    <w:rsid w:val="009C0664"/>
    <w:rsid w:val="009C0665"/>
    <w:rsid w:val="009C17DC"/>
    <w:rsid w:val="009C1CA7"/>
    <w:rsid w:val="009C208F"/>
    <w:rsid w:val="009C2D73"/>
    <w:rsid w:val="009C316F"/>
    <w:rsid w:val="009C43AB"/>
    <w:rsid w:val="009C4B95"/>
    <w:rsid w:val="009C59C2"/>
    <w:rsid w:val="009C5F2F"/>
    <w:rsid w:val="009C73CD"/>
    <w:rsid w:val="009C7A26"/>
    <w:rsid w:val="009C7E1E"/>
    <w:rsid w:val="009D0CEA"/>
    <w:rsid w:val="009D123A"/>
    <w:rsid w:val="009D126C"/>
    <w:rsid w:val="009D12C4"/>
    <w:rsid w:val="009D1535"/>
    <w:rsid w:val="009D198E"/>
    <w:rsid w:val="009D1B3A"/>
    <w:rsid w:val="009D231E"/>
    <w:rsid w:val="009D33FC"/>
    <w:rsid w:val="009D3D47"/>
    <w:rsid w:val="009D46B4"/>
    <w:rsid w:val="009D4CA9"/>
    <w:rsid w:val="009D576D"/>
    <w:rsid w:val="009D5A5F"/>
    <w:rsid w:val="009D6D2E"/>
    <w:rsid w:val="009D7073"/>
    <w:rsid w:val="009D717E"/>
    <w:rsid w:val="009D77E0"/>
    <w:rsid w:val="009D7980"/>
    <w:rsid w:val="009D7D11"/>
    <w:rsid w:val="009E005A"/>
    <w:rsid w:val="009E12F5"/>
    <w:rsid w:val="009E1AB0"/>
    <w:rsid w:val="009E1F98"/>
    <w:rsid w:val="009E2241"/>
    <w:rsid w:val="009E3573"/>
    <w:rsid w:val="009E4482"/>
    <w:rsid w:val="009E51A6"/>
    <w:rsid w:val="009E53A0"/>
    <w:rsid w:val="009E675D"/>
    <w:rsid w:val="009E7079"/>
    <w:rsid w:val="009E78CB"/>
    <w:rsid w:val="009F00BC"/>
    <w:rsid w:val="009F019E"/>
    <w:rsid w:val="009F0863"/>
    <w:rsid w:val="009F23C9"/>
    <w:rsid w:val="009F24FD"/>
    <w:rsid w:val="009F3690"/>
    <w:rsid w:val="009F3A7E"/>
    <w:rsid w:val="009F4464"/>
    <w:rsid w:val="009F65E7"/>
    <w:rsid w:val="009F74C5"/>
    <w:rsid w:val="009F7814"/>
    <w:rsid w:val="00A00134"/>
    <w:rsid w:val="00A00CAF"/>
    <w:rsid w:val="00A01F5A"/>
    <w:rsid w:val="00A03396"/>
    <w:rsid w:val="00A040FA"/>
    <w:rsid w:val="00A04449"/>
    <w:rsid w:val="00A057F9"/>
    <w:rsid w:val="00A0661C"/>
    <w:rsid w:val="00A0745E"/>
    <w:rsid w:val="00A07614"/>
    <w:rsid w:val="00A1054D"/>
    <w:rsid w:val="00A10BDF"/>
    <w:rsid w:val="00A10ECE"/>
    <w:rsid w:val="00A11BA7"/>
    <w:rsid w:val="00A11D25"/>
    <w:rsid w:val="00A13364"/>
    <w:rsid w:val="00A141CC"/>
    <w:rsid w:val="00A141E0"/>
    <w:rsid w:val="00A1467F"/>
    <w:rsid w:val="00A146AA"/>
    <w:rsid w:val="00A14817"/>
    <w:rsid w:val="00A14B7B"/>
    <w:rsid w:val="00A14E17"/>
    <w:rsid w:val="00A14E23"/>
    <w:rsid w:val="00A17008"/>
    <w:rsid w:val="00A1780F"/>
    <w:rsid w:val="00A17FD0"/>
    <w:rsid w:val="00A2057F"/>
    <w:rsid w:val="00A22735"/>
    <w:rsid w:val="00A2369E"/>
    <w:rsid w:val="00A23EFD"/>
    <w:rsid w:val="00A255AF"/>
    <w:rsid w:val="00A26477"/>
    <w:rsid w:val="00A269EF"/>
    <w:rsid w:val="00A270F8"/>
    <w:rsid w:val="00A278C1"/>
    <w:rsid w:val="00A27E3F"/>
    <w:rsid w:val="00A30DAC"/>
    <w:rsid w:val="00A31113"/>
    <w:rsid w:val="00A31A9C"/>
    <w:rsid w:val="00A33B47"/>
    <w:rsid w:val="00A34597"/>
    <w:rsid w:val="00A35025"/>
    <w:rsid w:val="00A35886"/>
    <w:rsid w:val="00A35C42"/>
    <w:rsid w:val="00A35C97"/>
    <w:rsid w:val="00A36BC8"/>
    <w:rsid w:val="00A4026D"/>
    <w:rsid w:val="00A41E05"/>
    <w:rsid w:val="00A41FF7"/>
    <w:rsid w:val="00A435D7"/>
    <w:rsid w:val="00A437D9"/>
    <w:rsid w:val="00A44124"/>
    <w:rsid w:val="00A44941"/>
    <w:rsid w:val="00A44EBB"/>
    <w:rsid w:val="00A44FB1"/>
    <w:rsid w:val="00A4516C"/>
    <w:rsid w:val="00A45862"/>
    <w:rsid w:val="00A46294"/>
    <w:rsid w:val="00A462ED"/>
    <w:rsid w:val="00A4676A"/>
    <w:rsid w:val="00A46B44"/>
    <w:rsid w:val="00A46BBC"/>
    <w:rsid w:val="00A46C42"/>
    <w:rsid w:val="00A505B8"/>
    <w:rsid w:val="00A50B80"/>
    <w:rsid w:val="00A517C6"/>
    <w:rsid w:val="00A5319E"/>
    <w:rsid w:val="00A53F67"/>
    <w:rsid w:val="00A54869"/>
    <w:rsid w:val="00A54FC4"/>
    <w:rsid w:val="00A551CC"/>
    <w:rsid w:val="00A55E2B"/>
    <w:rsid w:val="00A61244"/>
    <w:rsid w:val="00A61547"/>
    <w:rsid w:val="00A61EF8"/>
    <w:rsid w:val="00A61F54"/>
    <w:rsid w:val="00A62191"/>
    <w:rsid w:val="00A62688"/>
    <w:rsid w:val="00A63234"/>
    <w:rsid w:val="00A63E58"/>
    <w:rsid w:val="00A648F2"/>
    <w:rsid w:val="00A65E33"/>
    <w:rsid w:val="00A65FEA"/>
    <w:rsid w:val="00A704D0"/>
    <w:rsid w:val="00A70C3E"/>
    <w:rsid w:val="00A71416"/>
    <w:rsid w:val="00A71CB2"/>
    <w:rsid w:val="00A720A3"/>
    <w:rsid w:val="00A73971"/>
    <w:rsid w:val="00A76B9E"/>
    <w:rsid w:val="00A76CFE"/>
    <w:rsid w:val="00A772A9"/>
    <w:rsid w:val="00A7750A"/>
    <w:rsid w:val="00A80010"/>
    <w:rsid w:val="00A8037C"/>
    <w:rsid w:val="00A81080"/>
    <w:rsid w:val="00A81640"/>
    <w:rsid w:val="00A84783"/>
    <w:rsid w:val="00A848FB"/>
    <w:rsid w:val="00A852B3"/>
    <w:rsid w:val="00A8669C"/>
    <w:rsid w:val="00A866E8"/>
    <w:rsid w:val="00A86BF4"/>
    <w:rsid w:val="00A8743B"/>
    <w:rsid w:val="00A90231"/>
    <w:rsid w:val="00A9046C"/>
    <w:rsid w:val="00A9074B"/>
    <w:rsid w:val="00A90B58"/>
    <w:rsid w:val="00A91DC6"/>
    <w:rsid w:val="00A92028"/>
    <w:rsid w:val="00A9208C"/>
    <w:rsid w:val="00A94CFA"/>
    <w:rsid w:val="00A94F0E"/>
    <w:rsid w:val="00A953E1"/>
    <w:rsid w:val="00A95A09"/>
    <w:rsid w:val="00A97985"/>
    <w:rsid w:val="00AA01EB"/>
    <w:rsid w:val="00AA0D5B"/>
    <w:rsid w:val="00AA10E3"/>
    <w:rsid w:val="00AA1CE8"/>
    <w:rsid w:val="00AA1FC4"/>
    <w:rsid w:val="00AA2058"/>
    <w:rsid w:val="00AA27AA"/>
    <w:rsid w:val="00AA2C33"/>
    <w:rsid w:val="00AA2F6D"/>
    <w:rsid w:val="00AA417B"/>
    <w:rsid w:val="00AA4230"/>
    <w:rsid w:val="00AA4961"/>
    <w:rsid w:val="00AA4C96"/>
    <w:rsid w:val="00AA5BB7"/>
    <w:rsid w:val="00AA5DF4"/>
    <w:rsid w:val="00AA7312"/>
    <w:rsid w:val="00AA75B8"/>
    <w:rsid w:val="00AB251E"/>
    <w:rsid w:val="00AB2CAB"/>
    <w:rsid w:val="00AB3AC5"/>
    <w:rsid w:val="00AB477B"/>
    <w:rsid w:val="00AB47E6"/>
    <w:rsid w:val="00AB4940"/>
    <w:rsid w:val="00AB5A3A"/>
    <w:rsid w:val="00AB5F09"/>
    <w:rsid w:val="00AB652E"/>
    <w:rsid w:val="00AB6BE7"/>
    <w:rsid w:val="00AB75ED"/>
    <w:rsid w:val="00AB7BDF"/>
    <w:rsid w:val="00AC03FE"/>
    <w:rsid w:val="00AC065D"/>
    <w:rsid w:val="00AC12F5"/>
    <w:rsid w:val="00AC30D0"/>
    <w:rsid w:val="00AC3CCB"/>
    <w:rsid w:val="00AC4133"/>
    <w:rsid w:val="00AC42F5"/>
    <w:rsid w:val="00AC49D1"/>
    <w:rsid w:val="00AC73D2"/>
    <w:rsid w:val="00AD027E"/>
    <w:rsid w:val="00AD0B1D"/>
    <w:rsid w:val="00AD0F52"/>
    <w:rsid w:val="00AD125C"/>
    <w:rsid w:val="00AD3BCD"/>
    <w:rsid w:val="00AD4609"/>
    <w:rsid w:val="00AD4845"/>
    <w:rsid w:val="00AD4E1C"/>
    <w:rsid w:val="00AD5045"/>
    <w:rsid w:val="00AD5258"/>
    <w:rsid w:val="00AD5634"/>
    <w:rsid w:val="00AD5E18"/>
    <w:rsid w:val="00AD651F"/>
    <w:rsid w:val="00AD6C2B"/>
    <w:rsid w:val="00AD7485"/>
    <w:rsid w:val="00AD7656"/>
    <w:rsid w:val="00AD7847"/>
    <w:rsid w:val="00AE006E"/>
    <w:rsid w:val="00AE07D7"/>
    <w:rsid w:val="00AE165A"/>
    <w:rsid w:val="00AE1CE5"/>
    <w:rsid w:val="00AE29B7"/>
    <w:rsid w:val="00AE2E56"/>
    <w:rsid w:val="00AE33A4"/>
    <w:rsid w:val="00AE3570"/>
    <w:rsid w:val="00AE38D7"/>
    <w:rsid w:val="00AE464C"/>
    <w:rsid w:val="00AE4B3E"/>
    <w:rsid w:val="00AE76D7"/>
    <w:rsid w:val="00AF0414"/>
    <w:rsid w:val="00AF0566"/>
    <w:rsid w:val="00AF2C0F"/>
    <w:rsid w:val="00AF329B"/>
    <w:rsid w:val="00AF3C88"/>
    <w:rsid w:val="00AF4136"/>
    <w:rsid w:val="00AF435D"/>
    <w:rsid w:val="00AF45D5"/>
    <w:rsid w:val="00AF45F7"/>
    <w:rsid w:val="00AF4684"/>
    <w:rsid w:val="00AF4F31"/>
    <w:rsid w:val="00AF5316"/>
    <w:rsid w:val="00AF53B0"/>
    <w:rsid w:val="00AF5508"/>
    <w:rsid w:val="00AF5780"/>
    <w:rsid w:val="00AF590D"/>
    <w:rsid w:val="00AF5CA4"/>
    <w:rsid w:val="00AF5EE4"/>
    <w:rsid w:val="00AF6404"/>
    <w:rsid w:val="00AF6FE5"/>
    <w:rsid w:val="00AF70AB"/>
    <w:rsid w:val="00B00696"/>
    <w:rsid w:val="00B015C8"/>
    <w:rsid w:val="00B018AF"/>
    <w:rsid w:val="00B01BED"/>
    <w:rsid w:val="00B023AC"/>
    <w:rsid w:val="00B0260B"/>
    <w:rsid w:val="00B03AC1"/>
    <w:rsid w:val="00B04C80"/>
    <w:rsid w:val="00B04DEF"/>
    <w:rsid w:val="00B04EEC"/>
    <w:rsid w:val="00B0535B"/>
    <w:rsid w:val="00B053C3"/>
    <w:rsid w:val="00B05C2F"/>
    <w:rsid w:val="00B06228"/>
    <w:rsid w:val="00B07FD1"/>
    <w:rsid w:val="00B105BC"/>
    <w:rsid w:val="00B10878"/>
    <w:rsid w:val="00B11183"/>
    <w:rsid w:val="00B11BF1"/>
    <w:rsid w:val="00B1204B"/>
    <w:rsid w:val="00B136E7"/>
    <w:rsid w:val="00B144F4"/>
    <w:rsid w:val="00B15E9A"/>
    <w:rsid w:val="00B16314"/>
    <w:rsid w:val="00B16919"/>
    <w:rsid w:val="00B17D4B"/>
    <w:rsid w:val="00B201E4"/>
    <w:rsid w:val="00B20424"/>
    <w:rsid w:val="00B206B5"/>
    <w:rsid w:val="00B20DB1"/>
    <w:rsid w:val="00B21BB9"/>
    <w:rsid w:val="00B2240C"/>
    <w:rsid w:val="00B22A3A"/>
    <w:rsid w:val="00B22F35"/>
    <w:rsid w:val="00B24245"/>
    <w:rsid w:val="00B24378"/>
    <w:rsid w:val="00B24F68"/>
    <w:rsid w:val="00B258C9"/>
    <w:rsid w:val="00B25FB2"/>
    <w:rsid w:val="00B265E7"/>
    <w:rsid w:val="00B26A34"/>
    <w:rsid w:val="00B278F6"/>
    <w:rsid w:val="00B303D8"/>
    <w:rsid w:val="00B30647"/>
    <w:rsid w:val="00B30730"/>
    <w:rsid w:val="00B3099A"/>
    <w:rsid w:val="00B3115C"/>
    <w:rsid w:val="00B32281"/>
    <w:rsid w:val="00B32EAB"/>
    <w:rsid w:val="00B330CE"/>
    <w:rsid w:val="00B33F8D"/>
    <w:rsid w:val="00B35285"/>
    <w:rsid w:val="00B35908"/>
    <w:rsid w:val="00B35E9C"/>
    <w:rsid w:val="00B36C73"/>
    <w:rsid w:val="00B37295"/>
    <w:rsid w:val="00B40572"/>
    <w:rsid w:val="00B4129B"/>
    <w:rsid w:val="00B434FC"/>
    <w:rsid w:val="00B43807"/>
    <w:rsid w:val="00B44A09"/>
    <w:rsid w:val="00B45859"/>
    <w:rsid w:val="00B45B57"/>
    <w:rsid w:val="00B50EC9"/>
    <w:rsid w:val="00B5100F"/>
    <w:rsid w:val="00B5186B"/>
    <w:rsid w:val="00B5287B"/>
    <w:rsid w:val="00B52F6C"/>
    <w:rsid w:val="00B530A9"/>
    <w:rsid w:val="00B53A46"/>
    <w:rsid w:val="00B53B94"/>
    <w:rsid w:val="00B541DB"/>
    <w:rsid w:val="00B54DAA"/>
    <w:rsid w:val="00B55CC7"/>
    <w:rsid w:val="00B56001"/>
    <w:rsid w:val="00B56436"/>
    <w:rsid w:val="00B569B5"/>
    <w:rsid w:val="00B56DC6"/>
    <w:rsid w:val="00B60049"/>
    <w:rsid w:val="00B6044D"/>
    <w:rsid w:val="00B616F5"/>
    <w:rsid w:val="00B628B3"/>
    <w:rsid w:val="00B630A7"/>
    <w:rsid w:val="00B63879"/>
    <w:rsid w:val="00B641AC"/>
    <w:rsid w:val="00B644DB"/>
    <w:rsid w:val="00B658DE"/>
    <w:rsid w:val="00B666F0"/>
    <w:rsid w:val="00B67DFE"/>
    <w:rsid w:val="00B67F08"/>
    <w:rsid w:val="00B70345"/>
    <w:rsid w:val="00B71141"/>
    <w:rsid w:val="00B72D0C"/>
    <w:rsid w:val="00B72DE9"/>
    <w:rsid w:val="00B73A1B"/>
    <w:rsid w:val="00B73BD2"/>
    <w:rsid w:val="00B74A51"/>
    <w:rsid w:val="00B74D8B"/>
    <w:rsid w:val="00B74FDC"/>
    <w:rsid w:val="00B75285"/>
    <w:rsid w:val="00B752FC"/>
    <w:rsid w:val="00B7584D"/>
    <w:rsid w:val="00B75D4E"/>
    <w:rsid w:val="00B75F7C"/>
    <w:rsid w:val="00B762DC"/>
    <w:rsid w:val="00B767C6"/>
    <w:rsid w:val="00B768CE"/>
    <w:rsid w:val="00B7690A"/>
    <w:rsid w:val="00B7693E"/>
    <w:rsid w:val="00B80135"/>
    <w:rsid w:val="00B80CB0"/>
    <w:rsid w:val="00B81D6B"/>
    <w:rsid w:val="00B823E7"/>
    <w:rsid w:val="00B82436"/>
    <w:rsid w:val="00B825A2"/>
    <w:rsid w:val="00B82920"/>
    <w:rsid w:val="00B8377D"/>
    <w:rsid w:val="00B83D7A"/>
    <w:rsid w:val="00B83F63"/>
    <w:rsid w:val="00B83F92"/>
    <w:rsid w:val="00B84F19"/>
    <w:rsid w:val="00B8592C"/>
    <w:rsid w:val="00B85F87"/>
    <w:rsid w:val="00B91759"/>
    <w:rsid w:val="00B91812"/>
    <w:rsid w:val="00B91D32"/>
    <w:rsid w:val="00B9218F"/>
    <w:rsid w:val="00B92447"/>
    <w:rsid w:val="00B929CE"/>
    <w:rsid w:val="00B94343"/>
    <w:rsid w:val="00B9452B"/>
    <w:rsid w:val="00B9470C"/>
    <w:rsid w:val="00B9499F"/>
    <w:rsid w:val="00B964DE"/>
    <w:rsid w:val="00B974D8"/>
    <w:rsid w:val="00BA07F3"/>
    <w:rsid w:val="00BA0DFC"/>
    <w:rsid w:val="00BA109D"/>
    <w:rsid w:val="00BA140A"/>
    <w:rsid w:val="00BA1E14"/>
    <w:rsid w:val="00BA2EDE"/>
    <w:rsid w:val="00BA3DCA"/>
    <w:rsid w:val="00BA45E9"/>
    <w:rsid w:val="00BA485B"/>
    <w:rsid w:val="00BA508D"/>
    <w:rsid w:val="00BA53E6"/>
    <w:rsid w:val="00BA580C"/>
    <w:rsid w:val="00BA5875"/>
    <w:rsid w:val="00BA5F42"/>
    <w:rsid w:val="00BA6589"/>
    <w:rsid w:val="00BA752F"/>
    <w:rsid w:val="00BA7857"/>
    <w:rsid w:val="00BA78AD"/>
    <w:rsid w:val="00BB09AC"/>
    <w:rsid w:val="00BB1213"/>
    <w:rsid w:val="00BB197A"/>
    <w:rsid w:val="00BB1B68"/>
    <w:rsid w:val="00BB1DE9"/>
    <w:rsid w:val="00BB2253"/>
    <w:rsid w:val="00BB273F"/>
    <w:rsid w:val="00BB3088"/>
    <w:rsid w:val="00BB4476"/>
    <w:rsid w:val="00BB4E1F"/>
    <w:rsid w:val="00BB5DF4"/>
    <w:rsid w:val="00BB65CB"/>
    <w:rsid w:val="00BB6B77"/>
    <w:rsid w:val="00BB749F"/>
    <w:rsid w:val="00BB7F8D"/>
    <w:rsid w:val="00BC011D"/>
    <w:rsid w:val="00BC0953"/>
    <w:rsid w:val="00BC1C02"/>
    <w:rsid w:val="00BC2F47"/>
    <w:rsid w:val="00BC318A"/>
    <w:rsid w:val="00BC3853"/>
    <w:rsid w:val="00BC443B"/>
    <w:rsid w:val="00BC5038"/>
    <w:rsid w:val="00BC51D3"/>
    <w:rsid w:val="00BC52A5"/>
    <w:rsid w:val="00BC5785"/>
    <w:rsid w:val="00BC5948"/>
    <w:rsid w:val="00BC72FE"/>
    <w:rsid w:val="00BC75C3"/>
    <w:rsid w:val="00BC76FB"/>
    <w:rsid w:val="00BC7A03"/>
    <w:rsid w:val="00BD0430"/>
    <w:rsid w:val="00BD07B9"/>
    <w:rsid w:val="00BD093C"/>
    <w:rsid w:val="00BD2EC3"/>
    <w:rsid w:val="00BD4D67"/>
    <w:rsid w:val="00BD5239"/>
    <w:rsid w:val="00BD52FB"/>
    <w:rsid w:val="00BD5350"/>
    <w:rsid w:val="00BD5973"/>
    <w:rsid w:val="00BD603F"/>
    <w:rsid w:val="00BD61E1"/>
    <w:rsid w:val="00BD7624"/>
    <w:rsid w:val="00BD7894"/>
    <w:rsid w:val="00BE012C"/>
    <w:rsid w:val="00BE06B1"/>
    <w:rsid w:val="00BE0D93"/>
    <w:rsid w:val="00BE13A8"/>
    <w:rsid w:val="00BE1429"/>
    <w:rsid w:val="00BE14D5"/>
    <w:rsid w:val="00BE15BD"/>
    <w:rsid w:val="00BE184F"/>
    <w:rsid w:val="00BE2027"/>
    <w:rsid w:val="00BE253B"/>
    <w:rsid w:val="00BE29AE"/>
    <w:rsid w:val="00BE3D58"/>
    <w:rsid w:val="00BE4B1C"/>
    <w:rsid w:val="00BE4CEA"/>
    <w:rsid w:val="00BE4EB2"/>
    <w:rsid w:val="00BE4F44"/>
    <w:rsid w:val="00BE7A80"/>
    <w:rsid w:val="00BF023C"/>
    <w:rsid w:val="00BF06C2"/>
    <w:rsid w:val="00BF1FE7"/>
    <w:rsid w:val="00BF25FD"/>
    <w:rsid w:val="00BF26CD"/>
    <w:rsid w:val="00BF2DA8"/>
    <w:rsid w:val="00BF3046"/>
    <w:rsid w:val="00BF3247"/>
    <w:rsid w:val="00BF3E94"/>
    <w:rsid w:val="00BF4252"/>
    <w:rsid w:val="00BF4561"/>
    <w:rsid w:val="00BF4A73"/>
    <w:rsid w:val="00BF5795"/>
    <w:rsid w:val="00BF57EB"/>
    <w:rsid w:val="00BF6AC4"/>
    <w:rsid w:val="00BF7D58"/>
    <w:rsid w:val="00BF7FCB"/>
    <w:rsid w:val="00C0074F"/>
    <w:rsid w:val="00C00AAF"/>
    <w:rsid w:val="00C01377"/>
    <w:rsid w:val="00C01654"/>
    <w:rsid w:val="00C017DC"/>
    <w:rsid w:val="00C01B3A"/>
    <w:rsid w:val="00C02C7E"/>
    <w:rsid w:val="00C030F1"/>
    <w:rsid w:val="00C040F9"/>
    <w:rsid w:val="00C044B5"/>
    <w:rsid w:val="00C045E6"/>
    <w:rsid w:val="00C04D0B"/>
    <w:rsid w:val="00C0549B"/>
    <w:rsid w:val="00C054CF"/>
    <w:rsid w:val="00C05F1B"/>
    <w:rsid w:val="00C0684F"/>
    <w:rsid w:val="00C068A3"/>
    <w:rsid w:val="00C07AB6"/>
    <w:rsid w:val="00C10815"/>
    <w:rsid w:val="00C11EF2"/>
    <w:rsid w:val="00C129A6"/>
    <w:rsid w:val="00C12AC8"/>
    <w:rsid w:val="00C13034"/>
    <w:rsid w:val="00C134FA"/>
    <w:rsid w:val="00C13636"/>
    <w:rsid w:val="00C13C12"/>
    <w:rsid w:val="00C156AF"/>
    <w:rsid w:val="00C15A41"/>
    <w:rsid w:val="00C16168"/>
    <w:rsid w:val="00C166CE"/>
    <w:rsid w:val="00C16750"/>
    <w:rsid w:val="00C167F1"/>
    <w:rsid w:val="00C169DC"/>
    <w:rsid w:val="00C17DA8"/>
    <w:rsid w:val="00C20641"/>
    <w:rsid w:val="00C2077E"/>
    <w:rsid w:val="00C20B69"/>
    <w:rsid w:val="00C20F53"/>
    <w:rsid w:val="00C21138"/>
    <w:rsid w:val="00C22DB0"/>
    <w:rsid w:val="00C22F44"/>
    <w:rsid w:val="00C23A82"/>
    <w:rsid w:val="00C2445C"/>
    <w:rsid w:val="00C245EE"/>
    <w:rsid w:val="00C254EF"/>
    <w:rsid w:val="00C26020"/>
    <w:rsid w:val="00C2622E"/>
    <w:rsid w:val="00C26861"/>
    <w:rsid w:val="00C275D5"/>
    <w:rsid w:val="00C309B2"/>
    <w:rsid w:val="00C32B27"/>
    <w:rsid w:val="00C33A86"/>
    <w:rsid w:val="00C35197"/>
    <w:rsid w:val="00C35723"/>
    <w:rsid w:val="00C35BF7"/>
    <w:rsid w:val="00C3602D"/>
    <w:rsid w:val="00C36466"/>
    <w:rsid w:val="00C364E2"/>
    <w:rsid w:val="00C366DF"/>
    <w:rsid w:val="00C368E9"/>
    <w:rsid w:val="00C369E4"/>
    <w:rsid w:val="00C371BB"/>
    <w:rsid w:val="00C37BF0"/>
    <w:rsid w:val="00C40107"/>
    <w:rsid w:val="00C405BD"/>
    <w:rsid w:val="00C40F7C"/>
    <w:rsid w:val="00C427D6"/>
    <w:rsid w:val="00C42D02"/>
    <w:rsid w:val="00C42FF8"/>
    <w:rsid w:val="00C43127"/>
    <w:rsid w:val="00C437BD"/>
    <w:rsid w:val="00C43C92"/>
    <w:rsid w:val="00C446C6"/>
    <w:rsid w:val="00C45147"/>
    <w:rsid w:val="00C45A2A"/>
    <w:rsid w:val="00C465AB"/>
    <w:rsid w:val="00C474A7"/>
    <w:rsid w:val="00C475A4"/>
    <w:rsid w:val="00C47ABD"/>
    <w:rsid w:val="00C47C75"/>
    <w:rsid w:val="00C51AA2"/>
    <w:rsid w:val="00C537F6"/>
    <w:rsid w:val="00C53F93"/>
    <w:rsid w:val="00C54D0C"/>
    <w:rsid w:val="00C54E00"/>
    <w:rsid w:val="00C556B3"/>
    <w:rsid w:val="00C55A71"/>
    <w:rsid w:val="00C561D5"/>
    <w:rsid w:val="00C56A55"/>
    <w:rsid w:val="00C60204"/>
    <w:rsid w:val="00C617F4"/>
    <w:rsid w:val="00C61963"/>
    <w:rsid w:val="00C6237F"/>
    <w:rsid w:val="00C6280C"/>
    <w:rsid w:val="00C6301B"/>
    <w:rsid w:val="00C64670"/>
    <w:rsid w:val="00C647F9"/>
    <w:rsid w:val="00C65A62"/>
    <w:rsid w:val="00C6633C"/>
    <w:rsid w:val="00C6664C"/>
    <w:rsid w:val="00C66B4E"/>
    <w:rsid w:val="00C66CB8"/>
    <w:rsid w:val="00C675D3"/>
    <w:rsid w:val="00C678F7"/>
    <w:rsid w:val="00C67D61"/>
    <w:rsid w:val="00C712CF"/>
    <w:rsid w:val="00C714F7"/>
    <w:rsid w:val="00C7158A"/>
    <w:rsid w:val="00C725D5"/>
    <w:rsid w:val="00C73471"/>
    <w:rsid w:val="00C73BAB"/>
    <w:rsid w:val="00C73F3E"/>
    <w:rsid w:val="00C74F1F"/>
    <w:rsid w:val="00C7625F"/>
    <w:rsid w:val="00C76DDC"/>
    <w:rsid w:val="00C7738D"/>
    <w:rsid w:val="00C7750C"/>
    <w:rsid w:val="00C77A6B"/>
    <w:rsid w:val="00C77E1A"/>
    <w:rsid w:val="00C80332"/>
    <w:rsid w:val="00C8088F"/>
    <w:rsid w:val="00C808D8"/>
    <w:rsid w:val="00C8183A"/>
    <w:rsid w:val="00C81F31"/>
    <w:rsid w:val="00C81FAE"/>
    <w:rsid w:val="00C82632"/>
    <w:rsid w:val="00C8341D"/>
    <w:rsid w:val="00C83620"/>
    <w:rsid w:val="00C83BE0"/>
    <w:rsid w:val="00C83F0E"/>
    <w:rsid w:val="00C8468E"/>
    <w:rsid w:val="00C84D18"/>
    <w:rsid w:val="00C84E62"/>
    <w:rsid w:val="00C856B4"/>
    <w:rsid w:val="00C85BA7"/>
    <w:rsid w:val="00C8622A"/>
    <w:rsid w:val="00C87BA8"/>
    <w:rsid w:val="00C9026F"/>
    <w:rsid w:val="00C90351"/>
    <w:rsid w:val="00C9198A"/>
    <w:rsid w:val="00C91A12"/>
    <w:rsid w:val="00C92FF5"/>
    <w:rsid w:val="00C937EB"/>
    <w:rsid w:val="00C9459A"/>
    <w:rsid w:val="00C96ED2"/>
    <w:rsid w:val="00C9751A"/>
    <w:rsid w:val="00C9754D"/>
    <w:rsid w:val="00C97E2F"/>
    <w:rsid w:val="00CA20DB"/>
    <w:rsid w:val="00CA2DB5"/>
    <w:rsid w:val="00CA3965"/>
    <w:rsid w:val="00CA3F0F"/>
    <w:rsid w:val="00CA45B3"/>
    <w:rsid w:val="00CA4B9F"/>
    <w:rsid w:val="00CA5169"/>
    <w:rsid w:val="00CA533D"/>
    <w:rsid w:val="00CA593E"/>
    <w:rsid w:val="00CA5D29"/>
    <w:rsid w:val="00CA7B09"/>
    <w:rsid w:val="00CA7BAD"/>
    <w:rsid w:val="00CB0EF7"/>
    <w:rsid w:val="00CB1697"/>
    <w:rsid w:val="00CB172E"/>
    <w:rsid w:val="00CB1CD5"/>
    <w:rsid w:val="00CB1F2A"/>
    <w:rsid w:val="00CB2754"/>
    <w:rsid w:val="00CB2B5E"/>
    <w:rsid w:val="00CB3CC1"/>
    <w:rsid w:val="00CB54BA"/>
    <w:rsid w:val="00CB575A"/>
    <w:rsid w:val="00CB587F"/>
    <w:rsid w:val="00CB5BAE"/>
    <w:rsid w:val="00CB6F35"/>
    <w:rsid w:val="00CB7B85"/>
    <w:rsid w:val="00CC049E"/>
    <w:rsid w:val="00CC06DB"/>
    <w:rsid w:val="00CC2555"/>
    <w:rsid w:val="00CC256B"/>
    <w:rsid w:val="00CC31FC"/>
    <w:rsid w:val="00CC43F7"/>
    <w:rsid w:val="00CC4735"/>
    <w:rsid w:val="00CC48EB"/>
    <w:rsid w:val="00CC51C0"/>
    <w:rsid w:val="00CC6000"/>
    <w:rsid w:val="00CC60C6"/>
    <w:rsid w:val="00CC67D0"/>
    <w:rsid w:val="00CC732B"/>
    <w:rsid w:val="00CD02BF"/>
    <w:rsid w:val="00CD056E"/>
    <w:rsid w:val="00CD27D9"/>
    <w:rsid w:val="00CD2F78"/>
    <w:rsid w:val="00CD39D2"/>
    <w:rsid w:val="00CD3A97"/>
    <w:rsid w:val="00CD572F"/>
    <w:rsid w:val="00CD5877"/>
    <w:rsid w:val="00CD7393"/>
    <w:rsid w:val="00CD7800"/>
    <w:rsid w:val="00CD7B3A"/>
    <w:rsid w:val="00CE0F34"/>
    <w:rsid w:val="00CE17AB"/>
    <w:rsid w:val="00CE2696"/>
    <w:rsid w:val="00CE45AB"/>
    <w:rsid w:val="00CE4824"/>
    <w:rsid w:val="00CE4F8D"/>
    <w:rsid w:val="00CE5214"/>
    <w:rsid w:val="00CE6488"/>
    <w:rsid w:val="00CE6AF5"/>
    <w:rsid w:val="00CE6DCD"/>
    <w:rsid w:val="00CE75A4"/>
    <w:rsid w:val="00CF0064"/>
    <w:rsid w:val="00CF049F"/>
    <w:rsid w:val="00CF07F5"/>
    <w:rsid w:val="00CF0A17"/>
    <w:rsid w:val="00CF0B3D"/>
    <w:rsid w:val="00CF0D03"/>
    <w:rsid w:val="00CF11C6"/>
    <w:rsid w:val="00CF13EB"/>
    <w:rsid w:val="00CF2BF4"/>
    <w:rsid w:val="00CF31F7"/>
    <w:rsid w:val="00CF4642"/>
    <w:rsid w:val="00CF4AAF"/>
    <w:rsid w:val="00CF5CC1"/>
    <w:rsid w:val="00CF5F4C"/>
    <w:rsid w:val="00CF7891"/>
    <w:rsid w:val="00D00352"/>
    <w:rsid w:val="00D00E94"/>
    <w:rsid w:val="00D01D35"/>
    <w:rsid w:val="00D025D0"/>
    <w:rsid w:val="00D02974"/>
    <w:rsid w:val="00D02A32"/>
    <w:rsid w:val="00D0307D"/>
    <w:rsid w:val="00D03DB4"/>
    <w:rsid w:val="00D04A0B"/>
    <w:rsid w:val="00D0528B"/>
    <w:rsid w:val="00D05F1C"/>
    <w:rsid w:val="00D06429"/>
    <w:rsid w:val="00D06F49"/>
    <w:rsid w:val="00D0704C"/>
    <w:rsid w:val="00D075DB"/>
    <w:rsid w:val="00D0765B"/>
    <w:rsid w:val="00D117DD"/>
    <w:rsid w:val="00D128C3"/>
    <w:rsid w:val="00D12E86"/>
    <w:rsid w:val="00D12EEA"/>
    <w:rsid w:val="00D15168"/>
    <w:rsid w:val="00D162F6"/>
    <w:rsid w:val="00D1669F"/>
    <w:rsid w:val="00D1755E"/>
    <w:rsid w:val="00D17A96"/>
    <w:rsid w:val="00D20311"/>
    <w:rsid w:val="00D20DF0"/>
    <w:rsid w:val="00D2180A"/>
    <w:rsid w:val="00D22F73"/>
    <w:rsid w:val="00D23861"/>
    <w:rsid w:val="00D241A0"/>
    <w:rsid w:val="00D24D3D"/>
    <w:rsid w:val="00D24FB3"/>
    <w:rsid w:val="00D25ED0"/>
    <w:rsid w:val="00D26A0A"/>
    <w:rsid w:val="00D26EE4"/>
    <w:rsid w:val="00D277DE"/>
    <w:rsid w:val="00D27B57"/>
    <w:rsid w:val="00D27EDA"/>
    <w:rsid w:val="00D30FAD"/>
    <w:rsid w:val="00D313C1"/>
    <w:rsid w:val="00D324F3"/>
    <w:rsid w:val="00D32521"/>
    <w:rsid w:val="00D32854"/>
    <w:rsid w:val="00D32BAF"/>
    <w:rsid w:val="00D32D3E"/>
    <w:rsid w:val="00D3314B"/>
    <w:rsid w:val="00D33F9D"/>
    <w:rsid w:val="00D3451C"/>
    <w:rsid w:val="00D35889"/>
    <w:rsid w:val="00D35A38"/>
    <w:rsid w:val="00D35A3C"/>
    <w:rsid w:val="00D35EC9"/>
    <w:rsid w:val="00D36552"/>
    <w:rsid w:val="00D36BDF"/>
    <w:rsid w:val="00D37481"/>
    <w:rsid w:val="00D374A5"/>
    <w:rsid w:val="00D3799E"/>
    <w:rsid w:val="00D416FD"/>
    <w:rsid w:val="00D420F3"/>
    <w:rsid w:val="00D42677"/>
    <w:rsid w:val="00D4388B"/>
    <w:rsid w:val="00D43EC0"/>
    <w:rsid w:val="00D4441B"/>
    <w:rsid w:val="00D465F2"/>
    <w:rsid w:val="00D47CAE"/>
    <w:rsid w:val="00D5004E"/>
    <w:rsid w:val="00D5057B"/>
    <w:rsid w:val="00D50D44"/>
    <w:rsid w:val="00D50EE7"/>
    <w:rsid w:val="00D51543"/>
    <w:rsid w:val="00D5279B"/>
    <w:rsid w:val="00D53892"/>
    <w:rsid w:val="00D54A54"/>
    <w:rsid w:val="00D54CAC"/>
    <w:rsid w:val="00D55453"/>
    <w:rsid w:val="00D60203"/>
    <w:rsid w:val="00D60221"/>
    <w:rsid w:val="00D60E73"/>
    <w:rsid w:val="00D61787"/>
    <w:rsid w:val="00D61B6D"/>
    <w:rsid w:val="00D61E19"/>
    <w:rsid w:val="00D62004"/>
    <w:rsid w:val="00D62F54"/>
    <w:rsid w:val="00D63B5F"/>
    <w:rsid w:val="00D63F45"/>
    <w:rsid w:val="00D64002"/>
    <w:rsid w:val="00D64424"/>
    <w:rsid w:val="00D663A2"/>
    <w:rsid w:val="00D67A7F"/>
    <w:rsid w:val="00D67B8E"/>
    <w:rsid w:val="00D70183"/>
    <w:rsid w:val="00D70673"/>
    <w:rsid w:val="00D71B0A"/>
    <w:rsid w:val="00D7439A"/>
    <w:rsid w:val="00D746BE"/>
    <w:rsid w:val="00D749F5"/>
    <w:rsid w:val="00D74AFF"/>
    <w:rsid w:val="00D75458"/>
    <w:rsid w:val="00D75CF1"/>
    <w:rsid w:val="00D7697B"/>
    <w:rsid w:val="00D773FB"/>
    <w:rsid w:val="00D77568"/>
    <w:rsid w:val="00D779FD"/>
    <w:rsid w:val="00D804C6"/>
    <w:rsid w:val="00D80824"/>
    <w:rsid w:val="00D810AC"/>
    <w:rsid w:val="00D81351"/>
    <w:rsid w:val="00D81868"/>
    <w:rsid w:val="00D8218C"/>
    <w:rsid w:val="00D821AF"/>
    <w:rsid w:val="00D8222F"/>
    <w:rsid w:val="00D823B3"/>
    <w:rsid w:val="00D82433"/>
    <w:rsid w:val="00D824FB"/>
    <w:rsid w:val="00D82BE2"/>
    <w:rsid w:val="00D83443"/>
    <w:rsid w:val="00D84FFC"/>
    <w:rsid w:val="00D85A72"/>
    <w:rsid w:val="00D86C4B"/>
    <w:rsid w:val="00D86F63"/>
    <w:rsid w:val="00D872F8"/>
    <w:rsid w:val="00D87335"/>
    <w:rsid w:val="00D87439"/>
    <w:rsid w:val="00D87E79"/>
    <w:rsid w:val="00D9045C"/>
    <w:rsid w:val="00D91B2B"/>
    <w:rsid w:val="00D91D54"/>
    <w:rsid w:val="00D923D8"/>
    <w:rsid w:val="00D93452"/>
    <w:rsid w:val="00D941C7"/>
    <w:rsid w:val="00D94514"/>
    <w:rsid w:val="00D953EA"/>
    <w:rsid w:val="00D95CE9"/>
    <w:rsid w:val="00D9606B"/>
    <w:rsid w:val="00D977E2"/>
    <w:rsid w:val="00DA006F"/>
    <w:rsid w:val="00DA1BE7"/>
    <w:rsid w:val="00DA1C6A"/>
    <w:rsid w:val="00DA267E"/>
    <w:rsid w:val="00DA38CE"/>
    <w:rsid w:val="00DA3E92"/>
    <w:rsid w:val="00DA4255"/>
    <w:rsid w:val="00DA4985"/>
    <w:rsid w:val="00DA53B6"/>
    <w:rsid w:val="00DA5693"/>
    <w:rsid w:val="00DA5C77"/>
    <w:rsid w:val="00DA65AD"/>
    <w:rsid w:val="00DA6F4E"/>
    <w:rsid w:val="00DB0923"/>
    <w:rsid w:val="00DB138D"/>
    <w:rsid w:val="00DB17E6"/>
    <w:rsid w:val="00DB18B0"/>
    <w:rsid w:val="00DB3EB2"/>
    <w:rsid w:val="00DB42F8"/>
    <w:rsid w:val="00DB469E"/>
    <w:rsid w:val="00DB4915"/>
    <w:rsid w:val="00DB5A73"/>
    <w:rsid w:val="00DB60AE"/>
    <w:rsid w:val="00DB68F6"/>
    <w:rsid w:val="00DB6C9D"/>
    <w:rsid w:val="00DB6D84"/>
    <w:rsid w:val="00DC26FC"/>
    <w:rsid w:val="00DC27E4"/>
    <w:rsid w:val="00DC2871"/>
    <w:rsid w:val="00DC3979"/>
    <w:rsid w:val="00DC40BB"/>
    <w:rsid w:val="00DC4352"/>
    <w:rsid w:val="00DC4B63"/>
    <w:rsid w:val="00DC4F35"/>
    <w:rsid w:val="00DC5468"/>
    <w:rsid w:val="00DC5B4F"/>
    <w:rsid w:val="00DC65E3"/>
    <w:rsid w:val="00DC6647"/>
    <w:rsid w:val="00DC6F6D"/>
    <w:rsid w:val="00DC7C70"/>
    <w:rsid w:val="00DD085C"/>
    <w:rsid w:val="00DD19A1"/>
    <w:rsid w:val="00DD1C22"/>
    <w:rsid w:val="00DD2011"/>
    <w:rsid w:val="00DD274A"/>
    <w:rsid w:val="00DD2755"/>
    <w:rsid w:val="00DD2DB0"/>
    <w:rsid w:val="00DD4464"/>
    <w:rsid w:val="00DD52E0"/>
    <w:rsid w:val="00DD574F"/>
    <w:rsid w:val="00DD627D"/>
    <w:rsid w:val="00DD6490"/>
    <w:rsid w:val="00DD649C"/>
    <w:rsid w:val="00DD6F9F"/>
    <w:rsid w:val="00DD767B"/>
    <w:rsid w:val="00DD778E"/>
    <w:rsid w:val="00DE03D2"/>
    <w:rsid w:val="00DE0A92"/>
    <w:rsid w:val="00DE0CBE"/>
    <w:rsid w:val="00DE17A7"/>
    <w:rsid w:val="00DE291B"/>
    <w:rsid w:val="00DE3A91"/>
    <w:rsid w:val="00DE3FE2"/>
    <w:rsid w:val="00DE50A6"/>
    <w:rsid w:val="00DE519C"/>
    <w:rsid w:val="00DE69F9"/>
    <w:rsid w:val="00DE6CA7"/>
    <w:rsid w:val="00DE7C3C"/>
    <w:rsid w:val="00DF0013"/>
    <w:rsid w:val="00DF01A2"/>
    <w:rsid w:val="00DF1740"/>
    <w:rsid w:val="00DF17B2"/>
    <w:rsid w:val="00DF1947"/>
    <w:rsid w:val="00DF1C20"/>
    <w:rsid w:val="00DF2963"/>
    <w:rsid w:val="00DF2C53"/>
    <w:rsid w:val="00DF2E89"/>
    <w:rsid w:val="00DF38CA"/>
    <w:rsid w:val="00DF38F3"/>
    <w:rsid w:val="00DF3F5B"/>
    <w:rsid w:val="00DF4DED"/>
    <w:rsid w:val="00DF50C4"/>
    <w:rsid w:val="00DF5E23"/>
    <w:rsid w:val="00DF5F5E"/>
    <w:rsid w:val="00DF603E"/>
    <w:rsid w:val="00DF774E"/>
    <w:rsid w:val="00DF7D97"/>
    <w:rsid w:val="00E0102F"/>
    <w:rsid w:val="00E031C5"/>
    <w:rsid w:val="00E036EB"/>
    <w:rsid w:val="00E03C88"/>
    <w:rsid w:val="00E048EC"/>
    <w:rsid w:val="00E0563E"/>
    <w:rsid w:val="00E073A3"/>
    <w:rsid w:val="00E10D77"/>
    <w:rsid w:val="00E12709"/>
    <w:rsid w:val="00E127D8"/>
    <w:rsid w:val="00E12900"/>
    <w:rsid w:val="00E12DF2"/>
    <w:rsid w:val="00E13F3A"/>
    <w:rsid w:val="00E143B6"/>
    <w:rsid w:val="00E15240"/>
    <w:rsid w:val="00E15549"/>
    <w:rsid w:val="00E161D0"/>
    <w:rsid w:val="00E17DF2"/>
    <w:rsid w:val="00E20158"/>
    <w:rsid w:val="00E2021B"/>
    <w:rsid w:val="00E21BDB"/>
    <w:rsid w:val="00E22D42"/>
    <w:rsid w:val="00E230B7"/>
    <w:rsid w:val="00E234F4"/>
    <w:rsid w:val="00E23540"/>
    <w:rsid w:val="00E23B57"/>
    <w:rsid w:val="00E2413E"/>
    <w:rsid w:val="00E24396"/>
    <w:rsid w:val="00E2469B"/>
    <w:rsid w:val="00E24709"/>
    <w:rsid w:val="00E248D6"/>
    <w:rsid w:val="00E26206"/>
    <w:rsid w:val="00E26996"/>
    <w:rsid w:val="00E26E02"/>
    <w:rsid w:val="00E30136"/>
    <w:rsid w:val="00E303CD"/>
    <w:rsid w:val="00E30464"/>
    <w:rsid w:val="00E307B6"/>
    <w:rsid w:val="00E31EAB"/>
    <w:rsid w:val="00E32082"/>
    <w:rsid w:val="00E33266"/>
    <w:rsid w:val="00E33434"/>
    <w:rsid w:val="00E34501"/>
    <w:rsid w:val="00E36E1F"/>
    <w:rsid w:val="00E379ED"/>
    <w:rsid w:val="00E40CC6"/>
    <w:rsid w:val="00E427F7"/>
    <w:rsid w:val="00E43610"/>
    <w:rsid w:val="00E43B13"/>
    <w:rsid w:val="00E43E8F"/>
    <w:rsid w:val="00E442DE"/>
    <w:rsid w:val="00E44AE9"/>
    <w:rsid w:val="00E454E1"/>
    <w:rsid w:val="00E46712"/>
    <w:rsid w:val="00E467DF"/>
    <w:rsid w:val="00E47274"/>
    <w:rsid w:val="00E51157"/>
    <w:rsid w:val="00E511D4"/>
    <w:rsid w:val="00E51289"/>
    <w:rsid w:val="00E53930"/>
    <w:rsid w:val="00E54D42"/>
    <w:rsid w:val="00E57595"/>
    <w:rsid w:val="00E60B7E"/>
    <w:rsid w:val="00E621DF"/>
    <w:rsid w:val="00E62E56"/>
    <w:rsid w:val="00E6357A"/>
    <w:rsid w:val="00E645C1"/>
    <w:rsid w:val="00E648BD"/>
    <w:rsid w:val="00E64B5B"/>
    <w:rsid w:val="00E64D6A"/>
    <w:rsid w:val="00E659AB"/>
    <w:rsid w:val="00E6674D"/>
    <w:rsid w:val="00E667E6"/>
    <w:rsid w:val="00E66A92"/>
    <w:rsid w:val="00E66CEE"/>
    <w:rsid w:val="00E67C55"/>
    <w:rsid w:val="00E7027B"/>
    <w:rsid w:val="00E7102E"/>
    <w:rsid w:val="00E7143B"/>
    <w:rsid w:val="00E716EE"/>
    <w:rsid w:val="00E71912"/>
    <w:rsid w:val="00E71DF7"/>
    <w:rsid w:val="00E725F0"/>
    <w:rsid w:val="00E72DC8"/>
    <w:rsid w:val="00E732EF"/>
    <w:rsid w:val="00E745EB"/>
    <w:rsid w:val="00E75303"/>
    <w:rsid w:val="00E75F22"/>
    <w:rsid w:val="00E76512"/>
    <w:rsid w:val="00E767F9"/>
    <w:rsid w:val="00E76827"/>
    <w:rsid w:val="00E7726F"/>
    <w:rsid w:val="00E77610"/>
    <w:rsid w:val="00E77E10"/>
    <w:rsid w:val="00E801D3"/>
    <w:rsid w:val="00E8154B"/>
    <w:rsid w:val="00E81686"/>
    <w:rsid w:val="00E81E83"/>
    <w:rsid w:val="00E82930"/>
    <w:rsid w:val="00E84147"/>
    <w:rsid w:val="00E84EA3"/>
    <w:rsid w:val="00E858C2"/>
    <w:rsid w:val="00E86CA9"/>
    <w:rsid w:val="00E86CBE"/>
    <w:rsid w:val="00E8722A"/>
    <w:rsid w:val="00E87DE9"/>
    <w:rsid w:val="00E90AEF"/>
    <w:rsid w:val="00E911B3"/>
    <w:rsid w:val="00E9186A"/>
    <w:rsid w:val="00E9393E"/>
    <w:rsid w:val="00E93B40"/>
    <w:rsid w:val="00E93DB5"/>
    <w:rsid w:val="00E949BF"/>
    <w:rsid w:val="00E94AED"/>
    <w:rsid w:val="00E94CC5"/>
    <w:rsid w:val="00E967BB"/>
    <w:rsid w:val="00E9690C"/>
    <w:rsid w:val="00E97F25"/>
    <w:rsid w:val="00EA0B15"/>
    <w:rsid w:val="00EA0BB3"/>
    <w:rsid w:val="00EA11B5"/>
    <w:rsid w:val="00EA2B7A"/>
    <w:rsid w:val="00EA386F"/>
    <w:rsid w:val="00EA4818"/>
    <w:rsid w:val="00EA4989"/>
    <w:rsid w:val="00EA51AC"/>
    <w:rsid w:val="00EA5780"/>
    <w:rsid w:val="00EA6DEA"/>
    <w:rsid w:val="00EA7002"/>
    <w:rsid w:val="00EB003C"/>
    <w:rsid w:val="00EB2215"/>
    <w:rsid w:val="00EB22F9"/>
    <w:rsid w:val="00EB2FFE"/>
    <w:rsid w:val="00EB376B"/>
    <w:rsid w:val="00EB3D1D"/>
    <w:rsid w:val="00EB48B5"/>
    <w:rsid w:val="00EB4F33"/>
    <w:rsid w:val="00EB5BA5"/>
    <w:rsid w:val="00EB624D"/>
    <w:rsid w:val="00EB6591"/>
    <w:rsid w:val="00EB6C8A"/>
    <w:rsid w:val="00EB7115"/>
    <w:rsid w:val="00EC0730"/>
    <w:rsid w:val="00EC10A7"/>
    <w:rsid w:val="00EC2051"/>
    <w:rsid w:val="00EC2D23"/>
    <w:rsid w:val="00EC2D6E"/>
    <w:rsid w:val="00EC46D5"/>
    <w:rsid w:val="00EC4878"/>
    <w:rsid w:val="00EC59A8"/>
    <w:rsid w:val="00EC5C4E"/>
    <w:rsid w:val="00EC621C"/>
    <w:rsid w:val="00EC64C3"/>
    <w:rsid w:val="00EC6D49"/>
    <w:rsid w:val="00EC6EA3"/>
    <w:rsid w:val="00EC78AD"/>
    <w:rsid w:val="00ED0F6D"/>
    <w:rsid w:val="00ED1A80"/>
    <w:rsid w:val="00ED1C84"/>
    <w:rsid w:val="00ED1DA2"/>
    <w:rsid w:val="00ED32BE"/>
    <w:rsid w:val="00ED38E8"/>
    <w:rsid w:val="00ED3976"/>
    <w:rsid w:val="00ED41BA"/>
    <w:rsid w:val="00ED4334"/>
    <w:rsid w:val="00ED45F9"/>
    <w:rsid w:val="00ED495C"/>
    <w:rsid w:val="00ED5E7D"/>
    <w:rsid w:val="00ED664B"/>
    <w:rsid w:val="00ED68B5"/>
    <w:rsid w:val="00ED6C62"/>
    <w:rsid w:val="00ED71BA"/>
    <w:rsid w:val="00ED745C"/>
    <w:rsid w:val="00ED7B27"/>
    <w:rsid w:val="00EE2027"/>
    <w:rsid w:val="00EE2380"/>
    <w:rsid w:val="00EE2AF3"/>
    <w:rsid w:val="00EE3367"/>
    <w:rsid w:val="00EE337D"/>
    <w:rsid w:val="00EE3940"/>
    <w:rsid w:val="00EE4037"/>
    <w:rsid w:val="00EE416B"/>
    <w:rsid w:val="00EE4381"/>
    <w:rsid w:val="00EE4CC9"/>
    <w:rsid w:val="00EE4D81"/>
    <w:rsid w:val="00EE4E3E"/>
    <w:rsid w:val="00EE5A1B"/>
    <w:rsid w:val="00EE661B"/>
    <w:rsid w:val="00EE66EF"/>
    <w:rsid w:val="00EE7053"/>
    <w:rsid w:val="00EF0E91"/>
    <w:rsid w:val="00EF1222"/>
    <w:rsid w:val="00EF20B5"/>
    <w:rsid w:val="00EF3169"/>
    <w:rsid w:val="00EF331B"/>
    <w:rsid w:val="00EF37D7"/>
    <w:rsid w:val="00EF3D22"/>
    <w:rsid w:val="00EF5072"/>
    <w:rsid w:val="00EF52ED"/>
    <w:rsid w:val="00EF6C1D"/>
    <w:rsid w:val="00EF6E52"/>
    <w:rsid w:val="00EF6F06"/>
    <w:rsid w:val="00EF6F0B"/>
    <w:rsid w:val="00EF7355"/>
    <w:rsid w:val="00EF7680"/>
    <w:rsid w:val="00F00665"/>
    <w:rsid w:val="00F0071C"/>
    <w:rsid w:val="00F01092"/>
    <w:rsid w:val="00F011EF"/>
    <w:rsid w:val="00F0148A"/>
    <w:rsid w:val="00F01E06"/>
    <w:rsid w:val="00F01EEA"/>
    <w:rsid w:val="00F02862"/>
    <w:rsid w:val="00F02C1C"/>
    <w:rsid w:val="00F03D0B"/>
    <w:rsid w:val="00F03ED6"/>
    <w:rsid w:val="00F04F55"/>
    <w:rsid w:val="00F05A7B"/>
    <w:rsid w:val="00F074FE"/>
    <w:rsid w:val="00F07596"/>
    <w:rsid w:val="00F079A6"/>
    <w:rsid w:val="00F1067C"/>
    <w:rsid w:val="00F11E39"/>
    <w:rsid w:val="00F11EF6"/>
    <w:rsid w:val="00F12491"/>
    <w:rsid w:val="00F124F2"/>
    <w:rsid w:val="00F1277B"/>
    <w:rsid w:val="00F12BFF"/>
    <w:rsid w:val="00F12DFD"/>
    <w:rsid w:val="00F12EB8"/>
    <w:rsid w:val="00F133AE"/>
    <w:rsid w:val="00F1491B"/>
    <w:rsid w:val="00F1614D"/>
    <w:rsid w:val="00F1615F"/>
    <w:rsid w:val="00F16D2C"/>
    <w:rsid w:val="00F1748C"/>
    <w:rsid w:val="00F204D9"/>
    <w:rsid w:val="00F207C6"/>
    <w:rsid w:val="00F207CE"/>
    <w:rsid w:val="00F20D56"/>
    <w:rsid w:val="00F21C4A"/>
    <w:rsid w:val="00F22E55"/>
    <w:rsid w:val="00F22E8C"/>
    <w:rsid w:val="00F23C47"/>
    <w:rsid w:val="00F23CED"/>
    <w:rsid w:val="00F244A0"/>
    <w:rsid w:val="00F245A1"/>
    <w:rsid w:val="00F24F98"/>
    <w:rsid w:val="00F252A1"/>
    <w:rsid w:val="00F25408"/>
    <w:rsid w:val="00F255AC"/>
    <w:rsid w:val="00F276E7"/>
    <w:rsid w:val="00F30B50"/>
    <w:rsid w:val="00F315BD"/>
    <w:rsid w:val="00F3386E"/>
    <w:rsid w:val="00F3518A"/>
    <w:rsid w:val="00F36510"/>
    <w:rsid w:val="00F366B0"/>
    <w:rsid w:val="00F371C9"/>
    <w:rsid w:val="00F400F0"/>
    <w:rsid w:val="00F402A1"/>
    <w:rsid w:val="00F40F87"/>
    <w:rsid w:val="00F4136A"/>
    <w:rsid w:val="00F414A4"/>
    <w:rsid w:val="00F42072"/>
    <w:rsid w:val="00F42AEF"/>
    <w:rsid w:val="00F4386F"/>
    <w:rsid w:val="00F44462"/>
    <w:rsid w:val="00F44650"/>
    <w:rsid w:val="00F45EAA"/>
    <w:rsid w:val="00F46FB1"/>
    <w:rsid w:val="00F477A8"/>
    <w:rsid w:val="00F50011"/>
    <w:rsid w:val="00F50D99"/>
    <w:rsid w:val="00F515B2"/>
    <w:rsid w:val="00F51BF6"/>
    <w:rsid w:val="00F52183"/>
    <w:rsid w:val="00F52B2F"/>
    <w:rsid w:val="00F538A8"/>
    <w:rsid w:val="00F5490D"/>
    <w:rsid w:val="00F54AAA"/>
    <w:rsid w:val="00F54D80"/>
    <w:rsid w:val="00F552B2"/>
    <w:rsid w:val="00F55A27"/>
    <w:rsid w:val="00F55B77"/>
    <w:rsid w:val="00F5610B"/>
    <w:rsid w:val="00F56832"/>
    <w:rsid w:val="00F5776B"/>
    <w:rsid w:val="00F612EC"/>
    <w:rsid w:val="00F620E1"/>
    <w:rsid w:val="00F632D9"/>
    <w:rsid w:val="00F633FC"/>
    <w:rsid w:val="00F63792"/>
    <w:rsid w:val="00F64E30"/>
    <w:rsid w:val="00F65BD1"/>
    <w:rsid w:val="00F65F55"/>
    <w:rsid w:val="00F65F65"/>
    <w:rsid w:val="00F66498"/>
    <w:rsid w:val="00F67B89"/>
    <w:rsid w:val="00F67DFC"/>
    <w:rsid w:val="00F70216"/>
    <w:rsid w:val="00F70986"/>
    <w:rsid w:val="00F71A2C"/>
    <w:rsid w:val="00F7209B"/>
    <w:rsid w:val="00F72DE9"/>
    <w:rsid w:val="00F72DEC"/>
    <w:rsid w:val="00F748C6"/>
    <w:rsid w:val="00F769B7"/>
    <w:rsid w:val="00F76E33"/>
    <w:rsid w:val="00F77F27"/>
    <w:rsid w:val="00F8114C"/>
    <w:rsid w:val="00F819CE"/>
    <w:rsid w:val="00F83415"/>
    <w:rsid w:val="00F83802"/>
    <w:rsid w:val="00F83944"/>
    <w:rsid w:val="00F83AEB"/>
    <w:rsid w:val="00F84754"/>
    <w:rsid w:val="00F852B5"/>
    <w:rsid w:val="00F85C27"/>
    <w:rsid w:val="00F862D0"/>
    <w:rsid w:val="00F86520"/>
    <w:rsid w:val="00F86E73"/>
    <w:rsid w:val="00F87F1F"/>
    <w:rsid w:val="00F90485"/>
    <w:rsid w:val="00F91806"/>
    <w:rsid w:val="00F91833"/>
    <w:rsid w:val="00F9193D"/>
    <w:rsid w:val="00F9210B"/>
    <w:rsid w:val="00F92454"/>
    <w:rsid w:val="00F92C51"/>
    <w:rsid w:val="00F93312"/>
    <w:rsid w:val="00F947F6"/>
    <w:rsid w:val="00F9514A"/>
    <w:rsid w:val="00F95A73"/>
    <w:rsid w:val="00F96D2E"/>
    <w:rsid w:val="00F97CC1"/>
    <w:rsid w:val="00FA061A"/>
    <w:rsid w:val="00FA0932"/>
    <w:rsid w:val="00FA0E0A"/>
    <w:rsid w:val="00FA1E67"/>
    <w:rsid w:val="00FA2214"/>
    <w:rsid w:val="00FA3D36"/>
    <w:rsid w:val="00FA4758"/>
    <w:rsid w:val="00FA620F"/>
    <w:rsid w:val="00FB18A7"/>
    <w:rsid w:val="00FB3E1A"/>
    <w:rsid w:val="00FB476B"/>
    <w:rsid w:val="00FB4B45"/>
    <w:rsid w:val="00FB568E"/>
    <w:rsid w:val="00FB5D78"/>
    <w:rsid w:val="00FB631C"/>
    <w:rsid w:val="00FB7193"/>
    <w:rsid w:val="00FC03F5"/>
    <w:rsid w:val="00FC0729"/>
    <w:rsid w:val="00FC1DED"/>
    <w:rsid w:val="00FC2383"/>
    <w:rsid w:val="00FC26DF"/>
    <w:rsid w:val="00FC3048"/>
    <w:rsid w:val="00FC3683"/>
    <w:rsid w:val="00FC3D5C"/>
    <w:rsid w:val="00FC4EFC"/>
    <w:rsid w:val="00FC55C4"/>
    <w:rsid w:val="00FC6E61"/>
    <w:rsid w:val="00FD13F7"/>
    <w:rsid w:val="00FD1526"/>
    <w:rsid w:val="00FD1A19"/>
    <w:rsid w:val="00FD255F"/>
    <w:rsid w:val="00FD2F01"/>
    <w:rsid w:val="00FD3145"/>
    <w:rsid w:val="00FD55F0"/>
    <w:rsid w:val="00FD5F0E"/>
    <w:rsid w:val="00FD7821"/>
    <w:rsid w:val="00FE195F"/>
    <w:rsid w:val="00FE2772"/>
    <w:rsid w:val="00FE2788"/>
    <w:rsid w:val="00FE29E9"/>
    <w:rsid w:val="00FE2D68"/>
    <w:rsid w:val="00FE2F20"/>
    <w:rsid w:val="00FE312D"/>
    <w:rsid w:val="00FE31AD"/>
    <w:rsid w:val="00FE376D"/>
    <w:rsid w:val="00FE3B73"/>
    <w:rsid w:val="00FE5734"/>
    <w:rsid w:val="00FE592B"/>
    <w:rsid w:val="00FE5F63"/>
    <w:rsid w:val="00FE655D"/>
    <w:rsid w:val="00FE6628"/>
    <w:rsid w:val="00FE6964"/>
    <w:rsid w:val="00FE6A3B"/>
    <w:rsid w:val="00FE6A69"/>
    <w:rsid w:val="00FE7294"/>
    <w:rsid w:val="00FF009C"/>
    <w:rsid w:val="00FF09BB"/>
    <w:rsid w:val="00FF0A8F"/>
    <w:rsid w:val="00FF3342"/>
    <w:rsid w:val="00FF43D6"/>
    <w:rsid w:val="00FF4516"/>
    <w:rsid w:val="00FF49A2"/>
    <w:rsid w:val="00FF4B8F"/>
    <w:rsid w:val="00FF4F26"/>
    <w:rsid w:val="00FF59B7"/>
    <w:rsid w:val="00FF6001"/>
    <w:rsid w:val="00FF7800"/>
    <w:rsid w:val="00FF7D9F"/>
    <w:rsid w:val="00FF7EC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04C"/>
  </w:style>
  <w:style w:type="paragraph" w:styleId="Heading1">
    <w:name w:val="heading 1"/>
    <w:basedOn w:val="Normal"/>
    <w:next w:val="Normal"/>
    <w:link w:val="Heading1Char"/>
    <w:uiPriority w:val="9"/>
    <w:qFormat/>
    <w:rsid w:val="00FA1E67"/>
    <w:pPr>
      <w:spacing w:line="960" w:lineRule="auto"/>
      <w:jc w:val="center"/>
      <w:outlineLvl w:val="0"/>
    </w:pPr>
    <w:rPr>
      <w:rFonts w:ascii="Times New Roman" w:hAnsi="Times New Roman" w:cs="Times New Roman"/>
      <w:b/>
      <w:sz w:val="28"/>
      <w:szCs w:val="28"/>
    </w:rPr>
  </w:style>
  <w:style w:type="paragraph" w:styleId="Heading2">
    <w:name w:val="heading 2"/>
    <w:basedOn w:val="ListParagraph"/>
    <w:next w:val="Normal"/>
    <w:link w:val="Heading2Char"/>
    <w:uiPriority w:val="9"/>
    <w:unhideWhenUsed/>
    <w:qFormat/>
    <w:rsid w:val="00365259"/>
    <w:pPr>
      <w:numPr>
        <w:ilvl w:val="1"/>
        <w:numId w:val="1"/>
      </w:numPr>
      <w:spacing w:line="480" w:lineRule="auto"/>
      <w:jc w:val="both"/>
      <w:outlineLvl w:val="1"/>
    </w:pPr>
    <w:rPr>
      <w:rFonts w:ascii="Times New Roman" w:hAnsi="Times New Roman" w:cs="Times New Roman"/>
      <w:b/>
      <w:sz w:val="24"/>
      <w:szCs w:val="24"/>
    </w:rPr>
  </w:style>
  <w:style w:type="paragraph" w:styleId="Heading3">
    <w:name w:val="heading 3"/>
    <w:basedOn w:val="ListParagraph"/>
    <w:next w:val="Normal"/>
    <w:link w:val="Heading3Char"/>
    <w:uiPriority w:val="9"/>
    <w:unhideWhenUsed/>
    <w:qFormat/>
    <w:rsid w:val="00400CC9"/>
    <w:pPr>
      <w:numPr>
        <w:ilvl w:val="2"/>
        <w:numId w:val="1"/>
      </w:numPr>
      <w:spacing w:line="480" w:lineRule="auto"/>
      <w:jc w:val="both"/>
      <w:outlineLvl w:val="2"/>
    </w:pPr>
    <w:rPr>
      <w:rFonts w:ascii="Times New Roman" w:hAnsi="Times New Roman" w:cs="Times New Roman"/>
      <w:b/>
      <w:sz w:val="24"/>
      <w:szCs w:val="24"/>
    </w:rPr>
  </w:style>
  <w:style w:type="paragraph" w:styleId="Heading4">
    <w:name w:val="heading 4"/>
    <w:basedOn w:val="ListParagraph"/>
    <w:next w:val="Normal"/>
    <w:link w:val="Heading4Char"/>
    <w:uiPriority w:val="9"/>
    <w:unhideWhenUsed/>
    <w:qFormat/>
    <w:rsid w:val="002B3FC9"/>
    <w:pPr>
      <w:numPr>
        <w:ilvl w:val="3"/>
        <w:numId w:val="2"/>
      </w:numPr>
      <w:spacing w:line="480" w:lineRule="auto"/>
      <w:jc w:val="both"/>
      <w:outlineLvl w:val="3"/>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7617"/>
    <w:pPr>
      <w:ind w:left="720"/>
      <w:contextualSpacing/>
    </w:pPr>
  </w:style>
  <w:style w:type="paragraph" w:styleId="Date">
    <w:name w:val="Date"/>
    <w:basedOn w:val="Normal"/>
    <w:next w:val="Normal"/>
    <w:link w:val="DateChar"/>
    <w:uiPriority w:val="99"/>
    <w:semiHidden/>
    <w:unhideWhenUsed/>
    <w:rsid w:val="00173295"/>
  </w:style>
  <w:style w:type="character" w:customStyle="1" w:styleId="DateChar">
    <w:name w:val="Date Char"/>
    <w:basedOn w:val="DefaultParagraphFont"/>
    <w:link w:val="Date"/>
    <w:uiPriority w:val="99"/>
    <w:semiHidden/>
    <w:rsid w:val="00173295"/>
  </w:style>
  <w:style w:type="table" w:styleId="TableGrid">
    <w:name w:val="Table Grid"/>
    <w:basedOn w:val="TableNormal"/>
    <w:uiPriority w:val="39"/>
    <w:rsid w:val="00467F4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C0549B"/>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1933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333A"/>
  </w:style>
  <w:style w:type="paragraph" w:styleId="Footer">
    <w:name w:val="footer"/>
    <w:basedOn w:val="Normal"/>
    <w:link w:val="FooterChar"/>
    <w:uiPriority w:val="99"/>
    <w:unhideWhenUsed/>
    <w:rsid w:val="001933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333A"/>
  </w:style>
  <w:style w:type="character" w:customStyle="1" w:styleId="Heading1Char">
    <w:name w:val="Heading 1 Char"/>
    <w:basedOn w:val="DefaultParagraphFont"/>
    <w:link w:val="Heading1"/>
    <w:uiPriority w:val="9"/>
    <w:rsid w:val="00FA1E67"/>
    <w:rPr>
      <w:rFonts w:ascii="Times New Roman" w:hAnsi="Times New Roman" w:cs="Times New Roman"/>
      <w:b/>
      <w:sz w:val="28"/>
      <w:szCs w:val="28"/>
    </w:rPr>
  </w:style>
  <w:style w:type="character" w:customStyle="1" w:styleId="Heading2Char">
    <w:name w:val="Heading 2 Char"/>
    <w:basedOn w:val="DefaultParagraphFont"/>
    <w:link w:val="Heading2"/>
    <w:uiPriority w:val="9"/>
    <w:rsid w:val="00365259"/>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400CC9"/>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2B3FC9"/>
    <w:rPr>
      <w:rFonts w:ascii="Times New Roman" w:hAnsi="Times New Roman" w:cs="Times New Roman"/>
      <w:b/>
      <w:sz w:val="24"/>
      <w:szCs w:val="24"/>
    </w:rPr>
  </w:style>
  <w:style w:type="paragraph" w:styleId="TOCHeading">
    <w:name w:val="TOC Heading"/>
    <w:basedOn w:val="Heading1"/>
    <w:next w:val="Normal"/>
    <w:uiPriority w:val="39"/>
    <w:unhideWhenUsed/>
    <w:qFormat/>
    <w:rsid w:val="003A411E"/>
    <w:pPr>
      <w:keepNext/>
      <w:keepLines/>
      <w:spacing w:before="240" w:after="0" w:line="259" w:lineRule="auto"/>
      <w:jc w:val="left"/>
      <w:outlineLvl w:val="9"/>
    </w:pPr>
    <w:rPr>
      <w:rFonts w:asciiTheme="majorHAnsi" w:eastAsiaTheme="majorEastAsia" w:hAnsiTheme="majorHAnsi" w:cstheme="majorBidi"/>
      <w:b w:val="0"/>
      <w:color w:val="2E74B5" w:themeColor="accent1" w:themeShade="BF"/>
      <w:sz w:val="32"/>
      <w:szCs w:val="32"/>
      <w:lang w:eastAsia="en-US"/>
    </w:rPr>
  </w:style>
  <w:style w:type="paragraph" w:styleId="TOC1">
    <w:name w:val="toc 1"/>
    <w:basedOn w:val="Normal"/>
    <w:next w:val="Normal"/>
    <w:autoRedefine/>
    <w:uiPriority w:val="39"/>
    <w:unhideWhenUsed/>
    <w:rsid w:val="00910975"/>
    <w:pPr>
      <w:tabs>
        <w:tab w:val="right" w:leader="dot" w:pos="7927"/>
      </w:tabs>
      <w:spacing w:after="100" w:line="48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910975"/>
    <w:pPr>
      <w:tabs>
        <w:tab w:val="left" w:pos="880"/>
        <w:tab w:val="right" w:leader="dot" w:pos="7927"/>
      </w:tabs>
      <w:spacing w:after="100" w:line="480" w:lineRule="auto"/>
      <w:ind w:left="220"/>
    </w:pPr>
    <w:rPr>
      <w:rFonts w:ascii="Times New Roman" w:hAnsi="Times New Roman" w:cs="Times New Roman"/>
      <w:noProof/>
    </w:rPr>
  </w:style>
  <w:style w:type="paragraph" w:styleId="TOC3">
    <w:name w:val="toc 3"/>
    <w:basedOn w:val="Normal"/>
    <w:next w:val="Normal"/>
    <w:autoRedefine/>
    <w:uiPriority w:val="39"/>
    <w:unhideWhenUsed/>
    <w:rsid w:val="003A411E"/>
    <w:pPr>
      <w:spacing w:after="100"/>
      <w:ind w:left="440"/>
    </w:pPr>
  </w:style>
  <w:style w:type="character" w:styleId="Hyperlink">
    <w:name w:val="Hyperlink"/>
    <w:basedOn w:val="DefaultParagraphFont"/>
    <w:uiPriority w:val="99"/>
    <w:unhideWhenUsed/>
    <w:rsid w:val="003A411E"/>
    <w:rPr>
      <w:color w:val="0563C1" w:themeColor="hyperlink"/>
      <w:u w:val="single"/>
    </w:rPr>
  </w:style>
  <w:style w:type="paragraph" w:styleId="HTMLPreformatted">
    <w:name w:val="HTML Preformatted"/>
    <w:basedOn w:val="Normal"/>
    <w:link w:val="HTMLPreformattedChar"/>
    <w:uiPriority w:val="99"/>
    <w:unhideWhenUsed/>
    <w:rsid w:val="00C628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6280C"/>
    <w:rPr>
      <w:rFonts w:ascii="Courier New" w:eastAsia="Times New Roman" w:hAnsi="Courier New" w:cs="Courier New"/>
      <w:sz w:val="20"/>
      <w:szCs w:val="20"/>
    </w:rPr>
  </w:style>
  <w:style w:type="character" w:customStyle="1" w:styleId="y2iqfc">
    <w:name w:val="y2iqfc"/>
    <w:basedOn w:val="DefaultParagraphFont"/>
    <w:rsid w:val="00C6280C"/>
  </w:style>
  <w:style w:type="character" w:styleId="CommentReference">
    <w:name w:val="annotation reference"/>
    <w:basedOn w:val="DefaultParagraphFont"/>
    <w:uiPriority w:val="99"/>
    <w:semiHidden/>
    <w:unhideWhenUsed/>
    <w:rsid w:val="004F7A35"/>
    <w:rPr>
      <w:sz w:val="16"/>
      <w:szCs w:val="16"/>
    </w:rPr>
  </w:style>
  <w:style w:type="paragraph" w:styleId="CommentText">
    <w:name w:val="annotation text"/>
    <w:basedOn w:val="Normal"/>
    <w:link w:val="CommentTextChar"/>
    <w:uiPriority w:val="99"/>
    <w:unhideWhenUsed/>
    <w:rsid w:val="004F7A35"/>
    <w:pPr>
      <w:spacing w:line="240" w:lineRule="auto"/>
    </w:pPr>
    <w:rPr>
      <w:sz w:val="20"/>
      <w:szCs w:val="20"/>
    </w:rPr>
  </w:style>
  <w:style w:type="character" w:customStyle="1" w:styleId="CommentTextChar">
    <w:name w:val="Comment Text Char"/>
    <w:basedOn w:val="DefaultParagraphFont"/>
    <w:link w:val="CommentText"/>
    <w:uiPriority w:val="99"/>
    <w:rsid w:val="004F7A35"/>
    <w:rPr>
      <w:sz w:val="20"/>
      <w:szCs w:val="20"/>
    </w:rPr>
  </w:style>
  <w:style w:type="paragraph" w:styleId="CommentSubject">
    <w:name w:val="annotation subject"/>
    <w:basedOn w:val="CommentText"/>
    <w:next w:val="CommentText"/>
    <w:link w:val="CommentSubjectChar"/>
    <w:uiPriority w:val="99"/>
    <w:semiHidden/>
    <w:unhideWhenUsed/>
    <w:rsid w:val="004F7A35"/>
    <w:rPr>
      <w:b/>
      <w:bCs/>
    </w:rPr>
  </w:style>
  <w:style w:type="character" w:customStyle="1" w:styleId="CommentSubjectChar">
    <w:name w:val="Comment Subject Char"/>
    <w:basedOn w:val="CommentTextChar"/>
    <w:link w:val="CommentSubject"/>
    <w:uiPriority w:val="99"/>
    <w:semiHidden/>
    <w:rsid w:val="004F7A35"/>
    <w:rPr>
      <w:b/>
      <w:bCs/>
      <w:sz w:val="20"/>
      <w:szCs w:val="20"/>
    </w:rPr>
  </w:style>
  <w:style w:type="paragraph" w:styleId="BalloonText">
    <w:name w:val="Balloon Text"/>
    <w:basedOn w:val="Normal"/>
    <w:link w:val="BalloonTextChar"/>
    <w:uiPriority w:val="99"/>
    <w:semiHidden/>
    <w:unhideWhenUsed/>
    <w:rsid w:val="004F7A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7A35"/>
    <w:rPr>
      <w:rFonts w:ascii="Segoe UI" w:hAnsi="Segoe UI" w:cs="Segoe UI"/>
      <w:sz w:val="18"/>
      <w:szCs w:val="18"/>
    </w:rPr>
  </w:style>
  <w:style w:type="character" w:customStyle="1" w:styleId="hgkelc">
    <w:name w:val="hgkelc"/>
    <w:basedOn w:val="DefaultParagraphFont"/>
    <w:rsid w:val="00490E56"/>
  </w:style>
  <w:style w:type="character" w:styleId="Emphasis">
    <w:name w:val="Emphasis"/>
    <w:basedOn w:val="DefaultParagraphFont"/>
    <w:uiPriority w:val="20"/>
    <w:qFormat/>
    <w:rsid w:val="00E46712"/>
    <w:rPr>
      <w:i/>
      <w:iCs/>
    </w:rPr>
  </w:style>
</w:styles>
</file>

<file path=word/webSettings.xml><?xml version="1.0" encoding="utf-8"?>
<w:webSettings xmlns:r="http://schemas.openxmlformats.org/officeDocument/2006/relationships" xmlns:w="http://schemas.openxmlformats.org/wordprocessingml/2006/main">
  <w:divs>
    <w:div w:id="13961128">
      <w:bodyDiv w:val="1"/>
      <w:marLeft w:val="0"/>
      <w:marRight w:val="0"/>
      <w:marTop w:val="0"/>
      <w:marBottom w:val="0"/>
      <w:divBdr>
        <w:top w:val="none" w:sz="0" w:space="0" w:color="auto"/>
        <w:left w:val="none" w:sz="0" w:space="0" w:color="auto"/>
        <w:bottom w:val="none" w:sz="0" w:space="0" w:color="auto"/>
        <w:right w:val="none" w:sz="0" w:space="0" w:color="auto"/>
      </w:divBdr>
    </w:div>
    <w:div w:id="22218473">
      <w:bodyDiv w:val="1"/>
      <w:marLeft w:val="0"/>
      <w:marRight w:val="0"/>
      <w:marTop w:val="0"/>
      <w:marBottom w:val="0"/>
      <w:divBdr>
        <w:top w:val="none" w:sz="0" w:space="0" w:color="auto"/>
        <w:left w:val="none" w:sz="0" w:space="0" w:color="auto"/>
        <w:bottom w:val="none" w:sz="0" w:space="0" w:color="auto"/>
        <w:right w:val="none" w:sz="0" w:space="0" w:color="auto"/>
      </w:divBdr>
    </w:div>
    <w:div w:id="114830721">
      <w:bodyDiv w:val="1"/>
      <w:marLeft w:val="0"/>
      <w:marRight w:val="0"/>
      <w:marTop w:val="0"/>
      <w:marBottom w:val="0"/>
      <w:divBdr>
        <w:top w:val="none" w:sz="0" w:space="0" w:color="auto"/>
        <w:left w:val="none" w:sz="0" w:space="0" w:color="auto"/>
        <w:bottom w:val="none" w:sz="0" w:space="0" w:color="auto"/>
        <w:right w:val="none" w:sz="0" w:space="0" w:color="auto"/>
      </w:divBdr>
    </w:div>
    <w:div w:id="151677792">
      <w:bodyDiv w:val="1"/>
      <w:marLeft w:val="0"/>
      <w:marRight w:val="0"/>
      <w:marTop w:val="0"/>
      <w:marBottom w:val="0"/>
      <w:divBdr>
        <w:top w:val="none" w:sz="0" w:space="0" w:color="auto"/>
        <w:left w:val="none" w:sz="0" w:space="0" w:color="auto"/>
        <w:bottom w:val="none" w:sz="0" w:space="0" w:color="auto"/>
        <w:right w:val="none" w:sz="0" w:space="0" w:color="auto"/>
      </w:divBdr>
    </w:div>
    <w:div w:id="195629997">
      <w:bodyDiv w:val="1"/>
      <w:marLeft w:val="0"/>
      <w:marRight w:val="0"/>
      <w:marTop w:val="0"/>
      <w:marBottom w:val="0"/>
      <w:divBdr>
        <w:top w:val="none" w:sz="0" w:space="0" w:color="auto"/>
        <w:left w:val="none" w:sz="0" w:space="0" w:color="auto"/>
        <w:bottom w:val="none" w:sz="0" w:space="0" w:color="auto"/>
        <w:right w:val="none" w:sz="0" w:space="0" w:color="auto"/>
      </w:divBdr>
    </w:div>
    <w:div w:id="330723303">
      <w:bodyDiv w:val="1"/>
      <w:marLeft w:val="0"/>
      <w:marRight w:val="0"/>
      <w:marTop w:val="0"/>
      <w:marBottom w:val="0"/>
      <w:divBdr>
        <w:top w:val="none" w:sz="0" w:space="0" w:color="auto"/>
        <w:left w:val="none" w:sz="0" w:space="0" w:color="auto"/>
        <w:bottom w:val="none" w:sz="0" w:space="0" w:color="auto"/>
        <w:right w:val="none" w:sz="0" w:space="0" w:color="auto"/>
      </w:divBdr>
    </w:div>
    <w:div w:id="426998514">
      <w:bodyDiv w:val="1"/>
      <w:marLeft w:val="0"/>
      <w:marRight w:val="0"/>
      <w:marTop w:val="0"/>
      <w:marBottom w:val="0"/>
      <w:divBdr>
        <w:top w:val="none" w:sz="0" w:space="0" w:color="auto"/>
        <w:left w:val="none" w:sz="0" w:space="0" w:color="auto"/>
        <w:bottom w:val="none" w:sz="0" w:space="0" w:color="auto"/>
        <w:right w:val="none" w:sz="0" w:space="0" w:color="auto"/>
      </w:divBdr>
    </w:div>
    <w:div w:id="535510052">
      <w:bodyDiv w:val="1"/>
      <w:marLeft w:val="0"/>
      <w:marRight w:val="0"/>
      <w:marTop w:val="0"/>
      <w:marBottom w:val="0"/>
      <w:divBdr>
        <w:top w:val="none" w:sz="0" w:space="0" w:color="auto"/>
        <w:left w:val="none" w:sz="0" w:space="0" w:color="auto"/>
        <w:bottom w:val="none" w:sz="0" w:space="0" w:color="auto"/>
        <w:right w:val="none" w:sz="0" w:space="0" w:color="auto"/>
      </w:divBdr>
    </w:div>
    <w:div w:id="579026158">
      <w:bodyDiv w:val="1"/>
      <w:marLeft w:val="0"/>
      <w:marRight w:val="0"/>
      <w:marTop w:val="0"/>
      <w:marBottom w:val="0"/>
      <w:divBdr>
        <w:top w:val="none" w:sz="0" w:space="0" w:color="auto"/>
        <w:left w:val="none" w:sz="0" w:space="0" w:color="auto"/>
        <w:bottom w:val="none" w:sz="0" w:space="0" w:color="auto"/>
        <w:right w:val="none" w:sz="0" w:space="0" w:color="auto"/>
      </w:divBdr>
    </w:div>
    <w:div w:id="617761876">
      <w:bodyDiv w:val="1"/>
      <w:marLeft w:val="0"/>
      <w:marRight w:val="0"/>
      <w:marTop w:val="0"/>
      <w:marBottom w:val="0"/>
      <w:divBdr>
        <w:top w:val="none" w:sz="0" w:space="0" w:color="auto"/>
        <w:left w:val="none" w:sz="0" w:space="0" w:color="auto"/>
        <w:bottom w:val="none" w:sz="0" w:space="0" w:color="auto"/>
        <w:right w:val="none" w:sz="0" w:space="0" w:color="auto"/>
      </w:divBdr>
      <w:divsChild>
        <w:div w:id="426731835">
          <w:marLeft w:val="0"/>
          <w:marRight w:val="0"/>
          <w:marTop w:val="0"/>
          <w:marBottom w:val="0"/>
          <w:divBdr>
            <w:top w:val="none" w:sz="0" w:space="0" w:color="auto"/>
            <w:left w:val="none" w:sz="0" w:space="0" w:color="auto"/>
            <w:bottom w:val="none" w:sz="0" w:space="0" w:color="auto"/>
            <w:right w:val="none" w:sz="0" w:space="0" w:color="auto"/>
          </w:divBdr>
        </w:div>
      </w:divsChild>
    </w:div>
    <w:div w:id="639768186">
      <w:bodyDiv w:val="1"/>
      <w:marLeft w:val="0"/>
      <w:marRight w:val="0"/>
      <w:marTop w:val="0"/>
      <w:marBottom w:val="0"/>
      <w:divBdr>
        <w:top w:val="none" w:sz="0" w:space="0" w:color="auto"/>
        <w:left w:val="none" w:sz="0" w:space="0" w:color="auto"/>
        <w:bottom w:val="none" w:sz="0" w:space="0" w:color="auto"/>
        <w:right w:val="none" w:sz="0" w:space="0" w:color="auto"/>
      </w:divBdr>
    </w:div>
    <w:div w:id="652417676">
      <w:bodyDiv w:val="1"/>
      <w:marLeft w:val="0"/>
      <w:marRight w:val="0"/>
      <w:marTop w:val="0"/>
      <w:marBottom w:val="0"/>
      <w:divBdr>
        <w:top w:val="none" w:sz="0" w:space="0" w:color="auto"/>
        <w:left w:val="none" w:sz="0" w:space="0" w:color="auto"/>
        <w:bottom w:val="none" w:sz="0" w:space="0" w:color="auto"/>
        <w:right w:val="none" w:sz="0" w:space="0" w:color="auto"/>
      </w:divBdr>
    </w:div>
    <w:div w:id="689068345">
      <w:bodyDiv w:val="1"/>
      <w:marLeft w:val="0"/>
      <w:marRight w:val="0"/>
      <w:marTop w:val="0"/>
      <w:marBottom w:val="0"/>
      <w:divBdr>
        <w:top w:val="none" w:sz="0" w:space="0" w:color="auto"/>
        <w:left w:val="none" w:sz="0" w:space="0" w:color="auto"/>
        <w:bottom w:val="none" w:sz="0" w:space="0" w:color="auto"/>
        <w:right w:val="none" w:sz="0" w:space="0" w:color="auto"/>
      </w:divBdr>
    </w:div>
    <w:div w:id="816261837">
      <w:bodyDiv w:val="1"/>
      <w:marLeft w:val="0"/>
      <w:marRight w:val="0"/>
      <w:marTop w:val="0"/>
      <w:marBottom w:val="0"/>
      <w:divBdr>
        <w:top w:val="none" w:sz="0" w:space="0" w:color="auto"/>
        <w:left w:val="none" w:sz="0" w:space="0" w:color="auto"/>
        <w:bottom w:val="none" w:sz="0" w:space="0" w:color="auto"/>
        <w:right w:val="none" w:sz="0" w:space="0" w:color="auto"/>
      </w:divBdr>
    </w:div>
    <w:div w:id="928541605">
      <w:bodyDiv w:val="1"/>
      <w:marLeft w:val="0"/>
      <w:marRight w:val="0"/>
      <w:marTop w:val="0"/>
      <w:marBottom w:val="0"/>
      <w:divBdr>
        <w:top w:val="none" w:sz="0" w:space="0" w:color="auto"/>
        <w:left w:val="none" w:sz="0" w:space="0" w:color="auto"/>
        <w:bottom w:val="none" w:sz="0" w:space="0" w:color="auto"/>
        <w:right w:val="none" w:sz="0" w:space="0" w:color="auto"/>
      </w:divBdr>
    </w:div>
    <w:div w:id="970286648">
      <w:bodyDiv w:val="1"/>
      <w:marLeft w:val="0"/>
      <w:marRight w:val="0"/>
      <w:marTop w:val="0"/>
      <w:marBottom w:val="0"/>
      <w:divBdr>
        <w:top w:val="none" w:sz="0" w:space="0" w:color="auto"/>
        <w:left w:val="none" w:sz="0" w:space="0" w:color="auto"/>
        <w:bottom w:val="none" w:sz="0" w:space="0" w:color="auto"/>
        <w:right w:val="none" w:sz="0" w:space="0" w:color="auto"/>
      </w:divBdr>
    </w:div>
    <w:div w:id="1040666937">
      <w:bodyDiv w:val="1"/>
      <w:marLeft w:val="0"/>
      <w:marRight w:val="0"/>
      <w:marTop w:val="0"/>
      <w:marBottom w:val="0"/>
      <w:divBdr>
        <w:top w:val="none" w:sz="0" w:space="0" w:color="auto"/>
        <w:left w:val="none" w:sz="0" w:space="0" w:color="auto"/>
        <w:bottom w:val="none" w:sz="0" w:space="0" w:color="auto"/>
        <w:right w:val="none" w:sz="0" w:space="0" w:color="auto"/>
      </w:divBdr>
    </w:div>
    <w:div w:id="1148983833">
      <w:bodyDiv w:val="1"/>
      <w:marLeft w:val="0"/>
      <w:marRight w:val="0"/>
      <w:marTop w:val="0"/>
      <w:marBottom w:val="0"/>
      <w:divBdr>
        <w:top w:val="none" w:sz="0" w:space="0" w:color="auto"/>
        <w:left w:val="none" w:sz="0" w:space="0" w:color="auto"/>
        <w:bottom w:val="none" w:sz="0" w:space="0" w:color="auto"/>
        <w:right w:val="none" w:sz="0" w:space="0" w:color="auto"/>
      </w:divBdr>
    </w:div>
    <w:div w:id="1165321555">
      <w:bodyDiv w:val="1"/>
      <w:marLeft w:val="0"/>
      <w:marRight w:val="0"/>
      <w:marTop w:val="0"/>
      <w:marBottom w:val="0"/>
      <w:divBdr>
        <w:top w:val="none" w:sz="0" w:space="0" w:color="auto"/>
        <w:left w:val="none" w:sz="0" w:space="0" w:color="auto"/>
        <w:bottom w:val="none" w:sz="0" w:space="0" w:color="auto"/>
        <w:right w:val="none" w:sz="0" w:space="0" w:color="auto"/>
      </w:divBdr>
    </w:div>
    <w:div w:id="1207912634">
      <w:bodyDiv w:val="1"/>
      <w:marLeft w:val="0"/>
      <w:marRight w:val="0"/>
      <w:marTop w:val="0"/>
      <w:marBottom w:val="0"/>
      <w:divBdr>
        <w:top w:val="none" w:sz="0" w:space="0" w:color="auto"/>
        <w:left w:val="none" w:sz="0" w:space="0" w:color="auto"/>
        <w:bottom w:val="none" w:sz="0" w:space="0" w:color="auto"/>
        <w:right w:val="none" w:sz="0" w:space="0" w:color="auto"/>
      </w:divBdr>
    </w:div>
    <w:div w:id="1347976771">
      <w:bodyDiv w:val="1"/>
      <w:marLeft w:val="0"/>
      <w:marRight w:val="0"/>
      <w:marTop w:val="0"/>
      <w:marBottom w:val="0"/>
      <w:divBdr>
        <w:top w:val="none" w:sz="0" w:space="0" w:color="auto"/>
        <w:left w:val="none" w:sz="0" w:space="0" w:color="auto"/>
        <w:bottom w:val="none" w:sz="0" w:space="0" w:color="auto"/>
        <w:right w:val="none" w:sz="0" w:space="0" w:color="auto"/>
      </w:divBdr>
    </w:div>
    <w:div w:id="1392846859">
      <w:bodyDiv w:val="1"/>
      <w:marLeft w:val="0"/>
      <w:marRight w:val="0"/>
      <w:marTop w:val="0"/>
      <w:marBottom w:val="0"/>
      <w:divBdr>
        <w:top w:val="none" w:sz="0" w:space="0" w:color="auto"/>
        <w:left w:val="none" w:sz="0" w:space="0" w:color="auto"/>
        <w:bottom w:val="none" w:sz="0" w:space="0" w:color="auto"/>
        <w:right w:val="none" w:sz="0" w:space="0" w:color="auto"/>
      </w:divBdr>
    </w:div>
    <w:div w:id="1426802883">
      <w:bodyDiv w:val="1"/>
      <w:marLeft w:val="0"/>
      <w:marRight w:val="0"/>
      <w:marTop w:val="0"/>
      <w:marBottom w:val="0"/>
      <w:divBdr>
        <w:top w:val="none" w:sz="0" w:space="0" w:color="auto"/>
        <w:left w:val="none" w:sz="0" w:space="0" w:color="auto"/>
        <w:bottom w:val="none" w:sz="0" w:space="0" w:color="auto"/>
        <w:right w:val="none" w:sz="0" w:space="0" w:color="auto"/>
      </w:divBdr>
    </w:div>
    <w:div w:id="1577936864">
      <w:bodyDiv w:val="1"/>
      <w:marLeft w:val="0"/>
      <w:marRight w:val="0"/>
      <w:marTop w:val="0"/>
      <w:marBottom w:val="0"/>
      <w:divBdr>
        <w:top w:val="none" w:sz="0" w:space="0" w:color="auto"/>
        <w:left w:val="none" w:sz="0" w:space="0" w:color="auto"/>
        <w:bottom w:val="none" w:sz="0" w:space="0" w:color="auto"/>
        <w:right w:val="none" w:sz="0" w:space="0" w:color="auto"/>
      </w:divBdr>
    </w:div>
    <w:div w:id="1581866832">
      <w:bodyDiv w:val="1"/>
      <w:marLeft w:val="0"/>
      <w:marRight w:val="0"/>
      <w:marTop w:val="0"/>
      <w:marBottom w:val="0"/>
      <w:divBdr>
        <w:top w:val="none" w:sz="0" w:space="0" w:color="auto"/>
        <w:left w:val="none" w:sz="0" w:space="0" w:color="auto"/>
        <w:bottom w:val="none" w:sz="0" w:space="0" w:color="auto"/>
        <w:right w:val="none" w:sz="0" w:space="0" w:color="auto"/>
      </w:divBdr>
    </w:div>
    <w:div w:id="1742829475">
      <w:bodyDiv w:val="1"/>
      <w:marLeft w:val="0"/>
      <w:marRight w:val="0"/>
      <w:marTop w:val="0"/>
      <w:marBottom w:val="0"/>
      <w:divBdr>
        <w:top w:val="none" w:sz="0" w:space="0" w:color="auto"/>
        <w:left w:val="none" w:sz="0" w:space="0" w:color="auto"/>
        <w:bottom w:val="none" w:sz="0" w:space="0" w:color="auto"/>
        <w:right w:val="none" w:sz="0" w:space="0" w:color="auto"/>
      </w:divBdr>
    </w:div>
    <w:div w:id="1754431478">
      <w:bodyDiv w:val="1"/>
      <w:marLeft w:val="0"/>
      <w:marRight w:val="0"/>
      <w:marTop w:val="0"/>
      <w:marBottom w:val="0"/>
      <w:divBdr>
        <w:top w:val="none" w:sz="0" w:space="0" w:color="auto"/>
        <w:left w:val="none" w:sz="0" w:space="0" w:color="auto"/>
        <w:bottom w:val="none" w:sz="0" w:space="0" w:color="auto"/>
        <w:right w:val="none" w:sz="0" w:space="0" w:color="auto"/>
      </w:divBdr>
    </w:div>
    <w:div w:id="1843082608">
      <w:bodyDiv w:val="1"/>
      <w:marLeft w:val="0"/>
      <w:marRight w:val="0"/>
      <w:marTop w:val="0"/>
      <w:marBottom w:val="0"/>
      <w:divBdr>
        <w:top w:val="none" w:sz="0" w:space="0" w:color="auto"/>
        <w:left w:val="none" w:sz="0" w:space="0" w:color="auto"/>
        <w:bottom w:val="none" w:sz="0" w:space="0" w:color="auto"/>
        <w:right w:val="none" w:sz="0" w:space="0" w:color="auto"/>
      </w:divBdr>
    </w:div>
    <w:div w:id="1859656402">
      <w:bodyDiv w:val="1"/>
      <w:marLeft w:val="0"/>
      <w:marRight w:val="0"/>
      <w:marTop w:val="0"/>
      <w:marBottom w:val="0"/>
      <w:divBdr>
        <w:top w:val="none" w:sz="0" w:space="0" w:color="auto"/>
        <w:left w:val="none" w:sz="0" w:space="0" w:color="auto"/>
        <w:bottom w:val="none" w:sz="0" w:space="0" w:color="auto"/>
        <w:right w:val="none" w:sz="0" w:space="0" w:color="auto"/>
      </w:divBdr>
    </w:div>
    <w:div w:id="1866409316">
      <w:bodyDiv w:val="1"/>
      <w:marLeft w:val="0"/>
      <w:marRight w:val="0"/>
      <w:marTop w:val="0"/>
      <w:marBottom w:val="0"/>
      <w:divBdr>
        <w:top w:val="none" w:sz="0" w:space="0" w:color="auto"/>
        <w:left w:val="none" w:sz="0" w:space="0" w:color="auto"/>
        <w:bottom w:val="none" w:sz="0" w:space="0" w:color="auto"/>
        <w:right w:val="none" w:sz="0" w:space="0" w:color="auto"/>
      </w:divBdr>
    </w:div>
    <w:div w:id="1869640269">
      <w:bodyDiv w:val="1"/>
      <w:marLeft w:val="0"/>
      <w:marRight w:val="0"/>
      <w:marTop w:val="0"/>
      <w:marBottom w:val="0"/>
      <w:divBdr>
        <w:top w:val="none" w:sz="0" w:space="0" w:color="auto"/>
        <w:left w:val="none" w:sz="0" w:space="0" w:color="auto"/>
        <w:bottom w:val="none" w:sz="0" w:space="0" w:color="auto"/>
        <w:right w:val="none" w:sz="0" w:space="0" w:color="auto"/>
      </w:divBdr>
    </w:div>
    <w:div w:id="1978489867">
      <w:bodyDiv w:val="1"/>
      <w:marLeft w:val="0"/>
      <w:marRight w:val="0"/>
      <w:marTop w:val="0"/>
      <w:marBottom w:val="0"/>
      <w:divBdr>
        <w:top w:val="none" w:sz="0" w:space="0" w:color="auto"/>
        <w:left w:val="none" w:sz="0" w:space="0" w:color="auto"/>
        <w:bottom w:val="none" w:sz="0" w:space="0" w:color="auto"/>
        <w:right w:val="none" w:sz="0" w:space="0" w:color="auto"/>
      </w:divBdr>
    </w:div>
    <w:div w:id="2050255718">
      <w:bodyDiv w:val="1"/>
      <w:marLeft w:val="0"/>
      <w:marRight w:val="0"/>
      <w:marTop w:val="0"/>
      <w:marBottom w:val="0"/>
      <w:divBdr>
        <w:top w:val="none" w:sz="0" w:space="0" w:color="auto"/>
        <w:left w:val="none" w:sz="0" w:space="0" w:color="auto"/>
        <w:bottom w:val="none" w:sz="0" w:space="0" w:color="auto"/>
        <w:right w:val="none" w:sz="0" w:space="0" w:color="auto"/>
      </w:divBdr>
    </w:div>
    <w:div w:id="2055929890">
      <w:bodyDiv w:val="1"/>
      <w:marLeft w:val="0"/>
      <w:marRight w:val="0"/>
      <w:marTop w:val="0"/>
      <w:marBottom w:val="0"/>
      <w:divBdr>
        <w:top w:val="none" w:sz="0" w:space="0" w:color="auto"/>
        <w:left w:val="none" w:sz="0" w:space="0" w:color="auto"/>
        <w:bottom w:val="none" w:sz="0" w:space="0" w:color="auto"/>
        <w:right w:val="none" w:sz="0" w:space="0" w:color="auto"/>
      </w:divBdr>
    </w:div>
    <w:div w:id="2091539007">
      <w:bodyDiv w:val="1"/>
      <w:marLeft w:val="0"/>
      <w:marRight w:val="0"/>
      <w:marTop w:val="0"/>
      <w:marBottom w:val="0"/>
      <w:divBdr>
        <w:top w:val="none" w:sz="0" w:space="0" w:color="auto"/>
        <w:left w:val="none" w:sz="0" w:space="0" w:color="auto"/>
        <w:bottom w:val="none" w:sz="0" w:space="0" w:color="auto"/>
        <w:right w:val="none" w:sz="0" w:space="0" w:color="auto"/>
      </w:divBdr>
    </w:div>
    <w:div w:id="2101372083">
      <w:bodyDiv w:val="1"/>
      <w:marLeft w:val="0"/>
      <w:marRight w:val="0"/>
      <w:marTop w:val="0"/>
      <w:marBottom w:val="0"/>
      <w:divBdr>
        <w:top w:val="none" w:sz="0" w:space="0" w:color="auto"/>
        <w:left w:val="none" w:sz="0" w:space="0" w:color="auto"/>
        <w:bottom w:val="none" w:sz="0" w:space="0" w:color="auto"/>
        <w:right w:val="none" w:sz="0" w:space="0" w:color="auto"/>
      </w:divBdr>
      <w:divsChild>
        <w:div w:id="10910445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C81C97-C03D-42B9-A6AE-4F8F76671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35</TotalTime>
  <Pages>1</Pages>
  <Words>5839</Words>
  <Characters>33285</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win 7</cp:lastModifiedBy>
  <cp:revision>199</cp:revision>
  <cp:lastPrinted>2022-10-12T02:46:00Z</cp:lastPrinted>
  <dcterms:created xsi:type="dcterms:W3CDTF">2022-09-14T03:16:00Z</dcterms:created>
  <dcterms:modified xsi:type="dcterms:W3CDTF">2024-02-29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3d5cf5-90b2-3281-9837-78a48b58df61</vt:lpwstr>
  </property>
  <property fmtid="{D5CDD505-2E9C-101B-9397-08002B2CF9AE}" pid="24" name="Mendeley Citation Style_1">
    <vt:lpwstr>http://www.zotero.org/styles/apa</vt:lpwstr>
  </property>
</Properties>
</file>